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646411" w14:textId="77777777" w:rsidR="00EA5EB9" w:rsidRPr="00651DC5" w:rsidRDefault="00EA5EB9" w:rsidP="00EA5EB9">
      <w:pPr>
        <w:spacing w:line="480" w:lineRule="auto"/>
        <w:rPr>
          <w:sz w:val="24"/>
          <w:szCs w:val="24"/>
        </w:rPr>
      </w:pPr>
      <w:r w:rsidRPr="00651DC5">
        <w:rPr>
          <w:b/>
          <w:bCs/>
          <w:sz w:val="24"/>
          <w:szCs w:val="24"/>
        </w:rPr>
        <w:t xml:space="preserve">Complete title: </w:t>
      </w:r>
      <w:r w:rsidRPr="00651DC5">
        <w:rPr>
          <w:sz w:val="24"/>
          <w:szCs w:val="24"/>
        </w:rPr>
        <w:t>Audio Care for Managing Mental Health and Substance Use Disorders: A Rapid Review</w:t>
      </w:r>
    </w:p>
    <w:p w14:paraId="3B5FA902" w14:textId="77777777" w:rsidR="00EA5EB9" w:rsidRPr="00651DC5" w:rsidRDefault="00EA5EB9" w:rsidP="00EA5EB9">
      <w:pPr>
        <w:spacing w:line="480" w:lineRule="auto"/>
        <w:rPr>
          <w:i/>
          <w:iCs/>
          <w:sz w:val="24"/>
          <w:szCs w:val="24"/>
        </w:rPr>
      </w:pPr>
      <w:r w:rsidRPr="00651DC5">
        <w:rPr>
          <w:b/>
          <w:bCs/>
          <w:sz w:val="24"/>
          <w:szCs w:val="24"/>
        </w:rPr>
        <w:t xml:space="preserve">Brief title: </w:t>
      </w:r>
      <w:r w:rsidRPr="00C14D4E">
        <w:rPr>
          <w:sz w:val="24"/>
          <w:szCs w:val="24"/>
        </w:rPr>
        <w:t>Audio Care for Mental Health</w:t>
      </w:r>
    </w:p>
    <w:p w14:paraId="28063511" w14:textId="77777777" w:rsidR="00EA5EB9" w:rsidRPr="00515145" w:rsidRDefault="00EA5EB9" w:rsidP="00EA5EB9">
      <w:pPr>
        <w:spacing w:line="480" w:lineRule="auto"/>
        <w:rPr>
          <w:color w:val="808080" w:themeColor="background1" w:themeShade="80"/>
          <w:sz w:val="24"/>
          <w:szCs w:val="24"/>
        </w:rPr>
      </w:pPr>
      <w:r w:rsidRPr="00515145">
        <w:rPr>
          <w:b/>
          <w:bCs/>
          <w:sz w:val="24"/>
          <w:szCs w:val="24"/>
        </w:rPr>
        <w:t>Word Count:</w:t>
      </w:r>
      <w:r w:rsidRPr="00515145">
        <w:rPr>
          <w:i/>
          <w:iCs/>
          <w:sz w:val="24"/>
          <w:szCs w:val="24"/>
        </w:rPr>
        <w:t xml:space="preserve"> </w:t>
      </w:r>
      <w:r w:rsidRPr="00515145">
        <w:rPr>
          <w:sz w:val="24"/>
          <w:szCs w:val="24"/>
        </w:rPr>
        <w:t>3466</w:t>
      </w:r>
    </w:p>
    <w:p w14:paraId="112E8ED1" w14:textId="77777777" w:rsidR="00EA5EB9" w:rsidRPr="00651DC5" w:rsidRDefault="00EA5EB9" w:rsidP="00EA5EB9">
      <w:pPr>
        <w:spacing w:line="480" w:lineRule="auto"/>
        <w:rPr>
          <w:sz w:val="24"/>
          <w:szCs w:val="24"/>
        </w:rPr>
      </w:pPr>
      <w:r w:rsidRPr="00515145">
        <w:rPr>
          <w:b/>
          <w:bCs/>
          <w:sz w:val="24"/>
          <w:szCs w:val="24"/>
        </w:rPr>
        <w:t xml:space="preserve">Number of Text Pages: </w:t>
      </w:r>
      <w:r w:rsidRPr="00515145">
        <w:rPr>
          <w:sz w:val="24"/>
          <w:szCs w:val="24"/>
        </w:rPr>
        <w:t>24</w:t>
      </w:r>
    </w:p>
    <w:p w14:paraId="42299FE6" w14:textId="77777777" w:rsidR="00EA5EB9" w:rsidRPr="00651DC5" w:rsidRDefault="00EA5EB9" w:rsidP="00EA5EB9">
      <w:pPr>
        <w:spacing w:line="480" w:lineRule="auto"/>
        <w:rPr>
          <w:b/>
          <w:bCs/>
          <w:sz w:val="24"/>
          <w:szCs w:val="24"/>
        </w:rPr>
      </w:pPr>
      <w:r w:rsidRPr="00651DC5">
        <w:rPr>
          <w:b/>
          <w:bCs/>
          <w:sz w:val="24"/>
          <w:szCs w:val="24"/>
        </w:rPr>
        <w:t>Number of References</w:t>
      </w:r>
      <w:r w:rsidRPr="00C64F55">
        <w:rPr>
          <w:b/>
          <w:bCs/>
          <w:sz w:val="24"/>
          <w:szCs w:val="24"/>
        </w:rPr>
        <w:t xml:space="preserve">: </w:t>
      </w:r>
      <w:r w:rsidRPr="00C64F55">
        <w:rPr>
          <w:sz w:val="24"/>
          <w:szCs w:val="24"/>
        </w:rPr>
        <w:t>49</w:t>
      </w:r>
    </w:p>
    <w:p w14:paraId="5776BFE3" w14:textId="4AC7A2AF" w:rsidR="00EA5EB9" w:rsidRPr="00EA5EB9" w:rsidRDefault="00EA5EB9" w:rsidP="00EA5EB9">
      <w:pPr>
        <w:spacing w:line="480" w:lineRule="auto"/>
        <w:rPr>
          <w:sz w:val="24"/>
          <w:szCs w:val="24"/>
        </w:rPr>
      </w:pPr>
      <w:r w:rsidRPr="00651DC5">
        <w:rPr>
          <w:b/>
          <w:bCs/>
          <w:sz w:val="24"/>
          <w:szCs w:val="24"/>
        </w:rPr>
        <w:t>Number of Figures/</w:t>
      </w:r>
      <w:r>
        <w:rPr>
          <w:b/>
          <w:bCs/>
          <w:sz w:val="24"/>
          <w:szCs w:val="24"/>
        </w:rPr>
        <w:t>T</w:t>
      </w:r>
      <w:r w:rsidRPr="00651DC5">
        <w:rPr>
          <w:b/>
          <w:bCs/>
          <w:sz w:val="24"/>
          <w:szCs w:val="24"/>
        </w:rPr>
        <w:t xml:space="preserve">ables: </w:t>
      </w:r>
      <w:r w:rsidRPr="00651DC5">
        <w:rPr>
          <w:sz w:val="24"/>
          <w:szCs w:val="24"/>
        </w:rPr>
        <w:t>4</w:t>
      </w:r>
    </w:p>
    <w:p w14:paraId="0560592D" w14:textId="5F3A37AD" w:rsidR="00585036" w:rsidRPr="00651DC5" w:rsidRDefault="00AD6DA0" w:rsidP="00651DC5">
      <w:pPr>
        <w:pStyle w:val="Heading1"/>
        <w:tabs>
          <w:tab w:val="left" w:pos="3180"/>
        </w:tabs>
        <w:spacing w:before="0" w:after="0" w:line="480" w:lineRule="auto"/>
      </w:pPr>
      <w:r w:rsidRPr="00651DC5">
        <w:t>Abstract</w:t>
      </w:r>
      <w:r w:rsidR="00895D9D" w:rsidRPr="00651DC5">
        <w:rPr>
          <w:b w:val="0"/>
          <w:bCs/>
          <w:i/>
          <w:iCs/>
        </w:rPr>
        <w:tab/>
      </w:r>
    </w:p>
    <w:p w14:paraId="347ED475" w14:textId="77777777" w:rsidR="00663C81" w:rsidRPr="00651DC5" w:rsidRDefault="00AC0413" w:rsidP="00651DC5">
      <w:pPr>
        <w:spacing w:line="480" w:lineRule="auto"/>
        <w:rPr>
          <w:sz w:val="24"/>
          <w:szCs w:val="24"/>
        </w:rPr>
      </w:pPr>
      <w:r w:rsidRPr="00651DC5">
        <w:rPr>
          <w:b/>
          <w:bCs/>
          <w:sz w:val="24"/>
          <w:szCs w:val="24"/>
        </w:rPr>
        <w:t>Background</w:t>
      </w:r>
      <w:r w:rsidR="002700DE" w:rsidRPr="00651DC5">
        <w:rPr>
          <w:sz w:val="24"/>
          <w:szCs w:val="24"/>
        </w:rPr>
        <w:t xml:space="preserve"> </w:t>
      </w:r>
    </w:p>
    <w:p w14:paraId="40F45C25" w14:textId="6B22152C" w:rsidR="002743F1" w:rsidRPr="00651DC5" w:rsidRDefault="001F3D14" w:rsidP="00651DC5">
      <w:pPr>
        <w:spacing w:line="480" w:lineRule="auto"/>
        <w:rPr>
          <w:sz w:val="24"/>
          <w:szCs w:val="24"/>
        </w:rPr>
      </w:pPr>
      <w:r w:rsidRPr="082B4FF6">
        <w:rPr>
          <w:sz w:val="24"/>
          <w:szCs w:val="24"/>
        </w:rPr>
        <w:t xml:space="preserve">Telehealth services </w:t>
      </w:r>
      <w:r w:rsidR="00C523FF" w:rsidRPr="082B4FF6">
        <w:rPr>
          <w:sz w:val="24"/>
          <w:szCs w:val="24"/>
        </w:rPr>
        <w:t>can increase</w:t>
      </w:r>
      <w:r w:rsidRPr="082B4FF6">
        <w:rPr>
          <w:sz w:val="24"/>
          <w:szCs w:val="24"/>
        </w:rPr>
        <w:t xml:space="preserve"> access</w:t>
      </w:r>
      <w:r w:rsidR="00792104" w:rsidRPr="082B4FF6">
        <w:rPr>
          <w:sz w:val="24"/>
          <w:szCs w:val="24"/>
        </w:rPr>
        <w:t xml:space="preserve"> to</w:t>
      </w:r>
      <w:r w:rsidRPr="082B4FF6">
        <w:rPr>
          <w:sz w:val="24"/>
          <w:szCs w:val="24"/>
        </w:rPr>
        <w:t xml:space="preserve"> </w:t>
      </w:r>
      <w:r w:rsidR="00D96AFA" w:rsidRPr="082B4FF6">
        <w:rPr>
          <w:sz w:val="24"/>
          <w:szCs w:val="24"/>
        </w:rPr>
        <w:t>care</w:t>
      </w:r>
      <w:r w:rsidR="00CB1482" w:rsidRPr="082B4FF6">
        <w:rPr>
          <w:sz w:val="24"/>
          <w:szCs w:val="24"/>
        </w:rPr>
        <w:t xml:space="preserve"> by reducing barriers</w:t>
      </w:r>
      <w:r w:rsidRPr="082B4FF6">
        <w:rPr>
          <w:sz w:val="24"/>
          <w:szCs w:val="24"/>
        </w:rPr>
        <w:t xml:space="preserve">. </w:t>
      </w:r>
      <w:r w:rsidR="00C523FF" w:rsidRPr="082B4FF6">
        <w:rPr>
          <w:sz w:val="24"/>
          <w:szCs w:val="24"/>
        </w:rPr>
        <w:t>T</w:t>
      </w:r>
      <w:r w:rsidRPr="082B4FF6">
        <w:rPr>
          <w:sz w:val="24"/>
          <w:szCs w:val="24"/>
        </w:rPr>
        <w:t>elephone-administered care</w:t>
      </w:r>
      <w:r w:rsidR="00C523FF" w:rsidRPr="082B4FF6">
        <w:rPr>
          <w:sz w:val="24"/>
          <w:szCs w:val="24"/>
        </w:rPr>
        <w:t>, in particular,</w:t>
      </w:r>
      <w:r w:rsidR="00122053" w:rsidRPr="082B4FF6">
        <w:rPr>
          <w:sz w:val="24"/>
          <w:szCs w:val="24"/>
        </w:rPr>
        <w:t xml:space="preserve"> requires</w:t>
      </w:r>
      <w:r w:rsidRPr="082B4FF6">
        <w:rPr>
          <w:sz w:val="24"/>
          <w:szCs w:val="24"/>
        </w:rPr>
        <w:t xml:space="preserve"> </w:t>
      </w:r>
      <w:r w:rsidR="00E22E9C" w:rsidRPr="082B4FF6">
        <w:rPr>
          <w:sz w:val="24"/>
          <w:szCs w:val="24"/>
        </w:rPr>
        <w:t xml:space="preserve">few resources and </w:t>
      </w:r>
      <w:r w:rsidR="00352E55" w:rsidRPr="082B4FF6">
        <w:rPr>
          <w:sz w:val="24"/>
          <w:szCs w:val="24"/>
        </w:rPr>
        <w:t xml:space="preserve">may be preferred by </w:t>
      </w:r>
      <w:r w:rsidR="00324012" w:rsidRPr="082B4FF6">
        <w:rPr>
          <w:sz w:val="24"/>
          <w:szCs w:val="24"/>
        </w:rPr>
        <w:t xml:space="preserve">communities </w:t>
      </w:r>
      <w:r w:rsidR="00AC1C24" w:rsidRPr="082B4FF6">
        <w:rPr>
          <w:sz w:val="24"/>
          <w:szCs w:val="24"/>
        </w:rPr>
        <w:t xml:space="preserve">in areas </w:t>
      </w:r>
      <w:r w:rsidR="005B7616" w:rsidRPr="082B4FF6">
        <w:rPr>
          <w:sz w:val="24"/>
          <w:szCs w:val="24"/>
        </w:rPr>
        <w:t>that are syste</w:t>
      </w:r>
      <w:r w:rsidR="000D4FA3" w:rsidRPr="082B4FF6">
        <w:rPr>
          <w:sz w:val="24"/>
          <w:szCs w:val="24"/>
        </w:rPr>
        <w:t>mically underserved</w:t>
      </w:r>
      <w:r w:rsidR="00E40BC7" w:rsidRPr="082B4FF6">
        <w:rPr>
          <w:sz w:val="24"/>
          <w:szCs w:val="24"/>
        </w:rPr>
        <w:t xml:space="preserve">. </w:t>
      </w:r>
      <w:r w:rsidR="00D96AFA" w:rsidRPr="082B4FF6">
        <w:rPr>
          <w:sz w:val="24"/>
          <w:szCs w:val="24"/>
        </w:rPr>
        <w:t>U</w:t>
      </w:r>
      <w:r w:rsidR="00D4499D" w:rsidRPr="082B4FF6">
        <w:rPr>
          <w:sz w:val="24"/>
          <w:szCs w:val="24"/>
        </w:rPr>
        <w:t xml:space="preserve">nderstanding the effectiveness of </w:t>
      </w:r>
      <w:r w:rsidR="002743F1" w:rsidRPr="082B4FF6">
        <w:rPr>
          <w:sz w:val="24"/>
          <w:szCs w:val="24"/>
        </w:rPr>
        <w:t>audio</w:t>
      </w:r>
      <w:r w:rsidR="00D4499D" w:rsidRPr="082B4FF6">
        <w:rPr>
          <w:sz w:val="24"/>
          <w:szCs w:val="24"/>
        </w:rPr>
        <w:t xml:space="preserve"> care </w:t>
      </w:r>
      <w:r w:rsidR="007E5CC9" w:rsidRPr="082B4FF6">
        <w:rPr>
          <w:sz w:val="24"/>
          <w:szCs w:val="24"/>
        </w:rPr>
        <w:t xml:space="preserve">is important </w:t>
      </w:r>
      <w:r w:rsidR="00152904" w:rsidRPr="082B4FF6">
        <w:rPr>
          <w:sz w:val="24"/>
          <w:szCs w:val="24"/>
        </w:rPr>
        <w:t>to combat</w:t>
      </w:r>
      <w:r w:rsidR="00D96AFA" w:rsidRPr="082B4FF6">
        <w:rPr>
          <w:sz w:val="24"/>
          <w:szCs w:val="24"/>
        </w:rPr>
        <w:t xml:space="preserve"> the</w:t>
      </w:r>
      <w:r w:rsidR="002743F1" w:rsidRPr="082B4FF6">
        <w:rPr>
          <w:rFonts w:eastAsia="Times New Roman"/>
          <w:sz w:val="24"/>
          <w:szCs w:val="24"/>
        </w:rPr>
        <w:t xml:space="preserve"> current mental health crisis </w:t>
      </w:r>
      <w:r w:rsidR="00D96AFA" w:rsidRPr="082B4FF6">
        <w:rPr>
          <w:rFonts w:eastAsia="Times New Roman"/>
          <w:sz w:val="24"/>
          <w:szCs w:val="24"/>
        </w:rPr>
        <w:t>and</w:t>
      </w:r>
      <w:r w:rsidR="002743F1" w:rsidRPr="082B4FF6">
        <w:rPr>
          <w:rFonts w:eastAsia="Times New Roman"/>
          <w:sz w:val="24"/>
          <w:szCs w:val="24"/>
        </w:rPr>
        <w:t xml:space="preserve"> inform discussions related to reimbursement privileges for audio-</w:t>
      </w:r>
      <w:r w:rsidR="00224251" w:rsidRPr="082B4FF6">
        <w:rPr>
          <w:rFonts w:eastAsia="Times New Roman"/>
          <w:sz w:val="24"/>
          <w:szCs w:val="24"/>
        </w:rPr>
        <w:t xml:space="preserve">based </w:t>
      </w:r>
      <w:r w:rsidR="002743F1" w:rsidRPr="082B4FF6">
        <w:rPr>
          <w:rFonts w:eastAsia="Times New Roman"/>
          <w:sz w:val="24"/>
          <w:szCs w:val="24"/>
        </w:rPr>
        <w:t>services</w:t>
      </w:r>
      <w:r w:rsidR="00D96AFA" w:rsidRPr="082B4FF6">
        <w:rPr>
          <w:rFonts w:eastAsia="Times New Roman"/>
          <w:sz w:val="24"/>
          <w:szCs w:val="24"/>
        </w:rPr>
        <w:t>.</w:t>
      </w:r>
    </w:p>
    <w:p w14:paraId="5E79C565" w14:textId="77C50BF5" w:rsidR="004C0809" w:rsidRPr="00651DC5" w:rsidRDefault="004C0809" w:rsidP="00651DC5">
      <w:pPr>
        <w:spacing w:line="480" w:lineRule="auto"/>
        <w:rPr>
          <w:b/>
          <w:bCs/>
          <w:sz w:val="24"/>
          <w:szCs w:val="24"/>
        </w:rPr>
      </w:pPr>
      <w:r w:rsidRPr="00651DC5">
        <w:rPr>
          <w:b/>
          <w:bCs/>
          <w:sz w:val="24"/>
          <w:szCs w:val="24"/>
        </w:rPr>
        <w:t>Objectives</w:t>
      </w:r>
      <w:r w:rsidR="00663C81" w:rsidRPr="00651DC5">
        <w:rPr>
          <w:b/>
          <w:bCs/>
          <w:sz w:val="24"/>
          <w:szCs w:val="24"/>
        </w:rPr>
        <w:t xml:space="preserve"> </w:t>
      </w:r>
    </w:p>
    <w:p w14:paraId="17A5DA76" w14:textId="11F9CE74" w:rsidR="00663C81" w:rsidRPr="00651DC5" w:rsidRDefault="00760341" w:rsidP="00651DC5">
      <w:pPr>
        <w:spacing w:line="480" w:lineRule="auto"/>
        <w:rPr>
          <w:b/>
          <w:bCs/>
          <w:sz w:val="24"/>
          <w:szCs w:val="24"/>
        </w:rPr>
      </w:pPr>
      <w:r w:rsidRPr="00651DC5">
        <w:rPr>
          <w:rFonts w:eastAsia="Times New Roman"/>
          <w:sz w:val="24"/>
          <w:szCs w:val="24"/>
        </w:rPr>
        <w:t xml:space="preserve">We </w:t>
      </w:r>
      <w:r w:rsidR="00224251" w:rsidRPr="00651DC5">
        <w:rPr>
          <w:rFonts w:eastAsia="Times New Roman"/>
          <w:sz w:val="24"/>
          <w:szCs w:val="24"/>
        </w:rPr>
        <w:t>compared</w:t>
      </w:r>
      <w:r w:rsidR="00663C81" w:rsidRPr="00651DC5">
        <w:rPr>
          <w:rFonts w:eastAsia="Times New Roman"/>
          <w:sz w:val="24"/>
          <w:szCs w:val="24"/>
        </w:rPr>
        <w:t xml:space="preserve"> </w:t>
      </w:r>
      <w:r w:rsidRPr="00651DC5">
        <w:rPr>
          <w:rFonts w:eastAsia="Times New Roman"/>
          <w:sz w:val="24"/>
          <w:szCs w:val="24"/>
        </w:rPr>
        <w:t xml:space="preserve">the effectiveness of </w:t>
      </w:r>
      <w:r w:rsidR="005A1334" w:rsidRPr="00651DC5">
        <w:rPr>
          <w:rFonts w:eastAsia="Times New Roman"/>
          <w:sz w:val="24"/>
          <w:szCs w:val="24"/>
        </w:rPr>
        <w:t>audio</w:t>
      </w:r>
      <w:r w:rsidR="00663C81" w:rsidRPr="00651DC5">
        <w:rPr>
          <w:rFonts w:eastAsia="Times New Roman"/>
          <w:sz w:val="24"/>
          <w:szCs w:val="24"/>
        </w:rPr>
        <w:t xml:space="preserve"> </w:t>
      </w:r>
      <w:r w:rsidR="00283A4C" w:rsidRPr="00651DC5">
        <w:rPr>
          <w:rFonts w:eastAsia="Times New Roman"/>
          <w:sz w:val="24"/>
          <w:szCs w:val="24"/>
        </w:rPr>
        <w:t xml:space="preserve">care </w:t>
      </w:r>
      <w:r w:rsidR="00C84B3B" w:rsidRPr="00651DC5">
        <w:rPr>
          <w:rFonts w:eastAsia="Times New Roman"/>
          <w:sz w:val="24"/>
          <w:szCs w:val="24"/>
        </w:rPr>
        <w:t xml:space="preserve">to usual care </w:t>
      </w:r>
      <w:r w:rsidR="005A1334" w:rsidRPr="00651DC5">
        <w:rPr>
          <w:rFonts w:eastAsia="Times New Roman"/>
          <w:sz w:val="24"/>
          <w:szCs w:val="24"/>
        </w:rPr>
        <w:t>for</w:t>
      </w:r>
      <w:r w:rsidR="00DF3F0C" w:rsidRPr="00651DC5">
        <w:rPr>
          <w:rFonts w:eastAsia="Times New Roman"/>
          <w:sz w:val="24"/>
          <w:szCs w:val="24"/>
        </w:rPr>
        <w:t xml:space="preserve"> managing</w:t>
      </w:r>
      <w:r w:rsidR="005A1334" w:rsidRPr="00651DC5">
        <w:rPr>
          <w:rFonts w:eastAsia="Times New Roman"/>
          <w:sz w:val="24"/>
          <w:szCs w:val="24"/>
        </w:rPr>
        <w:t xml:space="preserve"> mental health and substance use disorders</w:t>
      </w:r>
      <w:r w:rsidR="00663C81" w:rsidRPr="00651DC5">
        <w:rPr>
          <w:rFonts w:eastAsia="Times New Roman"/>
          <w:sz w:val="24"/>
          <w:szCs w:val="24"/>
        </w:rPr>
        <w:t>.</w:t>
      </w:r>
    </w:p>
    <w:p w14:paraId="2EAAB4A0" w14:textId="4ADEA3DC" w:rsidR="00AC0413" w:rsidRPr="00651DC5" w:rsidRDefault="00513689" w:rsidP="00651DC5">
      <w:pPr>
        <w:spacing w:line="480" w:lineRule="auto"/>
        <w:rPr>
          <w:sz w:val="24"/>
          <w:szCs w:val="24"/>
        </w:rPr>
      </w:pPr>
      <w:r w:rsidRPr="00651DC5">
        <w:rPr>
          <w:b/>
          <w:bCs/>
          <w:sz w:val="24"/>
          <w:szCs w:val="24"/>
        </w:rPr>
        <w:t>Design</w:t>
      </w:r>
      <w:r w:rsidR="002700DE" w:rsidRPr="00651DC5">
        <w:rPr>
          <w:sz w:val="24"/>
          <w:szCs w:val="24"/>
        </w:rPr>
        <w:t xml:space="preserve"> </w:t>
      </w:r>
    </w:p>
    <w:p w14:paraId="7D63742A" w14:textId="06644EED" w:rsidR="00663C81" w:rsidRPr="00651DC5" w:rsidRDefault="0057453C" w:rsidP="00651DC5">
      <w:pPr>
        <w:spacing w:line="480" w:lineRule="auto"/>
        <w:rPr>
          <w:sz w:val="24"/>
          <w:szCs w:val="24"/>
        </w:rPr>
      </w:pPr>
      <w:r w:rsidRPr="00651DC5">
        <w:rPr>
          <w:sz w:val="24"/>
          <w:szCs w:val="24"/>
        </w:rPr>
        <w:t xml:space="preserve">We used rapid review methods to </w:t>
      </w:r>
      <w:r w:rsidRPr="00651DC5">
        <w:rPr>
          <w:rFonts w:eastAsia="Times New Roman"/>
          <w:sz w:val="24"/>
          <w:szCs w:val="24"/>
        </w:rPr>
        <w:t xml:space="preserve">synthesize </w:t>
      </w:r>
      <w:r w:rsidR="00C81504">
        <w:rPr>
          <w:rFonts w:eastAsia="Times New Roman"/>
          <w:sz w:val="24"/>
          <w:szCs w:val="24"/>
        </w:rPr>
        <w:t>available</w:t>
      </w:r>
      <w:r w:rsidRPr="00651DC5">
        <w:rPr>
          <w:rFonts w:eastAsia="Times New Roman"/>
          <w:sz w:val="24"/>
          <w:szCs w:val="24"/>
        </w:rPr>
        <w:t xml:space="preserve"> evidence.</w:t>
      </w:r>
    </w:p>
    <w:p w14:paraId="188F004E" w14:textId="6A31C56C" w:rsidR="00513689" w:rsidRPr="00651DC5" w:rsidRDefault="0099697A" w:rsidP="00651DC5">
      <w:pPr>
        <w:spacing w:line="480" w:lineRule="auto"/>
        <w:rPr>
          <w:b/>
          <w:bCs/>
          <w:sz w:val="24"/>
          <w:szCs w:val="24"/>
        </w:rPr>
      </w:pPr>
      <w:r w:rsidRPr="00651DC5">
        <w:rPr>
          <w:b/>
          <w:bCs/>
          <w:sz w:val="24"/>
          <w:szCs w:val="24"/>
        </w:rPr>
        <w:t>Studies</w:t>
      </w:r>
    </w:p>
    <w:p w14:paraId="388A0FC3" w14:textId="0D38F9F6" w:rsidR="00663C81" w:rsidRPr="00651DC5" w:rsidRDefault="00437FF5" w:rsidP="00651DC5">
      <w:pPr>
        <w:spacing w:line="480" w:lineRule="auto"/>
        <w:rPr>
          <w:sz w:val="24"/>
          <w:szCs w:val="24"/>
        </w:rPr>
      </w:pPr>
      <w:r w:rsidRPr="00651DC5">
        <w:rPr>
          <w:sz w:val="24"/>
          <w:szCs w:val="24"/>
        </w:rPr>
        <w:t xml:space="preserve">We searched for English-language articles </w:t>
      </w:r>
      <w:r w:rsidR="00AD49AC" w:rsidRPr="00651DC5">
        <w:rPr>
          <w:sz w:val="24"/>
          <w:szCs w:val="24"/>
        </w:rPr>
        <w:t xml:space="preserve">from the last 10 years </w:t>
      </w:r>
      <w:r w:rsidRPr="00651DC5">
        <w:rPr>
          <w:sz w:val="24"/>
          <w:szCs w:val="24"/>
        </w:rPr>
        <w:t xml:space="preserve">reporting </w:t>
      </w:r>
      <w:r w:rsidR="0024031B" w:rsidRPr="00651DC5">
        <w:rPr>
          <w:sz w:val="24"/>
          <w:szCs w:val="24"/>
        </w:rPr>
        <w:t>randomized controlled trials (</w:t>
      </w:r>
      <w:r w:rsidRPr="00651DC5">
        <w:rPr>
          <w:sz w:val="24"/>
          <w:szCs w:val="24"/>
        </w:rPr>
        <w:t>RCTs</w:t>
      </w:r>
      <w:r w:rsidR="0024031B" w:rsidRPr="00651DC5">
        <w:rPr>
          <w:sz w:val="24"/>
          <w:szCs w:val="24"/>
        </w:rPr>
        <w:t>)</w:t>
      </w:r>
      <w:r w:rsidRPr="00651DC5">
        <w:rPr>
          <w:sz w:val="24"/>
          <w:szCs w:val="24"/>
        </w:rPr>
        <w:t xml:space="preserve"> </w:t>
      </w:r>
      <w:r w:rsidR="00AA2879" w:rsidRPr="00651DC5">
        <w:rPr>
          <w:sz w:val="24"/>
          <w:szCs w:val="24"/>
        </w:rPr>
        <w:t xml:space="preserve">of </w:t>
      </w:r>
      <w:r w:rsidR="00760341" w:rsidRPr="00651DC5">
        <w:rPr>
          <w:sz w:val="24"/>
          <w:szCs w:val="24"/>
        </w:rPr>
        <w:t>adults</w:t>
      </w:r>
      <w:r w:rsidR="00AA2879" w:rsidRPr="00651DC5">
        <w:rPr>
          <w:sz w:val="24"/>
          <w:szCs w:val="24"/>
        </w:rPr>
        <w:t xml:space="preserve"> </w:t>
      </w:r>
      <w:r w:rsidR="000D74CD" w:rsidRPr="00651DC5">
        <w:rPr>
          <w:rFonts w:eastAsia="Times New Roman"/>
          <w:sz w:val="24"/>
          <w:szCs w:val="24"/>
        </w:rPr>
        <w:t>diagnosed with mental health or substance use disorder</w:t>
      </w:r>
      <w:r w:rsidR="00A228C9" w:rsidRPr="00651DC5">
        <w:rPr>
          <w:rFonts w:eastAsia="Times New Roman"/>
          <w:sz w:val="24"/>
          <w:szCs w:val="24"/>
        </w:rPr>
        <w:t>s</w:t>
      </w:r>
      <w:r w:rsidR="00AA2879" w:rsidRPr="00651DC5">
        <w:rPr>
          <w:sz w:val="24"/>
          <w:szCs w:val="24"/>
        </w:rPr>
        <w:t xml:space="preserve">. </w:t>
      </w:r>
    </w:p>
    <w:p w14:paraId="560DB68F" w14:textId="02B73E53" w:rsidR="00513689" w:rsidRPr="00651DC5" w:rsidRDefault="0099697A" w:rsidP="00651DC5">
      <w:pPr>
        <w:spacing w:line="480" w:lineRule="auto"/>
        <w:rPr>
          <w:b/>
          <w:bCs/>
          <w:sz w:val="24"/>
          <w:szCs w:val="24"/>
        </w:rPr>
      </w:pPr>
      <w:r w:rsidRPr="00651DC5">
        <w:rPr>
          <w:b/>
          <w:bCs/>
          <w:sz w:val="24"/>
          <w:szCs w:val="24"/>
        </w:rPr>
        <w:t>Outcomes</w:t>
      </w:r>
    </w:p>
    <w:p w14:paraId="398BC1C8" w14:textId="62C2F5B2" w:rsidR="00663C81" w:rsidRPr="00651DC5" w:rsidRDefault="00DA7739" w:rsidP="00651DC5">
      <w:pPr>
        <w:spacing w:line="480" w:lineRule="auto"/>
        <w:rPr>
          <w:sz w:val="24"/>
          <w:szCs w:val="24"/>
        </w:rPr>
      </w:pPr>
      <w:r w:rsidRPr="00651DC5">
        <w:rPr>
          <w:sz w:val="24"/>
          <w:szCs w:val="24"/>
        </w:rPr>
        <w:lastRenderedPageBreak/>
        <w:t>We abstracted data on clinical outcomes, patient-reported health and quality-of-life, health</w:t>
      </w:r>
      <w:r w:rsidR="00B1222D" w:rsidRPr="00651DC5">
        <w:rPr>
          <w:sz w:val="24"/>
          <w:szCs w:val="24"/>
        </w:rPr>
        <w:t xml:space="preserve"> </w:t>
      </w:r>
      <w:r w:rsidRPr="00651DC5">
        <w:rPr>
          <w:sz w:val="24"/>
          <w:szCs w:val="24"/>
        </w:rPr>
        <w:t>care access and utilization, care quality and experience, and patient safety.</w:t>
      </w:r>
    </w:p>
    <w:p w14:paraId="32F4012F" w14:textId="49AB9460" w:rsidR="00AC0413" w:rsidRPr="00651DC5" w:rsidRDefault="00AC0413" w:rsidP="00651DC5">
      <w:pPr>
        <w:spacing w:line="480" w:lineRule="auto"/>
        <w:rPr>
          <w:sz w:val="24"/>
          <w:szCs w:val="24"/>
        </w:rPr>
      </w:pPr>
      <w:r w:rsidRPr="00651DC5">
        <w:rPr>
          <w:b/>
          <w:bCs/>
          <w:sz w:val="24"/>
          <w:szCs w:val="24"/>
        </w:rPr>
        <w:t>Results</w:t>
      </w:r>
      <w:r w:rsidR="002700DE" w:rsidRPr="00651DC5">
        <w:rPr>
          <w:sz w:val="24"/>
          <w:szCs w:val="24"/>
        </w:rPr>
        <w:t xml:space="preserve"> </w:t>
      </w:r>
    </w:p>
    <w:p w14:paraId="250EE008" w14:textId="7E214CED" w:rsidR="00DA7739" w:rsidRPr="00651DC5" w:rsidRDefault="00DA7739" w:rsidP="00651DC5">
      <w:pPr>
        <w:spacing w:line="480" w:lineRule="auto"/>
        <w:rPr>
          <w:sz w:val="24"/>
          <w:szCs w:val="24"/>
        </w:rPr>
      </w:pPr>
      <w:r w:rsidRPr="00651DC5">
        <w:rPr>
          <w:sz w:val="24"/>
          <w:szCs w:val="24"/>
        </w:rPr>
        <w:t>We included 2</w:t>
      </w:r>
      <w:r w:rsidR="0048282B">
        <w:rPr>
          <w:sz w:val="24"/>
          <w:szCs w:val="24"/>
        </w:rPr>
        <w:t>3</w:t>
      </w:r>
      <w:r w:rsidRPr="00651DC5">
        <w:rPr>
          <w:sz w:val="24"/>
          <w:szCs w:val="24"/>
        </w:rPr>
        <w:t xml:space="preserve"> RCTs</w:t>
      </w:r>
      <w:r w:rsidR="00B75DB5" w:rsidRPr="00651DC5">
        <w:rPr>
          <w:sz w:val="24"/>
          <w:szCs w:val="24"/>
        </w:rPr>
        <w:t xml:space="preserve"> </w:t>
      </w:r>
      <w:r w:rsidR="00AD49AC" w:rsidRPr="00651DC5">
        <w:rPr>
          <w:sz w:val="24"/>
          <w:szCs w:val="24"/>
        </w:rPr>
        <w:t>of</w:t>
      </w:r>
      <w:r w:rsidRPr="00651DC5">
        <w:rPr>
          <w:sz w:val="24"/>
          <w:szCs w:val="24"/>
        </w:rPr>
        <w:t xml:space="preserve"> participants diagnosed with depression, </w:t>
      </w:r>
      <w:r w:rsidR="0051096D" w:rsidRPr="00651DC5">
        <w:rPr>
          <w:sz w:val="24"/>
          <w:szCs w:val="24"/>
        </w:rPr>
        <w:t>post-traumatic stress disorder (</w:t>
      </w:r>
      <w:r w:rsidR="002450C1" w:rsidRPr="00651DC5">
        <w:rPr>
          <w:sz w:val="24"/>
          <w:szCs w:val="24"/>
        </w:rPr>
        <w:t>PTSD</w:t>
      </w:r>
      <w:r w:rsidR="0051096D" w:rsidRPr="00651DC5">
        <w:rPr>
          <w:sz w:val="24"/>
          <w:szCs w:val="24"/>
        </w:rPr>
        <w:t>)</w:t>
      </w:r>
      <w:r w:rsidRPr="00651DC5">
        <w:rPr>
          <w:sz w:val="24"/>
          <w:szCs w:val="24"/>
        </w:rPr>
        <w:t xml:space="preserve">, insomnia, schizophrenia </w:t>
      </w:r>
      <w:r w:rsidRPr="00EF6669">
        <w:rPr>
          <w:sz w:val="24"/>
          <w:szCs w:val="24"/>
        </w:rPr>
        <w:t>spectrum disorder</w:t>
      </w:r>
      <w:r w:rsidRPr="00651DC5">
        <w:rPr>
          <w:sz w:val="24"/>
          <w:szCs w:val="24"/>
        </w:rPr>
        <w:t>, or substance use disorder</w:t>
      </w:r>
      <w:r w:rsidR="0051096D" w:rsidRPr="00651DC5">
        <w:rPr>
          <w:sz w:val="24"/>
          <w:szCs w:val="24"/>
        </w:rPr>
        <w:t xml:space="preserve"> (SUD)</w:t>
      </w:r>
      <w:r w:rsidRPr="00651DC5">
        <w:rPr>
          <w:sz w:val="24"/>
          <w:szCs w:val="24"/>
        </w:rPr>
        <w:t xml:space="preserve">. </w:t>
      </w:r>
      <w:r w:rsidR="00EB5EA7" w:rsidRPr="00651DC5">
        <w:rPr>
          <w:sz w:val="24"/>
          <w:szCs w:val="24"/>
        </w:rPr>
        <w:t xml:space="preserve">Limited evidence demonstrates </w:t>
      </w:r>
      <w:r w:rsidR="00BA5842" w:rsidRPr="00651DC5">
        <w:rPr>
          <w:sz w:val="24"/>
          <w:szCs w:val="24"/>
        </w:rPr>
        <w:t xml:space="preserve">promise </w:t>
      </w:r>
      <w:r w:rsidR="009C5448" w:rsidRPr="00651DC5">
        <w:rPr>
          <w:sz w:val="24"/>
          <w:szCs w:val="24"/>
        </w:rPr>
        <w:t xml:space="preserve">for replacing in-person care </w:t>
      </w:r>
      <w:r w:rsidR="00C81504" w:rsidRPr="00651DC5">
        <w:rPr>
          <w:sz w:val="24"/>
          <w:szCs w:val="24"/>
        </w:rPr>
        <w:t xml:space="preserve">with audio care </w:t>
      </w:r>
      <w:r w:rsidR="009C5448" w:rsidRPr="00651DC5">
        <w:rPr>
          <w:sz w:val="24"/>
          <w:szCs w:val="24"/>
        </w:rPr>
        <w:t xml:space="preserve">for depression and SUD </w:t>
      </w:r>
      <w:r w:rsidR="005555D3" w:rsidRPr="00651DC5">
        <w:rPr>
          <w:sz w:val="24"/>
          <w:szCs w:val="24"/>
        </w:rPr>
        <w:t xml:space="preserve">and </w:t>
      </w:r>
      <w:r w:rsidR="00347B8A" w:rsidRPr="009100E5">
        <w:rPr>
          <w:sz w:val="24"/>
          <w:szCs w:val="24"/>
        </w:rPr>
        <w:t>adding</w:t>
      </w:r>
      <w:r w:rsidR="009C5448" w:rsidRPr="00651DC5">
        <w:rPr>
          <w:sz w:val="24"/>
          <w:szCs w:val="24"/>
        </w:rPr>
        <w:t xml:space="preserve"> audio</w:t>
      </w:r>
      <w:r w:rsidR="00D532B6" w:rsidRPr="00651DC5">
        <w:rPr>
          <w:sz w:val="24"/>
          <w:szCs w:val="24"/>
        </w:rPr>
        <w:t xml:space="preserve"> care to monitor or treat </w:t>
      </w:r>
      <w:r w:rsidR="00094646" w:rsidRPr="00651DC5">
        <w:rPr>
          <w:sz w:val="24"/>
          <w:szCs w:val="24"/>
        </w:rPr>
        <w:t xml:space="preserve">depression, insomnia, and </w:t>
      </w:r>
      <w:r w:rsidR="0051096D" w:rsidRPr="00651DC5">
        <w:rPr>
          <w:sz w:val="24"/>
          <w:szCs w:val="24"/>
        </w:rPr>
        <w:t>SUD</w:t>
      </w:r>
      <w:r w:rsidR="00094646" w:rsidRPr="00651DC5">
        <w:rPr>
          <w:sz w:val="24"/>
          <w:szCs w:val="24"/>
        </w:rPr>
        <w:t>.</w:t>
      </w:r>
    </w:p>
    <w:p w14:paraId="7B504546" w14:textId="2D0C403A" w:rsidR="00AC0413" w:rsidRPr="00651DC5" w:rsidRDefault="00AC0413" w:rsidP="00651DC5">
      <w:pPr>
        <w:spacing w:line="480" w:lineRule="auto"/>
        <w:rPr>
          <w:sz w:val="24"/>
          <w:szCs w:val="24"/>
        </w:rPr>
      </w:pPr>
      <w:r w:rsidRPr="00651DC5">
        <w:rPr>
          <w:rStyle w:val="Heading1Char"/>
        </w:rPr>
        <w:t>Conclusions</w:t>
      </w:r>
      <w:r w:rsidR="002700DE" w:rsidRPr="00651DC5">
        <w:rPr>
          <w:sz w:val="24"/>
          <w:szCs w:val="24"/>
        </w:rPr>
        <w:t xml:space="preserve"> </w:t>
      </w:r>
    </w:p>
    <w:p w14:paraId="413673B3" w14:textId="5B431B8D" w:rsidR="00663C81" w:rsidRPr="00651DC5" w:rsidRDefault="00EE1DBB" w:rsidP="00651DC5">
      <w:pPr>
        <w:spacing w:line="480" w:lineRule="auto"/>
        <w:rPr>
          <w:sz w:val="24"/>
          <w:szCs w:val="24"/>
        </w:rPr>
      </w:pPr>
      <w:r w:rsidRPr="00651DC5">
        <w:rPr>
          <w:sz w:val="24"/>
          <w:szCs w:val="24"/>
        </w:rPr>
        <w:t xml:space="preserve">Offering remote services for mental health and </w:t>
      </w:r>
      <w:r w:rsidR="007C5701" w:rsidRPr="00651DC5">
        <w:rPr>
          <w:sz w:val="24"/>
          <w:szCs w:val="24"/>
        </w:rPr>
        <w:t>SUDs</w:t>
      </w:r>
      <w:r w:rsidRPr="00651DC5">
        <w:rPr>
          <w:sz w:val="24"/>
          <w:szCs w:val="24"/>
        </w:rPr>
        <w:t xml:space="preserve"> is of interest to </w:t>
      </w:r>
      <w:r w:rsidR="00117AF7" w:rsidRPr="00651DC5">
        <w:rPr>
          <w:sz w:val="24"/>
          <w:szCs w:val="24"/>
        </w:rPr>
        <w:t xml:space="preserve">patients, </w:t>
      </w:r>
      <w:r w:rsidRPr="00651DC5">
        <w:rPr>
          <w:sz w:val="24"/>
          <w:szCs w:val="24"/>
        </w:rPr>
        <w:t>providers</w:t>
      </w:r>
      <w:r w:rsidR="00117AF7" w:rsidRPr="00651DC5">
        <w:rPr>
          <w:sz w:val="24"/>
          <w:szCs w:val="24"/>
        </w:rPr>
        <w:t>,</w:t>
      </w:r>
      <w:r w:rsidRPr="00651DC5">
        <w:rPr>
          <w:sz w:val="24"/>
          <w:szCs w:val="24"/>
        </w:rPr>
        <w:t xml:space="preserve"> and payers as it </w:t>
      </w:r>
      <w:r w:rsidR="00446670">
        <w:rPr>
          <w:sz w:val="24"/>
          <w:szCs w:val="24"/>
        </w:rPr>
        <w:t>can</w:t>
      </w:r>
      <w:r w:rsidRPr="00651DC5">
        <w:rPr>
          <w:sz w:val="24"/>
          <w:szCs w:val="24"/>
        </w:rPr>
        <w:t xml:space="preserve"> expand access to care for those who might not be able to </w:t>
      </w:r>
      <w:r w:rsidR="00BB0C2F">
        <w:rPr>
          <w:sz w:val="24"/>
          <w:szCs w:val="24"/>
        </w:rPr>
        <w:t xml:space="preserve">access it </w:t>
      </w:r>
      <w:r w:rsidRPr="00651DC5">
        <w:rPr>
          <w:sz w:val="24"/>
          <w:szCs w:val="24"/>
        </w:rPr>
        <w:t>otherwise</w:t>
      </w:r>
      <w:r w:rsidR="005F60EC" w:rsidRPr="00651DC5">
        <w:rPr>
          <w:sz w:val="24"/>
          <w:szCs w:val="24"/>
        </w:rPr>
        <w:t xml:space="preserve">. </w:t>
      </w:r>
      <w:r w:rsidR="00EB32BB">
        <w:rPr>
          <w:sz w:val="24"/>
          <w:szCs w:val="24"/>
        </w:rPr>
        <w:t>There is</w:t>
      </w:r>
      <w:r w:rsidR="0030102C" w:rsidRPr="00651DC5">
        <w:rPr>
          <w:sz w:val="24"/>
          <w:szCs w:val="24"/>
        </w:rPr>
        <w:t xml:space="preserve"> promise </w:t>
      </w:r>
      <w:r w:rsidR="0007570C" w:rsidRPr="00651DC5">
        <w:rPr>
          <w:sz w:val="24"/>
          <w:szCs w:val="24"/>
        </w:rPr>
        <w:t xml:space="preserve">for </w:t>
      </w:r>
      <w:r w:rsidR="00DA7406" w:rsidRPr="00651DC5">
        <w:rPr>
          <w:sz w:val="24"/>
          <w:szCs w:val="24"/>
        </w:rPr>
        <w:t>managing</w:t>
      </w:r>
      <w:r w:rsidR="00B0742C" w:rsidRPr="00651DC5">
        <w:rPr>
          <w:sz w:val="24"/>
          <w:szCs w:val="24"/>
        </w:rPr>
        <w:t xml:space="preserve"> mental health </w:t>
      </w:r>
      <w:r w:rsidR="00342963" w:rsidRPr="00651DC5">
        <w:rPr>
          <w:sz w:val="24"/>
          <w:szCs w:val="24"/>
        </w:rPr>
        <w:t>and substance</w:t>
      </w:r>
      <w:r w:rsidR="000667C0" w:rsidRPr="00651DC5">
        <w:rPr>
          <w:sz w:val="24"/>
          <w:szCs w:val="24"/>
        </w:rPr>
        <w:t xml:space="preserve"> use</w:t>
      </w:r>
      <w:r w:rsidR="00AF6340" w:rsidRPr="00651DC5">
        <w:rPr>
          <w:sz w:val="24"/>
          <w:szCs w:val="24"/>
        </w:rPr>
        <w:t xml:space="preserve"> with audio care</w:t>
      </w:r>
      <w:r w:rsidR="00EB32BB">
        <w:rPr>
          <w:sz w:val="24"/>
          <w:szCs w:val="24"/>
        </w:rPr>
        <w:t xml:space="preserve"> i</w:t>
      </w:r>
      <w:r w:rsidR="00631211">
        <w:rPr>
          <w:sz w:val="24"/>
          <w:szCs w:val="24"/>
        </w:rPr>
        <w:t>n certain situations</w:t>
      </w:r>
      <w:r w:rsidR="00E77555" w:rsidRPr="00651DC5">
        <w:rPr>
          <w:sz w:val="24"/>
          <w:szCs w:val="24"/>
        </w:rPr>
        <w:t xml:space="preserve">. </w:t>
      </w:r>
      <w:r w:rsidR="00957E9D">
        <w:rPr>
          <w:sz w:val="24"/>
          <w:szCs w:val="24"/>
        </w:rPr>
        <w:t>However, m</w:t>
      </w:r>
      <w:r w:rsidRPr="00651DC5">
        <w:rPr>
          <w:sz w:val="24"/>
          <w:szCs w:val="24"/>
        </w:rPr>
        <w:t xml:space="preserve">ore evidence is needed </w:t>
      </w:r>
      <w:r w:rsidR="00E10896">
        <w:rPr>
          <w:sz w:val="24"/>
          <w:szCs w:val="24"/>
        </w:rPr>
        <w:t>across</w:t>
      </w:r>
      <w:r w:rsidRPr="00651DC5">
        <w:rPr>
          <w:sz w:val="24"/>
          <w:szCs w:val="24"/>
        </w:rPr>
        <w:t xml:space="preserve"> conditions, but specifically for PTSD, schizophrenia</w:t>
      </w:r>
      <w:r w:rsidR="007131EE">
        <w:rPr>
          <w:sz w:val="24"/>
          <w:szCs w:val="24"/>
        </w:rPr>
        <w:t xml:space="preserve"> spectrum disorder</w:t>
      </w:r>
      <w:r w:rsidRPr="00651DC5">
        <w:rPr>
          <w:sz w:val="24"/>
          <w:szCs w:val="24"/>
        </w:rPr>
        <w:t xml:space="preserve">, and other conditions for which no research was identified. </w:t>
      </w:r>
    </w:p>
    <w:p w14:paraId="5282AB9D" w14:textId="6E4F4564" w:rsidR="009A401B" w:rsidRPr="00651DC5" w:rsidRDefault="00AD6DA0" w:rsidP="00651DC5">
      <w:pPr>
        <w:spacing w:line="480" w:lineRule="auto"/>
        <w:rPr>
          <w:color w:val="FF0000"/>
          <w:sz w:val="24"/>
          <w:szCs w:val="24"/>
        </w:rPr>
      </w:pPr>
      <w:r w:rsidRPr="00651DC5">
        <w:rPr>
          <w:rStyle w:val="Heading1Char"/>
        </w:rPr>
        <w:t>Keywords</w:t>
      </w:r>
      <w:r w:rsidR="000F3E18" w:rsidRPr="00651DC5">
        <w:rPr>
          <w:color w:val="FF0000"/>
          <w:sz w:val="24"/>
          <w:szCs w:val="24"/>
        </w:rPr>
        <w:t xml:space="preserve"> </w:t>
      </w:r>
    </w:p>
    <w:p w14:paraId="7A73236C" w14:textId="554B6140" w:rsidR="00585036" w:rsidRPr="00EE24FB" w:rsidRDefault="003E3AA2" w:rsidP="00651DC5">
      <w:pPr>
        <w:spacing w:line="480" w:lineRule="auto"/>
        <w:rPr>
          <w:sz w:val="24"/>
          <w:szCs w:val="24"/>
        </w:rPr>
      </w:pPr>
      <w:r w:rsidRPr="00651DC5">
        <w:rPr>
          <w:sz w:val="24"/>
          <w:szCs w:val="24"/>
        </w:rPr>
        <w:t>Telehealth</w:t>
      </w:r>
      <w:r w:rsidR="00643552" w:rsidRPr="00651DC5">
        <w:rPr>
          <w:sz w:val="24"/>
          <w:szCs w:val="24"/>
        </w:rPr>
        <w:t>,</w:t>
      </w:r>
      <w:r w:rsidR="003D1D6A" w:rsidRPr="00651DC5">
        <w:rPr>
          <w:sz w:val="24"/>
          <w:szCs w:val="24"/>
        </w:rPr>
        <w:t xml:space="preserve"> Audio Care,</w:t>
      </w:r>
      <w:r w:rsidRPr="00651DC5">
        <w:rPr>
          <w:sz w:val="24"/>
          <w:szCs w:val="24"/>
        </w:rPr>
        <w:t xml:space="preserve"> </w:t>
      </w:r>
      <w:r w:rsidR="003858DA" w:rsidRPr="00651DC5">
        <w:rPr>
          <w:sz w:val="24"/>
          <w:szCs w:val="24"/>
        </w:rPr>
        <w:t>M</w:t>
      </w:r>
      <w:r w:rsidRPr="00651DC5">
        <w:rPr>
          <w:sz w:val="24"/>
          <w:szCs w:val="24"/>
        </w:rPr>
        <w:t>ental Health</w:t>
      </w:r>
      <w:r w:rsidR="00643552" w:rsidRPr="00651DC5">
        <w:rPr>
          <w:sz w:val="24"/>
          <w:szCs w:val="24"/>
        </w:rPr>
        <w:t>,</w:t>
      </w:r>
      <w:r w:rsidRPr="00651DC5">
        <w:rPr>
          <w:sz w:val="24"/>
          <w:szCs w:val="24"/>
        </w:rPr>
        <w:t xml:space="preserve"> Substance Use</w:t>
      </w:r>
      <w:r w:rsidR="00643552" w:rsidRPr="00651DC5">
        <w:rPr>
          <w:sz w:val="24"/>
          <w:szCs w:val="24"/>
        </w:rPr>
        <w:t>,</w:t>
      </w:r>
      <w:r w:rsidRPr="00651DC5">
        <w:rPr>
          <w:sz w:val="24"/>
          <w:szCs w:val="24"/>
        </w:rPr>
        <w:t xml:space="preserve"> </w:t>
      </w:r>
      <w:r w:rsidR="001D13CE" w:rsidRPr="00651DC5">
        <w:rPr>
          <w:sz w:val="24"/>
          <w:szCs w:val="24"/>
        </w:rPr>
        <w:t>Access to Care</w:t>
      </w:r>
      <w:r w:rsidR="00585036" w:rsidRPr="00651DC5">
        <w:rPr>
          <w:sz w:val="24"/>
          <w:szCs w:val="24"/>
        </w:rPr>
        <w:br w:type="page"/>
      </w:r>
    </w:p>
    <w:p w14:paraId="67248C6A" w14:textId="2B7ADFFE" w:rsidR="00883582" w:rsidRPr="00651DC5" w:rsidRDefault="00CF18D6" w:rsidP="00651DC5">
      <w:pPr>
        <w:pStyle w:val="Heading1"/>
        <w:spacing w:before="0" w:after="0" w:line="480" w:lineRule="auto"/>
      </w:pPr>
      <w:r w:rsidRPr="00651DC5">
        <w:lastRenderedPageBreak/>
        <w:t>Introduction</w:t>
      </w:r>
    </w:p>
    <w:p w14:paraId="19E82DC0" w14:textId="57D54682" w:rsidR="002D5214" w:rsidRPr="00651DC5" w:rsidRDefault="002D5214" w:rsidP="00651DC5">
      <w:pPr>
        <w:pStyle w:val="1-BodyText"/>
        <w:spacing w:line="480" w:lineRule="auto"/>
      </w:pPr>
      <w:bookmarkStart w:id="0" w:name="_Hlk120734299"/>
      <w:r w:rsidRPr="00651DC5">
        <w:t>Access to mental health treatment services continue</w:t>
      </w:r>
      <w:r w:rsidR="00344F34" w:rsidRPr="00651DC5">
        <w:t>s</w:t>
      </w:r>
      <w:r w:rsidRPr="00651DC5">
        <w:t xml:space="preserve"> to be challenging, particularly </w:t>
      </w:r>
      <w:r w:rsidR="00D9690D">
        <w:t xml:space="preserve">for communities </w:t>
      </w:r>
      <w:r w:rsidRPr="00651DC5">
        <w:t>in areas</w:t>
      </w:r>
      <w:r w:rsidR="001B546F" w:rsidRPr="00651DC5">
        <w:t xml:space="preserve"> </w:t>
      </w:r>
      <w:r w:rsidR="00F64721" w:rsidRPr="00651DC5">
        <w:t>that are systemically</w:t>
      </w:r>
      <w:r w:rsidR="0004587E" w:rsidRPr="00651DC5">
        <w:t xml:space="preserve"> underserved</w:t>
      </w:r>
      <w:r w:rsidRPr="00651DC5">
        <w:t>.</w:t>
      </w:r>
      <w:r w:rsidR="0007509F">
        <w:fldChar w:fldCharType="begin">
          <w:fldData xml:space="preserve">PEVuZE5vdGU+PENpdGU+PEF1dGhvcj5Nb25nZWxsaTwvQXV0aG9yPjxZZWFyPjIwMjA8L1llYXI+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</w:fldData>
        </w:fldChar>
      </w:r>
      <w:r w:rsidR="00C64F55">
        <w:instrText xml:space="preserve"> ADDIN EN.CITE </w:instrText>
      </w:r>
      <w:r w:rsidR="00C64F55">
        <w:fldChar w:fldCharType="begin">
          <w:fldData xml:space="preserve">PEVuZE5vdGU+PENpdGU+PEF1dGhvcj5Nb25nZWxsaTwvQXV0aG9yPjxZZWFyPjIwMjA8L1llYXI+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</w:fldData>
        </w:fldChar>
      </w:r>
      <w:r w:rsidR="00C64F55">
        <w:instrText xml:space="preserve"> ADDIN EN.CITE.DATA </w:instrText>
      </w:r>
      <w:r w:rsidR="00C64F55">
        <w:fldChar w:fldCharType="end"/>
      </w:r>
      <w:r w:rsidR="0007509F">
        <w:fldChar w:fldCharType="separate"/>
      </w:r>
      <w:hyperlink w:anchor="_ENREF_1" w:tooltip="Mongelli, 2020 #2205" w:history="1">
        <w:r w:rsidR="00C64F55" w:rsidRPr="0007509F">
          <w:rPr>
            <w:noProof/>
            <w:vertAlign w:val="superscript"/>
          </w:rPr>
          <w:t>1</w:t>
        </w:r>
      </w:hyperlink>
      <w:r w:rsidR="0007509F" w:rsidRPr="0007509F">
        <w:rPr>
          <w:noProof/>
          <w:vertAlign w:val="superscript"/>
        </w:rPr>
        <w:t xml:space="preserve">, </w:t>
      </w:r>
      <w:hyperlink w:anchor="_ENREF_2" w:tooltip="Bolin, 2015 #2206" w:history="1">
        <w:r w:rsidR="00C64F55" w:rsidRPr="0007509F">
          <w:rPr>
            <w:noProof/>
            <w:vertAlign w:val="superscript"/>
          </w:rPr>
          <w:t>2</w:t>
        </w:r>
      </w:hyperlink>
      <w:r w:rsidR="0007509F">
        <w:fldChar w:fldCharType="end"/>
      </w:r>
      <w:r w:rsidR="00962211" w:rsidRPr="00651DC5">
        <w:t xml:space="preserve"> </w:t>
      </w:r>
      <w:r w:rsidRPr="00651DC5">
        <w:t>Telehealth services can increase reach by expanding geographic access to mental health professionals and by mitigating patient barriers such as lack of transportation, inflexible work schedules, and lack of childcare. Throughout the COVID-19 public health emergency</w:t>
      </w:r>
      <w:r w:rsidR="00935AB9" w:rsidRPr="00651DC5">
        <w:t xml:space="preserve"> (PHE)</w:t>
      </w:r>
      <w:r w:rsidRPr="00651DC5">
        <w:t>, the use of telehealth modalities to deliver care has increased rapidly.</w:t>
      </w:r>
      <w:hyperlink w:anchor="_ENREF_3" w:tooltip="Zhai, 2021 #2207" w:history="1">
        <w:r w:rsidR="00C64F55">
          <w:fldChar w:fldCharType="begin"/>
        </w:r>
        <w:r w:rsidR="00C64F55">
          <w:instrText xml:space="preserve"> ADDIN EN.CITE &lt;EndNote&gt;&lt;Cite&gt;&lt;Author&gt;Zhai&lt;/Author&gt;&lt;Year&gt;2021&lt;/Year&gt;&lt;RecNum&gt;2207&lt;/RecNum&gt;&lt;DisplayText&gt;&lt;style face="superscript"&gt;3&lt;/style&gt;&lt;/DisplayText&gt;&lt;record&gt;&lt;rec-number&gt;2207&lt;/rec-number&gt;&lt;foreign-keys&gt;&lt;key app="EN" db-id="esv229dx3rrav4e905wx9sv2a0x2dw9deted"&gt;2207&lt;/key&gt;&lt;/foreign-keys&gt;&lt;ref-type name="Journal Article"&gt;17&lt;/ref-type&gt;&lt;contributors&gt;&lt;authors&gt;&lt;author&gt;Zhai, Y.&lt;/author&gt;&lt;/authors&gt;&lt;/contributors&gt;&lt;auth-address&gt;Department of Educational Psychology, Counseling, and Special Education, The Pennsylvania State University, University Park, Pennsylvania, USA, zhai@psu.edu.&amp;#xD;The Edwin L. Herr Clinic, The Pennsylvania State University, University Park, Pennsylvania, USA, zhai@psu.edu.&lt;/auth-address&gt;&lt;titles&gt;&lt;title&gt;A call for addressing barriers to telemedicine: health disparities during the COVID-19 pandemic&lt;/title&gt;&lt;secondary-title&gt;Psychother Psychosom&lt;/secondary-title&gt;&lt;/titles&gt;&lt;periodical&gt;&lt;full-title&gt;Psychotherapy and Psychosomatics&lt;/full-title&gt;&lt;abbr-1&gt;Psychother. Psychosom.&lt;/abbr-1&gt;&lt;abbr-2&gt;Psychother Psychosom&lt;/abbr-2&gt;&lt;abbr-3&gt;Psychotherapy &amp;amp; Psychosomatics&lt;/abbr-3&gt;&lt;/periodical&gt;&lt;pages&gt;64-66&lt;/pages&gt;&lt;volume&gt;90&lt;/volume&gt;&lt;number&gt;1&lt;/number&gt;&lt;edition&gt;2020/06/05&lt;/edition&gt;&lt;keywords&gt;&lt;keyword&gt;*covid-19&lt;/keyword&gt;&lt;keyword&gt;Humans&lt;/keyword&gt;&lt;keyword&gt;Pandemics&lt;/keyword&gt;&lt;keyword&gt;SARS-CoV-2&lt;/keyword&gt;&lt;keyword&gt;*Telemedicine&lt;/keyword&gt;&lt;/keywords&gt;&lt;dates&gt;&lt;year&gt;2021&lt;/year&gt;&lt;/dates&gt;&lt;isbn&gt;1423-0348 (Electronic)&amp;#xD;0033-3190 (Linking)&lt;/isbn&gt;&lt;accession-num&gt;32498070&lt;/accession-num&gt;&lt;urls&gt;&lt;related-urls&gt;&lt;url&gt;https://www.ncbi.nlm.nih.gov/pubmed/32498070&lt;/url&gt;&lt;/related-urls&gt;&lt;/urls&gt;&lt;custom2&gt;PMC7316653&lt;/custom2&gt;&lt;electronic-resource-num&gt;10.1159/000509000&lt;/electronic-resource-num&gt;&lt;/record&gt;&lt;/Cite&gt;&lt;/EndNote&gt;</w:instrText>
        </w:r>
        <w:r w:rsidR="00C64F55">
          <w:fldChar w:fldCharType="separate"/>
        </w:r>
        <w:r w:rsidR="00C64F55" w:rsidRPr="0007509F">
          <w:rPr>
            <w:noProof/>
            <w:vertAlign w:val="superscript"/>
          </w:rPr>
          <w:t>3</w:t>
        </w:r>
        <w:r w:rsidR="00C64F55">
          <w:fldChar w:fldCharType="end"/>
        </w:r>
      </w:hyperlink>
      <w:r w:rsidRPr="00651DC5">
        <w:t xml:space="preserve"> </w:t>
      </w:r>
    </w:p>
    <w:p w14:paraId="7B2FE794" w14:textId="37AFF168" w:rsidR="002D5214" w:rsidRPr="00651DC5" w:rsidRDefault="002D5214" w:rsidP="00651DC5">
      <w:pPr>
        <w:pStyle w:val="1-BodyText"/>
        <w:spacing w:line="480" w:lineRule="auto"/>
      </w:pPr>
      <w:r w:rsidRPr="00651DC5">
        <w:t xml:space="preserve">Although video-teleconferencing has shown promise for mental health and substance use problems, this mode of communication may </w:t>
      </w:r>
      <w:r w:rsidR="001115B3">
        <w:t>still be challenging</w:t>
      </w:r>
      <w:r w:rsidRPr="00651DC5">
        <w:t xml:space="preserve"> </w:t>
      </w:r>
      <w:r w:rsidR="00DA794A">
        <w:t>for t</w:t>
      </w:r>
      <w:r w:rsidR="00C71CF6" w:rsidRPr="00651DC5">
        <w:t>hose in areas that are systemically underserved</w:t>
      </w:r>
      <w:r w:rsidRPr="00651DC5">
        <w:t>, many of whom are most at risk for disparities.</w:t>
      </w:r>
      <w:hyperlink w:anchor="_ENREF_3" w:tooltip="Zhai, 2021 #2207" w:history="1">
        <w:r w:rsidR="00C64F55">
          <w:fldChar w:fldCharType="begin">
            <w:fldData xml:space="preserve">PEVuZE5vdGU+PENpdGU+PEF1dGhvcj5aaGFpPC9BdXRob3I+PFllYXI+MjAyMTwvWWVhcj48UmVj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</w:fldData>
          </w:fldChar>
        </w:r>
        <w:r w:rsidR="00C64F55">
          <w:instrText xml:space="preserve"> ADDIN EN.CITE </w:instrText>
        </w:r>
        <w:r w:rsidR="00C64F55">
          <w:fldChar w:fldCharType="begin">
            <w:fldData xml:space="preserve">PEVuZE5vdGU+PENpdGU+PEF1dGhvcj5aaGFpPC9BdXRob3I+PFllYXI+MjAyMTwvWWVhcj48UmVj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</w:fldData>
          </w:fldChar>
        </w:r>
        <w:r w:rsidR="00C64F55">
          <w:instrText xml:space="preserve"> ADDIN EN.CITE.DATA </w:instrText>
        </w:r>
        <w:r w:rsidR="00C64F55">
          <w:fldChar w:fldCharType="end"/>
        </w:r>
        <w:r w:rsidR="00C64F55">
          <w:fldChar w:fldCharType="separate"/>
        </w:r>
        <w:r w:rsidR="00C64F55" w:rsidRPr="0007509F">
          <w:rPr>
            <w:noProof/>
            <w:vertAlign w:val="superscript"/>
          </w:rPr>
          <w:t>3-6</w:t>
        </w:r>
        <w:r w:rsidR="00C64F55">
          <w:fldChar w:fldCharType="end"/>
        </w:r>
      </w:hyperlink>
      <w:r w:rsidRPr="00651DC5">
        <w:t xml:space="preserve"> </w:t>
      </w:r>
      <w:r w:rsidR="001115B3">
        <w:t>W</w:t>
      </w:r>
      <w:r w:rsidRPr="00651DC5">
        <w:t>hen offering patients a choice, older and non-White persons prefer telephone over video consultation.</w:t>
      </w:r>
      <w:hyperlink w:anchor="_ENREF_7" w:tooltip="Jones, 2022 #2211" w:history="1">
        <w:r w:rsidR="00C64F55">
          <w:fldChar w:fldCharType="begin"/>
        </w:r>
        <w:r w:rsidR="00C64F55">
          <w:instrText xml:space="preserve"> ADDIN EN.CITE &lt;EndNote&gt;&lt;Cite&gt;&lt;Author&gt;Jones&lt;/Author&gt;&lt;Year&gt;2022&lt;/Year&gt;&lt;RecNum&gt;2211&lt;/RecNum&gt;&lt;DisplayText&gt;&lt;style face="superscript"&gt;7&lt;/style&gt;&lt;/DisplayText&gt;&lt;record&gt;&lt;rec-number&gt;2211&lt;/rec-number&gt;&lt;foreign-keys&gt;&lt;key app="EN" db-id="esv229dx3rrav4e905wx9sv2a0x2dw9deted"&gt;2211&lt;/key&gt;&lt;/foreign-keys&gt;&lt;ref-type name="Journal Article"&gt;17&lt;/ref-type&gt;&lt;contributors&gt;&lt;authors&gt;&lt;author&gt;Jones, J. E.&lt;/author&gt;&lt;author&gt;Damery, S. L.&lt;/author&gt;&lt;author&gt;Phillips, K.&lt;/author&gt;&lt;author&gt;Retzer, A.&lt;/author&gt;&lt;author&gt;Nayyar, P.&lt;/author&gt;&lt;author&gt;Jolly, K.&lt;/author&gt;&lt;/authors&gt;&lt;/contributors&gt;&lt;auth-address&gt;Institute of Applied Health Research, University of Birmingham, Birmingham, United Kingdom.&amp;#xD;Centre for Patient Reported Outcomes Research, Institute of Applied Health Research, University of Birmingham, Birmingham, United Kingdom.&lt;/auth-address&gt;&lt;titles&gt;&lt;title&gt;Real-time remote outpatient consultations in secondary and tertiary care: a systematic review of inequalities in invitation and uptake&lt;/title&gt;&lt;secondary-title&gt;PLoS One&lt;/secondary-title&gt;&lt;/titles&gt;&lt;periodical&gt;&lt;full-title&gt;PloS One&lt;/full-title&gt;&lt;abbr-1&gt;PLoS One&lt;/abbr-1&gt;&lt;abbr-2&gt;PLoS One&lt;/abbr-2&gt;&lt;/periodical&gt;&lt;pages&gt;e0269435&lt;/pages&gt;&lt;volume&gt;17&lt;/volume&gt;&lt;number&gt;6&lt;/number&gt;&lt;keywords&gt;&lt;keyword&gt;Aged&lt;/keyword&gt;&lt;keyword&gt;Delivery of Health Care&lt;/keyword&gt;&lt;keyword&gt;Female&lt;/keyword&gt;&lt;keyword&gt;Humans&lt;/keyword&gt;&lt;keyword&gt;Male&lt;/keyword&gt;&lt;keyword&gt;Outpatients&lt;/keyword&gt;&lt;keyword&gt;Pandemics&lt;/keyword&gt;&lt;keyword&gt;*Remote Consultation&lt;/keyword&gt;&lt;keyword&gt;Tertiary Healthcare&lt;/keyword&gt;&lt;/keywords&gt;&lt;dates&gt;&lt;year&gt;2022&lt;/year&gt;&lt;/dates&gt;&lt;accession-num&gt;35657995&lt;/accession-num&gt;&lt;urls&gt;&lt;related-urls&gt;&lt;url&gt;https://www.ncbi.nlm.nih.gov/pubmed/35657995&lt;/url&gt;&lt;/related-urls&gt;&lt;/urls&gt;&lt;custom2&gt;PMC9165897&lt;/custom2&gt;&lt;electronic-resource-num&gt;10.1371/journal.pone.0269435&lt;/electronic-resource-num&gt;&lt;/record&gt;&lt;/Cite&gt;&lt;/EndNote&gt;</w:instrText>
        </w:r>
        <w:r w:rsidR="00C64F55">
          <w:fldChar w:fldCharType="separate"/>
        </w:r>
        <w:r w:rsidR="00C64F55" w:rsidRPr="0007509F">
          <w:rPr>
            <w:noProof/>
            <w:vertAlign w:val="superscript"/>
          </w:rPr>
          <w:t>7</w:t>
        </w:r>
        <w:r w:rsidR="00C64F55">
          <w:fldChar w:fldCharType="end"/>
        </w:r>
      </w:hyperlink>
      <w:r w:rsidRPr="00651DC5">
        <w:t xml:space="preserve"> Telehealth advocates emphasize that audio-</w:t>
      </w:r>
      <w:r w:rsidR="001D39E0" w:rsidRPr="00651DC5">
        <w:t>based</w:t>
      </w:r>
      <w:r w:rsidRPr="00651DC5">
        <w:t xml:space="preserve"> options are necessary to increase access to services </w:t>
      </w:r>
      <w:r w:rsidR="00294E61" w:rsidRPr="00651DC5">
        <w:t xml:space="preserve">for patients </w:t>
      </w:r>
      <w:r w:rsidRPr="00651DC5">
        <w:t>who continue to face challenges related to accessing in-person or video-teleconferencing options</w:t>
      </w:r>
      <w:r w:rsidR="00C71CF6" w:rsidRPr="00651DC5">
        <w:t>,</w:t>
      </w:r>
      <w:r w:rsidR="008E5B34" w:rsidRPr="00651DC5">
        <w:t xml:space="preserve"> </w:t>
      </w:r>
      <w:r w:rsidR="008E5B34" w:rsidRPr="00CA5F44">
        <w:t xml:space="preserve">such as </w:t>
      </w:r>
      <w:r w:rsidR="00D219D1" w:rsidRPr="00CA5F44">
        <w:t xml:space="preserve">challenges related to </w:t>
      </w:r>
      <w:r w:rsidR="008B4270" w:rsidRPr="00CA5F44">
        <w:t xml:space="preserve">distance to providers, access to internet, and </w:t>
      </w:r>
      <w:r w:rsidR="008E5B34" w:rsidRPr="00CA5F44">
        <w:t>digital</w:t>
      </w:r>
      <w:r w:rsidR="00EC49AD" w:rsidRPr="00CA5F44">
        <w:t>/technological</w:t>
      </w:r>
      <w:r w:rsidR="008E5B34" w:rsidRPr="00CA5F44">
        <w:t xml:space="preserve"> literacy</w:t>
      </w:r>
      <w:r w:rsidRPr="00CA5F44">
        <w:t>.</w:t>
      </w:r>
      <w:hyperlink w:anchor="_ENREF_8" w:tooltip="North, 2021 #2214" w:history="1">
        <w:r w:rsidR="00C64F55">
          <w:fldChar w:fldCharType="begin"/>
        </w:r>
        <w:r w:rsidR="00C64F55">
          <w:instrText xml:space="preserve"> ADDIN EN.CITE &lt;EndNote&gt;&lt;Cite&gt;&lt;Author&gt;North&lt;/Author&gt;&lt;Year&gt;2021&lt;/Year&gt;&lt;RecNum&gt;2214&lt;/RecNum&gt;&lt;DisplayText&gt;&lt;style face="superscript"&gt;8&lt;/style&gt;&lt;/DisplayText&gt;&lt;record&gt;&lt;rec-number&gt;2214&lt;/rec-number&gt;&lt;foreign-keys&gt;&lt;key app="EN" db-id="esv229dx3rrav4e905wx9sv2a0x2dw9deted"&gt;2214&lt;/key&gt;&lt;/foreign-keys&gt;&lt;ref-type name="Journal Article"&gt;17&lt;/ref-type&gt;&lt;contributors&gt;&lt;authors&gt;&lt;author&gt;North, S&lt;/author&gt;&lt;/authors&gt;&lt;/contributors&gt;&lt;titles&gt;&lt;title&gt;These four telehealth changes should stay, even after the pandemic&lt;/title&gt;&lt;secondary-title&gt;Fam Pract Manag&lt;/secondary-title&gt;&lt;/titles&gt;&lt;periodical&gt;&lt;full-title&gt;Family Practice Management&lt;/full-title&gt;&lt;abbr-1&gt;Fam. Pract. Manag.&lt;/abbr-1&gt;&lt;abbr-2&gt;Fam Pract Manag&lt;/abbr-2&gt;&lt;/periodical&gt;&lt;pages&gt;9-11&lt;/pages&gt;&lt;volume&gt;28&lt;/volume&gt;&lt;number&gt;3&lt;/number&gt;&lt;dates&gt;&lt;year&gt;2021&lt;/year&gt;&lt;/dates&gt;&lt;urls&gt;&lt;/urls&gt;&lt;/record&gt;&lt;/Cite&gt;&lt;/EndNote&gt;</w:instrText>
        </w:r>
        <w:r w:rsidR="00C64F55">
          <w:fldChar w:fldCharType="separate"/>
        </w:r>
        <w:r w:rsidR="00C64F55" w:rsidRPr="0007509F">
          <w:rPr>
            <w:noProof/>
            <w:vertAlign w:val="superscript"/>
          </w:rPr>
          <w:t>8</w:t>
        </w:r>
        <w:r w:rsidR="00C64F55">
          <w:fldChar w:fldCharType="end"/>
        </w:r>
      </w:hyperlink>
      <w:r w:rsidRPr="00651DC5">
        <w:t xml:space="preserve"> </w:t>
      </w:r>
    </w:p>
    <w:bookmarkEnd w:id="0"/>
    <w:p w14:paraId="77D407E2" w14:textId="2067BDC7" w:rsidR="002D5214" w:rsidRPr="00651DC5" w:rsidRDefault="00375F4D" w:rsidP="00651DC5">
      <w:pPr>
        <w:pStyle w:val="1-BodyText"/>
        <w:spacing w:line="480" w:lineRule="auto"/>
      </w:pPr>
      <w:r w:rsidRPr="00651DC5">
        <w:t>Despite this promise for improving access to care</w:t>
      </w:r>
      <w:r w:rsidR="008B72B3" w:rsidRPr="00651DC5">
        <w:t xml:space="preserve">, </w:t>
      </w:r>
      <w:r w:rsidR="00BD129C" w:rsidRPr="00651DC5">
        <w:t xml:space="preserve">hesitation to continue reimbursement privileges instated </w:t>
      </w:r>
      <w:r w:rsidR="00BD129C">
        <w:t xml:space="preserve">for audio care </w:t>
      </w:r>
      <w:r w:rsidR="00BD129C" w:rsidRPr="00651DC5">
        <w:t>during the COVID-19 PHE</w:t>
      </w:r>
      <w:r w:rsidR="00BD129C">
        <w:t xml:space="preserve"> stem from</w:t>
      </w:r>
      <w:r w:rsidR="00BD129C" w:rsidRPr="00651DC5" w:rsidDel="00E67A5C">
        <w:t xml:space="preserve"> </w:t>
      </w:r>
      <w:r w:rsidR="00E67A5C">
        <w:t>the need to meet</w:t>
      </w:r>
      <w:r w:rsidR="00E67A5C" w:rsidRPr="00651DC5">
        <w:t xml:space="preserve"> </w:t>
      </w:r>
      <w:r w:rsidR="00CF5A46" w:rsidRPr="00651DC5">
        <w:t>the same standard of care as when delivered in-person</w:t>
      </w:r>
      <w:r w:rsidR="003A5834">
        <w:t xml:space="preserve"> (i.e., </w:t>
      </w:r>
      <w:r w:rsidR="003A5834" w:rsidRPr="00651DC5">
        <w:t>ensuring quality and avoiding overutilization of services</w:t>
      </w:r>
      <w:r w:rsidR="00CF5A46" w:rsidRPr="00651DC5">
        <w:t>)</w:t>
      </w:r>
      <w:r w:rsidR="002D5214" w:rsidRPr="00651DC5">
        <w:t>.</w:t>
      </w:r>
      <w:hyperlink w:anchor="_ENREF_9" w:tooltip="Venville, 2021 #2215" w:history="1">
        <w:r w:rsidR="00C64F55">
          <w:fldChar w:fldCharType="begin"/>
        </w:r>
        <w:r w:rsidR="00C64F55">
          <w:instrText xml:space="preserve"> ADDIN EN.CITE &lt;EndNote&gt;&lt;Cite&gt;&lt;Author&gt;Venville&lt;/Author&gt;&lt;Year&gt;2021&lt;/Year&gt;&lt;RecNum&gt;2215&lt;/RecNum&gt;&lt;DisplayText&gt;&lt;style face="superscript"&gt;9&lt;/style&gt;&lt;/DisplayText&gt;&lt;record&gt;&lt;rec-number&gt;2215&lt;/rec-number&gt;&lt;foreign-keys&gt;&lt;key app="EN" db-id="esv229dx3rrav4e905wx9sv2a0x2dw9deted"&gt;2215&lt;/key&gt;&lt;/foreign-keys&gt;&lt;ref-type name="Journal Article"&gt;17&lt;/ref-type&gt;&lt;contributors&gt;&lt;authors&gt;&lt;author&gt;Venville, A.,&lt;/author&gt;&lt;author&gt; O&amp;apos;Connor, S., &lt;/author&gt;&lt;author&gt;Roeschlein, H., &lt;/author&gt;&lt;author&gt;Ennals, P., &lt;/author&gt;&lt;author&gt;McLoughlan, G., &lt;/author&gt;&lt;author&gt;Thomas, N&lt;/author&gt;&lt;/authors&gt;&lt;/contributors&gt;&lt;titles&gt;&lt;title&gt;Mental health service user and worker experiences of psychosocial support via telehealth through the COVID-19 pandemic: qualitative study&lt;/title&gt;&lt;secondary-title&gt;JMIR Mental Health&lt;/secondary-title&gt;&lt;/titles&gt;&lt;pages&gt;e29671&lt;/pages&gt;&lt;volume&gt;8&lt;/volume&gt;&lt;number&gt;8&lt;/number&gt;&lt;dates&gt;&lt;year&gt;2021&lt;/year&gt;&lt;/dates&gt;&lt;urls&gt;&lt;/urls&gt;&lt;electronic-resource-num&gt;10.2196/2967&lt;/electronic-resource-num&gt;&lt;/record&gt;&lt;/Cite&gt;&lt;/EndNote&gt;</w:instrText>
        </w:r>
        <w:r w:rsidR="00C64F55">
          <w:fldChar w:fldCharType="separate"/>
        </w:r>
        <w:r w:rsidR="00C64F55" w:rsidRPr="0007509F">
          <w:rPr>
            <w:noProof/>
            <w:vertAlign w:val="superscript"/>
          </w:rPr>
          <w:t>9</w:t>
        </w:r>
        <w:r w:rsidR="00C64F55">
          <w:fldChar w:fldCharType="end"/>
        </w:r>
      </w:hyperlink>
      <w:r w:rsidR="002D5214" w:rsidRPr="00651DC5">
        <w:t xml:space="preserve"> Given the urgency of the mental health crisis in the United States and lack of </w:t>
      </w:r>
      <w:r w:rsidR="00D72B8C" w:rsidRPr="00651DC5">
        <w:t xml:space="preserve">consensus </w:t>
      </w:r>
      <w:r w:rsidR="002353D2" w:rsidRPr="00651DC5">
        <w:t>on the effectiveness of</w:t>
      </w:r>
      <w:r w:rsidR="002D5214" w:rsidRPr="00651DC5">
        <w:t xml:space="preserve"> audio</w:t>
      </w:r>
      <w:r w:rsidR="002353D2" w:rsidRPr="00651DC5">
        <w:t>-based</w:t>
      </w:r>
      <w:r w:rsidR="002D5214" w:rsidRPr="00651DC5">
        <w:t xml:space="preserve"> care, a rapid review </w:t>
      </w:r>
      <w:r w:rsidR="00470F4D" w:rsidRPr="00651DC5">
        <w:t>was necessary</w:t>
      </w:r>
      <w:r w:rsidR="002D5214" w:rsidRPr="00651DC5">
        <w:t xml:space="preserve"> to provide a timely summary of evidence </w:t>
      </w:r>
      <w:r w:rsidR="00470F4D" w:rsidRPr="00651DC5">
        <w:t>and</w:t>
      </w:r>
      <w:r w:rsidR="002D5214" w:rsidRPr="00651DC5">
        <w:t xml:space="preserve"> inform discussions </w:t>
      </w:r>
      <w:r w:rsidR="0023628A">
        <w:t>around maintaining</w:t>
      </w:r>
      <w:r w:rsidR="00221C43">
        <w:t xml:space="preserve"> access to </w:t>
      </w:r>
      <w:r w:rsidR="002D5214" w:rsidRPr="00651DC5">
        <w:t>audio</w:t>
      </w:r>
      <w:r w:rsidR="00470F4D" w:rsidRPr="00651DC5">
        <w:t>-based</w:t>
      </w:r>
      <w:r w:rsidR="002D5214" w:rsidRPr="00651DC5">
        <w:t xml:space="preserve"> services</w:t>
      </w:r>
      <w:r w:rsidR="00EF544D">
        <w:t xml:space="preserve"> </w:t>
      </w:r>
      <w:r w:rsidR="00EF544D" w:rsidRPr="00651DC5">
        <w:t>for adults diagnosed with a mental health or substance use disorder (SUD)</w:t>
      </w:r>
      <w:r w:rsidR="002D5214" w:rsidRPr="00651DC5">
        <w:t>.</w:t>
      </w:r>
      <w:hyperlink w:anchor="_ENREF_10" w:tooltip="Panchal, 2021 #2216" w:history="1">
        <w:r w:rsidR="00C70426">
          <w:fldChar w:fldCharType="begin"/>
        </w:r>
        <w:r w:rsidR="00C70426">
          <w:instrText xml:space="preserve"> ADDIN EN.CITE &lt;EndNote&gt;&lt;Cite&gt;&lt;Author&gt;Panchal&lt;/Author&gt;&lt;Year&gt;2021&lt;/Year&gt;&lt;RecNum&gt;2216&lt;/RecNum&gt;&lt;DisplayText&gt;&lt;style face="superscript"&gt;10&lt;/style&gt;&lt;/DisplayText&gt;&lt;record&gt;&lt;rec-number&gt;2216&lt;/rec-number&gt;&lt;foreign-keys&gt;&lt;key app="EN" db-id="esv229dx3rrav4e905wx9sv2a0x2dw9deted"&gt;2216&lt;/key&gt;&lt;/foreign-keys&gt;&lt;ref-type name="Report"&gt;27&lt;/ref-type&gt;&lt;contributors&gt;&lt;authors&gt;&lt;author&gt;Panchal, N., &lt;/author&gt;&lt;author&gt;Kamal, R., &lt;/author&gt;&lt;author&gt;Cox, C., &lt;/author&gt;&lt;author&gt;Garfield, R.&lt;/author&gt;&lt;/authors&gt;&lt;tertiary-authors&gt;&lt;author&gt;Kaiser Family Foundation&lt;/author&gt;&lt;/tertiary-authors&gt;&lt;/contributors&gt;&lt;titles&gt;&lt;title&gt;The implications of COVID-19 for mental health and substance use&lt;/title&gt;&lt;/titles&gt;&lt;dates&gt;&lt;year&gt;2021&lt;/year&gt;&lt;/dates&gt;&lt;urls&gt;&lt;related-urls&gt;&lt;url&gt;https://www.kff.org/coronavirus-covid-19/issue-brief/the-implications-of-covid-19-for-mental-health-and-substance-use/#:~:text=Research&lt;/url&gt;&lt;/related-urls&gt;&lt;/urls&gt;&lt;/record&gt;&lt;/Cite&gt;&lt;/EndNote&gt;</w:instrText>
        </w:r>
        <w:r w:rsidR="00C70426">
          <w:fldChar w:fldCharType="separate"/>
        </w:r>
        <w:r w:rsidR="00C70426" w:rsidRPr="0007509F">
          <w:rPr>
            <w:noProof/>
            <w:vertAlign w:val="superscript"/>
          </w:rPr>
          <w:t>10</w:t>
        </w:r>
        <w:r w:rsidR="00C70426">
          <w:fldChar w:fldCharType="end"/>
        </w:r>
      </w:hyperlink>
      <w:r w:rsidR="002D5214" w:rsidRPr="00651DC5">
        <w:t xml:space="preserve"> </w:t>
      </w:r>
    </w:p>
    <w:p w14:paraId="47DE0C45" w14:textId="000C26F0" w:rsidR="00883582" w:rsidRPr="00651DC5" w:rsidRDefault="00883582" w:rsidP="00651DC5">
      <w:pPr>
        <w:pStyle w:val="Heading1"/>
        <w:spacing w:before="0" w:after="0" w:line="480" w:lineRule="auto"/>
      </w:pPr>
      <w:r w:rsidRPr="00651DC5">
        <w:lastRenderedPageBreak/>
        <w:t>Methods</w:t>
      </w:r>
    </w:p>
    <w:p w14:paraId="40FED34C" w14:textId="628E436F" w:rsidR="00AA5041" w:rsidRPr="00651DC5" w:rsidRDefault="00EF544D" w:rsidP="00651DC5">
      <w:pPr>
        <w:pStyle w:val="1-BodyText"/>
        <w:spacing w:line="480" w:lineRule="auto"/>
      </w:pPr>
      <w:bookmarkStart w:id="1" w:name="_Int_PqmPbFIX"/>
      <w:r>
        <w:t xml:space="preserve">Our </w:t>
      </w:r>
      <w:r w:rsidR="00D57E01" w:rsidRPr="00651DC5">
        <w:t>key questions include</w:t>
      </w:r>
      <w:r w:rsidR="007A4828" w:rsidRPr="00651DC5">
        <w:t>d</w:t>
      </w:r>
      <w:r w:rsidR="00D57E01" w:rsidRPr="00651DC5">
        <w:t>:</w:t>
      </w:r>
    </w:p>
    <w:p w14:paraId="379FE88D" w14:textId="65FB7B62" w:rsidR="00CE6F7E" w:rsidRPr="00651DC5" w:rsidRDefault="00CE6F7E" w:rsidP="00651DC5">
      <w:pPr>
        <w:pStyle w:val="ListParagraph"/>
        <w:numPr>
          <w:ilvl w:val="0"/>
          <w:numId w:val="4"/>
        </w:numPr>
        <w:spacing w:line="480" w:lineRule="auto"/>
        <w:contextualSpacing w:val="0"/>
        <w:rPr>
          <w:rFonts w:eastAsia="Times New Roman"/>
          <w:sz w:val="24"/>
          <w:szCs w:val="24"/>
        </w:rPr>
      </w:pPr>
      <w:r w:rsidRPr="00651DC5">
        <w:rPr>
          <w:rFonts w:eastAsia="Times New Roman"/>
          <w:sz w:val="24"/>
          <w:szCs w:val="24"/>
        </w:rPr>
        <w:t>What is the impact of audio-only telemedicine visits compared to in-person or video appointments and other usual care for mental health treatment and management in adults?</w:t>
      </w:r>
    </w:p>
    <w:p w14:paraId="1EBD922F" w14:textId="2CD0CE0B" w:rsidR="00CE6F7E" w:rsidRPr="00651DC5" w:rsidRDefault="00CE6F7E" w:rsidP="00651DC5">
      <w:pPr>
        <w:pStyle w:val="ListParagraph"/>
        <w:numPr>
          <w:ilvl w:val="0"/>
          <w:numId w:val="4"/>
        </w:numPr>
        <w:spacing w:line="480" w:lineRule="auto"/>
        <w:rPr>
          <w:rFonts w:eastAsia="Times New Roman"/>
          <w:sz w:val="24"/>
          <w:szCs w:val="24"/>
        </w:rPr>
      </w:pPr>
      <w:r w:rsidRPr="00651DC5">
        <w:rPr>
          <w:rFonts w:eastAsia="Times New Roman"/>
          <w:sz w:val="24"/>
          <w:szCs w:val="24"/>
        </w:rPr>
        <w:t>How do the findings vary for patients at risk for health disparities?</w:t>
      </w:r>
    </w:p>
    <w:bookmarkEnd w:id="1"/>
    <w:p w14:paraId="6AA786D6" w14:textId="430BB95F" w:rsidR="00E504AE" w:rsidRPr="00651DC5" w:rsidRDefault="00E504AE" w:rsidP="00651DC5">
      <w:pPr>
        <w:pStyle w:val="1-BodyText"/>
        <w:spacing w:line="480" w:lineRule="auto"/>
      </w:pPr>
      <w:r w:rsidRPr="00651DC5">
        <w:t>A detailed protocol of our process</w:t>
      </w:r>
      <w:r w:rsidR="004C1A55" w:rsidRPr="00651DC5">
        <w:t>, which</w:t>
      </w:r>
      <w:r w:rsidR="00996561" w:rsidRPr="00651DC5">
        <w:t xml:space="preserve"> follows</w:t>
      </w:r>
      <w:r w:rsidR="004C1A55" w:rsidRPr="00651DC5">
        <w:t xml:space="preserve"> recommendations from the Cochrane Rapid Reviews Methods Group,</w:t>
      </w:r>
      <w:hyperlink w:anchor="_ENREF_11" w:tooltip="Garritty C, 2020 #2197" w:history="1">
        <w:r w:rsidR="00C64F55">
          <w:fldChar w:fldCharType="begin"/>
        </w:r>
        <w:r w:rsidR="00C64F55">
          <w:instrText xml:space="preserve"> ADDIN EN.CITE &lt;EndNote&gt;&lt;Cite ExcludeAuth="1" ExcludeYear="1"&gt;&lt;Author&gt;Garritty C&lt;/Author&gt;&lt;Year&gt;2020&lt;/Year&gt;&lt;RecNum&gt;2197&lt;/RecNum&gt;&lt;DisplayText&gt;&lt;style face="superscript"&gt;11&lt;/style&gt;&lt;/DisplayText&gt;&lt;record&gt;&lt;rec-number&gt;2197&lt;/rec-number&gt;&lt;foreign-keys&gt;&lt;key app="EN" db-id="esv229dx3rrav4e905wx9sv2a0x2dw9deted"&gt;2197&lt;/key&gt;&lt;/foreign-keys&gt;&lt;ref-type name="Web Page"&gt;12&lt;/ref-type&gt;&lt;contributors&gt;&lt;authors&gt;&lt;author&gt;Garritty C, &lt;/author&gt;&lt;author&gt;Gartlehner G, &lt;/author&gt;&lt;author&gt;Kamel C, &lt;/author&gt;&lt;author&gt;King VJ, &lt;/author&gt;&lt;author&gt;Nussbaumer-Streit B, &lt;/author&gt;&lt;author&gt;Stevens A, &lt;/author&gt;&lt;author&gt;Hamel C, &lt;/author&gt;&lt;author&gt;Affengruber L&lt;/author&gt;&lt;/authors&gt;&lt;/contributors&gt;&lt;titles&gt;&lt;title&gt;Cochrane rapid reviews. Interim guidance from the Cochrane Rapid Reviews Methods Group&lt;/title&gt;&lt;/titles&gt;&lt;dates&gt;&lt;year&gt;2020&lt;/year&gt;&lt;/dates&gt;&lt;urls&gt;&lt;related-urls&gt;&lt;url&gt;http://methods.cochrane.org/sites/methods.cochrane.org.rapidreviews/files/uploads/cochrane_rr_-_guidance-23mar2020-final.pdf&lt;/url&gt;&lt;/related-urls&gt;&lt;/urls&gt;&lt;/record&gt;&lt;/Cite&gt;&lt;/EndNote&gt;</w:instrText>
        </w:r>
        <w:r w:rsidR="00C64F55">
          <w:fldChar w:fldCharType="separate"/>
        </w:r>
        <w:r w:rsidR="00C64F55" w:rsidRPr="0007509F">
          <w:rPr>
            <w:noProof/>
            <w:vertAlign w:val="superscript"/>
          </w:rPr>
          <w:t>11</w:t>
        </w:r>
        <w:r w:rsidR="00C64F55">
          <w:fldChar w:fldCharType="end"/>
        </w:r>
      </w:hyperlink>
      <w:r w:rsidR="004C1A55" w:rsidRPr="00651DC5">
        <w:t xml:space="preserve"> </w:t>
      </w:r>
      <w:r w:rsidRPr="00651DC5">
        <w:t>was registered on October 6, 2022</w:t>
      </w:r>
      <w:r w:rsidR="00D5221C">
        <w:t xml:space="preserve"> on Open Scie</w:t>
      </w:r>
      <w:r w:rsidR="00F131FE">
        <w:t>nce Framework</w:t>
      </w:r>
      <w:r w:rsidR="002A78E1" w:rsidRPr="00651DC5">
        <w:t>.</w:t>
      </w:r>
      <w:hyperlink w:anchor="_ENREF_12" w:tooltip="Patel, 2022 #2313" w:history="1">
        <w:r w:rsidR="00C64F55">
          <w:fldChar w:fldCharType="begin"/>
        </w:r>
        <w:r w:rsidR="00C64F55">
          <w:instrText xml:space="preserve"> ADDIN EN.CITE &lt;EndNote&gt;&lt;Cite ExcludeAuth="1" ExcludeYear="1"&gt;&lt;Author&gt;Patel&lt;/Author&gt;&lt;Year&gt;2022&lt;/Year&gt;&lt;RecNum&gt;2313&lt;/RecNum&gt;&lt;DisplayText&gt;&lt;style face="superscript"&gt;12&lt;/style&gt;&lt;/DisplayText&gt;&lt;record&gt;&lt;rec-number&gt;2313&lt;/rec-number&gt;&lt;foreign-keys&gt;&lt;key app="EN" db-id="esv229dx3rrav4e905wx9sv2a0x2dw9deted"&gt;2313&lt;/key&gt;&lt;/foreign-keys&gt;&lt;ref-type name="Journal Article"&gt;17&lt;/ref-type&gt;&lt;contributors&gt;&lt;authors&gt;&lt;author&gt;Patel, S.&lt;/author&gt;&lt;author&gt;Saavedra, L.&lt;/author&gt;&lt;author&gt;Coker-Schwimmer, M.&lt;/author&gt;&lt;author&gt;Voisin, C.&lt;/author&gt;&lt;author&gt;Prum, S.&lt;/author&gt;&lt;author&gt;Althuis, M.&lt;/author&gt;&lt;author&gt;Rodriguez Borja, I.&lt;/author&gt;&lt;author&gt;Visawnathan, M.&lt;/author&gt;&lt;/authors&gt;&lt;/contributors&gt;&lt;titles&gt;&lt;title&gt;Audio-only care for the management of mental health study protocol&lt;/title&gt;&lt;secondary-title&gt;OSF&lt;/secondary-title&gt;&lt;/titles&gt;&lt;pages&gt;34&lt;/pages&gt;&lt;dates&gt;&lt;year&gt;2022&lt;/year&gt;&lt;/dates&gt;&lt;work-type&gt;Study Protocol&lt;/work-type&gt;&lt;urls&gt;&lt;/urls&gt;&lt;/record&gt;&lt;/Cite&gt;&lt;/EndNote&gt;</w:instrText>
        </w:r>
        <w:r w:rsidR="00C64F55">
          <w:fldChar w:fldCharType="separate"/>
        </w:r>
        <w:r w:rsidR="00C64F55" w:rsidRPr="0007509F">
          <w:rPr>
            <w:noProof/>
            <w:vertAlign w:val="superscript"/>
          </w:rPr>
          <w:t>12</w:t>
        </w:r>
        <w:r w:rsidR="00C64F55">
          <w:fldChar w:fldCharType="end"/>
        </w:r>
      </w:hyperlink>
      <w:r w:rsidRPr="00651DC5">
        <w:t xml:space="preserve"> </w:t>
      </w:r>
      <w:r w:rsidR="00C52D98" w:rsidRPr="00C52D98">
        <w:t>In brief, we made the following adjustments to accommodate timely synthesis of the evidence: narrow scope focused on randomized controlled trials</w:t>
      </w:r>
      <w:r w:rsidR="00EE74E4">
        <w:t xml:space="preserve"> (RCTs)</w:t>
      </w:r>
      <w:r w:rsidR="00C52D98" w:rsidRPr="00C52D98">
        <w:t>, omission of gray literature searches, dual screening of excluded abstracts only, focused data extraction, reliance on study-reported statistical significance, and omission of strength of evidence assessment.</w:t>
      </w:r>
    </w:p>
    <w:p w14:paraId="3AF6DAFE" w14:textId="7F67EB20" w:rsidR="1909CBF0" w:rsidRPr="00651DC5" w:rsidRDefault="0065261F" w:rsidP="00651DC5">
      <w:pPr>
        <w:pStyle w:val="Heading2"/>
        <w:spacing w:before="0" w:after="0" w:line="480" w:lineRule="auto"/>
      </w:pPr>
      <w:r w:rsidRPr="00651DC5">
        <w:t>Study Selection</w:t>
      </w:r>
    </w:p>
    <w:p w14:paraId="7A669F55" w14:textId="0794A992" w:rsidR="1909CBF0" w:rsidRPr="00651DC5" w:rsidRDefault="1909CBF0" w:rsidP="00651DC5">
      <w:pPr>
        <w:pStyle w:val="1-BodyText"/>
        <w:spacing w:line="480" w:lineRule="auto"/>
      </w:pPr>
      <w:r w:rsidRPr="00651DC5">
        <w:t>We</w:t>
      </w:r>
      <w:r w:rsidR="00D76C9A" w:rsidRPr="00651DC5">
        <w:t xml:space="preserve"> searched PubMed, Embase, and American Psychological Association PsycInfo</w:t>
      </w:r>
      <w:r w:rsidR="00547AFC" w:rsidRPr="00651DC5">
        <w:t xml:space="preserve"> for </w:t>
      </w:r>
      <w:r w:rsidRPr="00651DC5">
        <w:t xml:space="preserve">English-language articles reporting RCTs conducted in very high Human Development Index countries </w:t>
      </w:r>
      <w:r w:rsidR="001C65D4" w:rsidRPr="00651DC5">
        <w:t>from January 2012 through July 2022</w:t>
      </w:r>
      <w:r w:rsidRPr="00651DC5">
        <w:t>. Additionally, we manually search</w:t>
      </w:r>
      <w:r w:rsidR="45B1958C" w:rsidRPr="00651DC5">
        <w:t>ed</w:t>
      </w:r>
      <w:r w:rsidRPr="00651DC5">
        <w:t xml:space="preserve"> the reference lists of </w:t>
      </w:r>
      <w:r w:rsidR="008147AE" w:rsidRPr="00651DC5">
        <w:t>recent</w:t>
      </w:r>
      <w:r w:rsidR="00CF6866" w:rsidRPr="00651DC5">
        <w:t xml:space="preserve"> </w:t>
      </w:r>
      <w:r w:rsidR="00612AA7" w:rsidRPr="00651DC5">
        <w:t>relevant</w:t>
      </w:r>
      <w:r w:rsidRPr="00651DC5">
        <w:t xml:space="preserve"> systematic review</w:t>
      </w:r>
      <w:r w:rsidR="00CF6866" w:rsidRPr="00651DC5">
        <w:t>s</w:t>
      </w:r>
      <w:r w:rsidRPr="00651DC5">
        <w:t xml:space="preserve">. </w:t>
      </w:r>
      <w:r w:rsidRPr="00651DC5">
        <w:rPr>
          <w:b/>
          <w:bCs/>
        </w:rPr>
        <w:t>Table 1</w:t>
      </w:r>
      <w:r w:rsidRPr="00651DC5">
        <w:t xml:space="preserve"> outlines the </w:t>
      </w:r>
      <w:r w:rsidR="002F1979" w:rsidRPr="00651DC5">
        <w:t xml:space="preserve">pre-specified </w:t>
      </w:r>
      <w:r w:rsidRPr="00651DC5">
        <w:t>inclusion and exclusion criteria for this review. We include</w:t>
      </w:r>
      <w:r w:rsidR="01AE7E3B" w:rsidRPr="00651DC5">
        <w:t>d</w:t>
      </w:r>
      <w:r w:rsidRPr="00651DC5">
        <w:t xml:space="preserve"> studies </w:t>
      </w:r>
      <w:r w:rsidR="000E4B89">
        <w:t>testing</w:t>
      </w:r>
      <w:r w:rsidR="000E4B89" w:rsidRPr="00651DC5">
        <w:t xml:space="preserve"> </w:t>
      </w:r>
      <w:r w:rsidRPr="00651DC5">
        <w:t>audio</w:t>
      </w:r>
      <w:r w:rsidR="00AB2E33">
        <w:t>-only</w:t>
      </w:r>
      <w:r w:rsidRPr="00651DC5">
        <w:t xml:space="preserve"> </w:t>
      </w:r>
      <w:r w:rsidR="000E4B89">
        <w:t xml:space="preserve">interventions or </w:t>
      </w:r>
      <w:r w:rsidR="000E4B89" w:rsidRPr="00651DC5">
        <w:t>hybrid interventions that combine other synchronous care with audio care</w:t>
      </w:r>
      <w:r w:rsidR="000E4B89">
        <w:t>.</w:t>
      </w:r>
      <w:r w:rsidRPr="00651DC5">
        <w:t xml:space="preserve"> </w:t>
      </w:r>
    </w:p>
    <w:p w14:paraId="7519911F" w14:textId="5C9B49AC" w:rsidR="1909CBF0" w:rsidRPr="00651DC5" w:rsidRDefault="1909CBF0" w:rsidP="00651DC5">
      <w:pPr>
        <w:pStyle w:val="1-BodyText"/>
        <w:spacing w:line="480" w:lineRule="auto"/>
      </w:pPr>
      <w:r w:rsidRPr="00651DC5">
        <w:t>We use</w:t>
      </w:r>
      <w:r w:rsidR="4317406F" w:rsidRPr="00651DC5">
        <w:t>d</w:t>
      </w:r>
      <w:r w:rsidRPr="00651DC5">
        <w:t xml:space="preserve"> DistillerSR (Evidence Partners</w:t>
      </w:r>
      <w:r w:rsidR="00F65385">
        <w:t xml:space="preserve">, </w:t>
      </w:r>
      <w:r w:rsidR="00F65385" w:rsidRPr="00F65385">
        <w:t>Ottawa, Canada</w:t>
      </w:r>
      <w:r w:rsidRPr="00651DC5">
        <w:t>) to aid in the literature screening process and track</w:t>
      </w:r>
      <w:r w:rsidR="006B0A8B" w:rsidRPr="00651DC5">
        <w:t>ed</w:t>
      </w:r>
      <w:r w:rsidRPr="00651DC5">
        <w:t xml:space="preserve"> results in an EndNote bibliographic database (</w:t>
      </w:r>
      <w:r w:rsidR="00762D38">
        <w:t>Clarivate</w:t>
      </w:r>
      <w:r w:rsidR="00704449">
        <w:t xml:space="preserve"> Analytics</w:t>
      </w:r>
      <w:r w:rsidR="00762D38">
        <w:t>, Philadelphia, United States</w:t>
      </w:r>
      <w:r w:rsidRPr="00651DC5">
        <w:t xml:space="preserve">). </w:t>
      </w:r>
      <w:r w:rsidR="00890C1B" w:rsidRPr="00651DC5">
        <w:t xml:space="preserve">Following </w:t>
      </w:r>
      <w:r w:rsidR="007C095A">
        <w:t xml:space="preserve">a </w:t>
      </w:r>
      <w:r w:rsidR="00890C1B" w:rsidRPr="00651DC5">
        <w:t xml:space="preserve">pilot </w:t>
      </w:r>
      <w:r w:rsidR="004C4E88">
        <w:t>exercise</w:t>
      </w:r>
      <w:r w:rsidR="00890C1B" w:rsidRPr="00651DC5">
        <w:t xml:space="preserve">, all abstracts marked for </w:t>
      </w:r>
      <w:r w:rsidR="009F28A4">
        <w:t>in</w:t>
      </w:r>
      <w:r w:rsidR="009F28A4" w:rsidRPr="00651DC5">
        <w:t xml:space="preserve">clusion </w:t>
      </w:r>
      <w:r w:rsidR="00890C1B" w:rsidRPr="00651DC5">
        <w:t xml:space="preserve"> moved forward for full-text review.</w:t>
      </w:r>
      <w:r w:rsidR="00890C1B" w:rsidRPr="00651DC5" w:rsidDel="00890C1B">
        <w:t xml:space="preserve"> </w:t>
      </w:r>
      <w:r w:rsidR="004C0F25" w:rsidRPr="00651DC5">
        <w:t xml:space="preserve">After </w:t>
      </w:r>
      <w:r w:rsidR="00890C1B" w:rsidRPr="00651DC5">
        <w:t>a</w:t>
      </w:r>
      <w:r w:rsidR="00DA2320">
        <w:t>nother</w:t>
      </w:r>
      <w:r w:rsidR="00890C1B" w:rsidRPr="00651DC5">
        <w:t xml:space="preserve"> </w:t>
      </w:r>
      <w:r w:rsidR="004C0F25" w:rsidRPr="00651DC5">
        <w:t>pilot exercise, f</w:t>
      </w:r>
      <w:r w:rsidRPr="00651DC5">
        <w:t>ull-text articles w</w:t>
      </w:r>
      <w:r w:rsidR="682073B4" w:rsidRPr="00651DC5">
        <w:t xml:space="preserve">ere </w:t>
      </w:r>
      <w:r w:rsidRPr="00651DC5">
        <w:t xml:space="preserve">screened </w:t>
      </w:r>
      <w:r w:rsidRPr="00651DC5">
        <w:lastRenderedPageBreak/>
        <w:t xml:space="preserve">by 2 reviewers independently. </w:t>
      </w:r>
      <w:r w:rsidR="00DA2320">
        <w:t xml:space="preserve">Disagreements </w:t>
      </w:r>
      <w:r w:rsidRPr="00651DC5">
        <w:t>w</w:t>
      </w:r>
      <w:r w:rsidR="33FEA9FD" w:rsidRPr="00651DC5">
        <w:t>ere</w:t>
      </w:r>
      <w:r w:rsidRPr="00651DC5">
        <w:t xml:space="preserve"> resolved by discussion </w:t>
      </w:r>
      <w:r w:rsidR="006977C2" w:rsidRPr="00651DC5">
        <w:t xml:space="preserve">or by involving </w:t>
      </w:r>
      <w:r w:rsidR="007B54DD">
        <w:t>another</w:t>
      </w:r>
      <w:r w:rsidR="007B54DD" w:rsidRPr="00651DC5">
        <w:t xml:space="preserve"> </w:t>
      </w:r>
      <w:r w:rsidR="006977C2" w:rsidRPr="00651DC5">
        <w:t>reviewer</w:t>
      </w:r>
      <w:r w:rsidRPr="00651DC5">
        <w:t xml:space="preserve">. </w:t>
      </w:r>
    </w:p>
    <w:p w14:paraId="1C18AA77" w14:textId="3D6042A1" w:rsidR="1909CBF0" w:rsidRPr="00651DC5" w:rsidRDefault="1909CBF0" w:rsidP="00651DC5">
      <w:pPr>
        <w:pStyle w:val="Heading2"/>
        <w:spacing w:before="0" w:after="0" w:line="480" w:lineRule="auto"/>
      </w:pPr>
      <w:r w:rsidRPr="00651DC5">
        <w:t xml:space="preserve">Data Extraction </w:t>
      </w:r>
      <w:r w:rsidR="008975D7" w:rsidRPr="00651DC5">
        <w:t xml:space="preserve">and </w:t>
      </w:r>
      <w:r w:rsidR="00FB778B" w:rsidRPr="00651DC5">
        <w:t>Risk</w:t>
      </w:r>
      <w:r w:rsidR="000B1189" w:rsidRPr="00651DC5">
        <w:t>-</w:t>
      </w:r>
      <w:r w:rsidR="00FB778B" w:rsidRPr="00651DC5">
        <w:t>of</w:t>
      </w:r>
      <w:r w:rsidR="000B1189" w:rsidRPr="00651DC5">
        <w:t>-</w:t>
      </w:r>
      <w:r w:rsidR="00FB778B" w:rsidRPr="00651DC5">
        <w:t>Bias</w:t>
      </w:r>
      <w:r w:rsidR="00A5791F" w:rsidRPr="00651DC5">
        <w:t xml:space="preserve"> </w:t>
      </w:r>
      <w:r w:rsidR="00FB778B" w:rsidRPr="00651DC5">
        <w:t xml:space="preserve">Assessment </w:t>
      </w:r>
    </w:p>
    <w:p w14:paraId="17BDD62F" w14:textId="6D3A080C" w:rsidR="1909CBF0" w:rsidRPr="00651DC5" w:rsidRDefault="00AE2F78" w:rsidP="00651DC5">
      <w:pPr>
        <w:pStyle w:val="1-BodyText"/>
        <w:spacing w:line="480" w:lineRule="auto"/>
      </w:pPr>
      <w:r w:rsidRPr="00651DC5">
        <w:t xml:space="preserve">We used </w:t>
      </w:r>
      <w:r w:rsidR="1909CBF0" w:rsidRPr="00651DC5">
        <w:t>DistillerSR</w:t>
      </w:r>
      <w:r w:rsidR="008975D7" w:rsidRPr="00651DC5">
        <w:t xml:space="preserve"> </w:t>
      </w:r>
      <w:r w:rsidR="00ED7A2E" w:rsidRPr="00651DC5">
        <w:t xml:space="preserve">to abstract </w:t>
      </w:r>
      <w:r w:rsidR="00C60227" w:rsidRPr="00651DC5">
        <w:t xml:space="preserve">information about </w:t>
      </w:r>
      <w:r w:rsidR="00ED7A2E" w:rsidRPr="00651DC5">
        <w:t>each included study</w:t>
      </w:r>
      <w:r w:rsidR="1909CBF0" w:rsidRPr="00651DC5">
        <w:t xml:space="preserve">. </w:t>
      </w:r>
      <w:r w:rsidR="00FB778B" w:rsidRPr="00651DC5">
        <w:t xml:space="preserve">To assess </w:t>
      </w:r>
      <w:r w:rsidR="00D674E4">
        <w:t xml:space="preserve">each study’s </w:t>
      </w:r>
      <w:r w:rsidR="0061338C" w:rsidRPr="00651DC5">
        <w:t>potential for bias, w</w:t>
      </w:r>
      <w:r w:rsidR="1909CBF0" w:rsidRPr="00651DC5">
        <w:t xml:space="preserve">e </w:t>
      </w:r>
      <w:r w:rsidR="00BC5AB6" w:rsidRPr="00651DC5">
        <w:t xml:space="preserve">adapted </w:t>
      </w:r>
      <w:r w:rsidR="1909CBF0" w:rsidRPr="00651DC5">
        <w:t xml:space="preserve">Cochrane’s </w:t>
      </w:r>
      <w:r w:rsidR="002B38AB">
        <w:t>Risk-of-Bias (</w:t>
      </w:r>
      <w:r w:rsidR="1909CBF0" w:rsidRPr="00651DC5">
        <w:t>RoB</w:t>
      </w:r>
      <w:r w:rsidR="002B38AB">
        <w:t xml:space="preserve">) </w:t>
      </w:r>
      <w:r w:rsidR="1909CBF0" w:rsidRPr="00651DC5">
        <w:t>2.0 tool</w:t>
      </w:r>
      <w:r w:rsidR="0020376F" w:rsidRPr="00651DC5">
        <w:t>, which</w:t>
      </w:r>
      <w:r w:rsidR="002A4247" w:rsidRPr="00651DC5">
        <w:t xml:space="preserve"> asks signaling questions across </w:t>
      </w:r>
      <w:r w:rsidR="007A4828" w:rsidRPr="00651DC5">
        <w:t xml:space="preserve">5 </w:t>
      </w:r>
      <w:r w:rsidR="002A4247" w:rsidRPr="00651DC5">
        <w:t xml:space="preserve">domains </w:t>
      </w:r>
      <w:r w:rsidR="000958CF" w:rsidRPr="00651DC5">
        <w:t>and results in</w:t>
      </w:r>
      <w:r w:rsidR="006F5E8B" w:rsidRPr="00651DC5">
        <w:t xml:space="preserve"> </w:t>
      </w:r>
      <w:r w:rsidR="002A4247" w:rsidRPr="00651DC5">
        <w:t>a</w:t>
      </w:r>
      <w:r w:rsidR="000958CF" w:rsidRPr="00651DC5">
        <w:t xml:space="preserve"> </w:t>
      </w:r>
      <w:r w:rsidR="002A4247" w:rsidRPr="00651DC5">
        <w:t>low, some concerns, or high RoB judgment</w:t>
      </w:r>
      <w:r w:rsidR="00EF1225" w:rsidRPr="00651DC5">
        <w:t xml:space="preserve">. </w:t>
      </w:r>
      <w:r w:rsidR="00B40628" w:rsidRPr="00651DC5">
        <w:t>Results</w:t>
      </w:r>
      <w:r w:rsidR="001507C0" w:rsidRPr="00651DC5">
        <w:t xml:space="preserve"> judged </w:t>
      </w:r>
      <w:r w:rsidR="00422F15">
        <w:t>as</w:t>
      </w:r>
      <w:r w:rsidR="001507C0" w:rsidRPr="00651DC5">
        <w:t xml:space="preserve"> high RoB should be interpreted with caution given methodological choices that likely introduced material bias. </w:t>
      </w:r>
      <w:r w:rsidR="1909CBF0" w:rsidRPr="00651DC5">
        <w:t xml:space="preserve">One reviewer </w:t>
      </w:r>
      <w:r w:rsidR="005E57BD" w:rsidRPr="00651DC5">
        <w:t xml:space="preserve">performed the initial data abstraction </w:t>
      </w:r>
      <w:r w:rsidR="007E1945" w:rsidRPr="00651DC5">
        <w:t xml:space="preserve">and </w:t>
      </w:r>
      <w:r w:rsidR="0016706E" w:rsidRPr="00651DC5">
        <w:t xml:space="preserve">RoB </w:t>
      </w:r>
      <w:r w:rsidR="1909CBF0" w:rsidRPr="00651DC5">
        <w:t>assessment</w:t>
      </w:r>
      <w:r w:rsidR="008459A1">
        <w:t>, and another</w:t>
      </w:r>
      <w:r w:rsidR="1909CBF0" w:rsidRPr="00651DC5">
        <w:t xml:space="preserve"> verif</w:t>
      </w:r>
      <w:r w:rsidR="2A701675" w:rsidRPr="00651DC5">
        <w:t>ied</w:t>
      </w:r>
      <w:r w:rsidR="1909CBF0" w:rsidRPr="00651DC5">
        <w:t xml:space="preserve"> </w:t>
      </w:r>
      <w:r w:rsidR="007E1945" w:rsidRPr="00651DC5">
        <w:t xml:space="preserve">the data and </w:t>
      </w:r>
      <w:r w:rsidR="0016706E" w:rsidRPr="00651DC5">
        <w:t xml:space="preserve">RoB </w:t>
      </w:r>
      <w:r w:rsidR="001507C0" w:rsidRPr="00651DC5">
        <w:t>judgment</w:t>
      </w:r>
      <w:r w:rsidR="006977C2">
        <w:t>s</w:t>
      </w:r>
      <w:r w:rsidR="1909CBF0" w:rsidRPr="00651DC5">
        <w:t>. Discrepancies w</w:t>
      </w:r>
      <w:r w:rsidR="77A56AC8" w:rsidRPr="00651DC5">
        <w:t>ere</w:t>
      </w:r>
      <w:r w:rsidR="1909CBF0" w:rsidRPr="00651DC5">
        <w:t xml:space="preserve"> resolved by discussion or by involving </w:t>
      </w:r>
      <w:r w:rsidR="007B54DD">
        <w:t>another</w:t>
      </w:r>
      <w:r w:rsidR="1909CBF0" w:rsidRPr="00651DC5">
        <w:t xml:space="preserve"> reviewer. </w:t>
      </w:r>
    </w:p>
    <w:p w14:paraId="64FC3331" w14:textId="3AEB817A" w:rsidR="1909CBF0" w:rsidRPr="00651DC5" w:rsidRDefault="1909CBF0" w:rsidP="00651DC5">
      <w:pPr>
        <w:pStyle w:val="Heading2"/>
        <w:spacing w:before="0" w:after="0" w:line="480" w:lineRule="auto"/>
      </w:pPr>
      <w:r w:rsidRPr="00651DC5">
        <w:t xml:space="preserve">Data Synthesis and Analysis </w:t>
      </w:r>
    </w:p>
    <w:p w14:paraId="335DBDDD" w14:textId="1A61B508" w:rsidR="1909CBF0" w:rsidRPr="00651DC5" w:rsidRDefault="1909CBF0" w:rsidP="00651DC5">
      <w:pPr>
        <w:pStyle w:val="1-BodyText"/>
        <w:spacing w:line="480" w:lineRule="auto"/>
      </w:pPr>
      <w:r w:rsidRPr="00651DC5">
        <w:t xml:space="preserve">We </w:t>
      </w:r>
      <w:r w:rsidR="009F1BE0" w:rsidRPr="00651DC5">
        <w:t xml:space="preserve">organized data </w:t>
      </w:r>
      <w:r w:rsidRPr="00651DC5">
        <w:t xml:space="preserve">in tables </w:t>
      </w:r>
      <w:r w:rsidR="00B33C7B">
        <w:t>by</w:t>
      </w:r>
      <w:r w:rsidRPr="00651DC5">
        <w:t xml:space="preserve"> important </w:t>
      </w:r>
      <w:r w:rsidR="000F5EF1">
        <w:t>study features</w:t>
      </w:r>
      <w:r w:rsidRPr="00651DC5">
        <w:t xml:space="preserve">. Given the range of included conditions, </w:t>
      </w:r>
      <w:r w:rsidR="001D2995" w:rsidRPr="00651DC5">
        <w:t>interventions</w:t>
      </w:r>
      <w:r w:rsidRPr="00651DC5">
        <w:t>, comparators</w:t>
      </w:r>
      <w:r w:rsidR="001D2995" w:rsidRPr="00651DC5">
        <w:t>, and outcomes</w:t>
      </w:r>
      <w:r w:rsidRPr="00651DC5">
        <w:t xml:space="preserve">, </w:t>
      </w:r>
      <w:r w:rsidR="755DF64C" w:rsidRPr="00651DC5">
        <w:t xml:space="preserve">we </w:t>
      </w:r>
      <w:r w:rsidR="006728B0" w:rsidRPr="00651DC5">
        <w:t>summarized the studies narratively</w:t>
      </w:r>
      <w:r w:rsidRPr="00651DC5">
        <w:t xml:space="preserve">. </w:t>
      </w:r>
      <w:r w:rsidR="00BC5C18" w:rsidRPr="00651DC5">
        <w:t>We developed an evidence map</w:t>
      </w:r>
      <w:r w:rsidR="006E3EC1" w:rsidRPr="00651DC5">
        <w:t xml:space="preserve"> that captures key study characteristics</w:t>
      </w:r>
      <w:r w:rsidR="00BC5C18" w:rsidRPr="00651DC5">
        <w:t xml:space="preserve"> to</w:t>
      </w:r>
      <w:r w:rsidRPr="00651DC5">
        <w:t xml:space="preserve"> visual</w:t>
      </w:r>
      <w:r w:rsidR="00BC5C18" w:rsidRPr="00651DC5">
        <w:t>ly</w:t>
      </w:r>
      <w:r w:rsidRPr="00651DC5">
        <w:t xml:space="preserve"> summar</w:t>
      </w:r>
      <w:r w:rsidR="00BC5C18" w:rsidRPr="00651DC5">
        <w:t>ize</w:t>
      </w:r>
      <w:r w:rsidRPr="00651DC5">
        <w:t xml:space="preserve"> the state of the evidence and identify gaps. </w:t>
      </w:r>
    </w:p>
    <w:p w14:paraId="44D4E20D" w14:textId="03212C6C" w:rsidR="00883582" w:rsidRPr="00651DC5" w:rsidRDefault="00883582" w:rsidP="00651DC5">
      <w:pPr>
        <w:pStyle w:val="Heading1"/>
        <w:spacing w:before="0" w:after="0" w:line="480" w:lineRule="auto"/>
      </w:pPr>
      <w:r w:rsidRPr="00651DC5">
        <w:t>Results</w:t>
      </w:r>
    </w:p>
    <w:p w14:paraId="467F8FFD" w14:textId="59DA656E" w:rsidR="00A3796C" w:rsidRPr="00651DC5" w:rsidRDefault="00A3796C" w:rsidP="00651DC5">
      <w:pPr>
        <w:pStyle w:val="1-BodyText"/>
        <w:spacing w:line="480" w:lineRule="auto"/>
      </w:pPr>
      <w:r w:rsidRPr="00651DC5">
        <w:rPr>
          <w:b/>
          <w:bCs/>
        </w:rPr>
        <w:t>Figure 1</w:t>
      </w:r>
      <w:r w:rsidRPr="00651DC5">
        <w:t xml:space="preserve"> </w:t>
      </w:r>
      <w:r w:rsidR="00C447AF" w:rsidRPr="00651DC5">
        <w:t>depicts a</w:t>
      </w:r>
      <w:r w:rsidRPr="00651DC5">
        <w:t xml:space="preserve"> PRISMA diagram </w:t>
      </w:r>
      <w:r w:rsidR="00C447AF" w:rsidRPr="00651DC5">
        <w:t>summarizing our study identification and screening</w:t>
      </w:r>
      <w:r w:rsidRPr="00651DC5">
        <w:t xml:space="preserve"> process. </w:t>
      </w:r>
      <w:r w:rsidR="00C447AF" w:rsidRPr="00651DC5">
        <w:t xml:space="preserve">Of 2107 unique records, </w:t>
      </w:r>
      <w:bookmarkStart w:id="2" w:name="_Hlk121452253"/>
      <w:r w:rsidR="00C447AF" w:rsidRPr="00651DC5">
        <w:t>we included 3</w:t>
      </w:r>
      <w:r w:rsidR="00416B1B" w:rsidRPr="00651DC5">
        <w:t>2</w:t>
      </w:r>
      <w:r w:rsidR="00C447AF" w:rsidRPr="00651DC5">
        <w:t xml:space="preserve"> publications representing 2</w:t>
      </w:r>
      <w:r w:rsidR="00416B1B" w:rsidRPr="00651DC5">
        <w:t>3</w:t>
      </w:r>
      <w:r w:rsidR="00C447AF" w:rsidRPr="00651DC5">
        <w:t xml:space="preserve"> RCTs.</w:t>
      </w:r>
      <w:hyperlink w:anchor="_ENREF_13" w:tooltip="Kivelitz, 2017 #758" w:history="1">
        <w:r w:rsidR="00C64F55">
          <w:fldChar w:fldCharType="begin">
            <w:fldData xml:space="preserve">dGhjYXJlIFN5c3RlbSwgMjgwMCBQbHltb3V0aCBSb2FkLCBCdWlsZGluZyAxNiwgQW5uIEFyYm9y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</w:fldData>
          </w:fldChar>
        </w:r>
        <w:r w:rsidR="00C64F55">
          <w:instrText xml:space="preserve"> ADDIN EN.CITE </w:instrText>
        </w:r>
        <w:r w:rsidR="00C64F55">
          <w:fldChar w:fldCharType="begin">
            <w:fldData xml:space="preserve">PEVuZE5vdGU+PENpdGUgRXhjbHVkZUF1dGg9IjEiIEV4Y2x1ZGVZZWFyPSIxIj48QXV0aG9yPktp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3MzI8L3BhZ2VzPjx2b2x1bWU+MjI8L3ZvbHVtZT48bnVt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==
</w:fldData>
          </w:fldChar>
        </w:r>
        <w:r w:rsidR="00C64F55">
          <w:instrText xml:space="preserve"> ADDIN EN.CITE.DATA </w:instrText>
        </w:r>
        <w:r w:rsidR="00C64F55">
          <w:fldChar w:fldCharType="end"/>
        </w:r>
        <w:r w:rsidR="00C64F55">
          <w:fldChar w:fldCharType="begin">
            <w:fldData xml:space="preserve">YXB5PC9rZXl3b3JkPjxrZXl3b3JkPkVkdWNhdGlvbmFsIFN0YXR1czwva2V5d29yZD48a2V5d29y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==
</w:fldData>
          </w:fldChar>
        </w:r>
        <w:r w:rsidR="00C64F55">
          <w:instrText xml:space="preserve"> ADDIN EN.CITE.DATA </w:instrText>
        </w:r>
        <w:r w:rsidR="00C64F55">
          <w:fldChar w:fldCharType="end"/>
        </w:r>
        <w:r w:rsidR="00C64F55">
          <w:fldChar w:fldCharType="begin">
            <w:fldData xml:space="preserve">dGhjYXJlIFN5c3RlbSwgMjgwMCBQbHltb3V0aCBSb2FkLCBCdWlsZGluZyAxNiwgQW5uIEFyYm9y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</w:fldData>
          </w:fldChar>
        </w:r>
        <w:r w:rsidR="00C64F55">
          <w:instrText xml:space="preserve"> ADDIN EN.CITE.DATA </w:instrText>
        </w:r>
        <w:r w:rsidR="00C64F55">
          <w:fldChar w:fldCharType="end"/>
        </w:r>
        <w:r w:rsidR="00C64F55">
          <w:fldChar w:fldCharType="separate"/>
        </w:r>
        <w:r w:rsidR="00C64F55" w:rsidRPr="00C20807">
          <w:rPr>
            <w:noProof/>
            <w:vertAlign w:val="superscript"/>
          </w:rPr>
          <w:t>13-44</w:t>
        </w:r>
        <w:r w:rsidR="00C64F55">
          <w:fldChar w:fldCharType="end"/>
        </w:r>
      </w:hyperlink>
      <w:r w:rsidR="002529E2" w:rsidRPr="00651DC5">
        <w:t xml:space="preserve"> </w:t>
      </w:r>
      <w:r w:rsidR="00D26207" w:rsidRPr="00651DC5">
        <w:t xml:space="preserve">Key characteristics of these studies can be found in </w:t>
      </w:r>
      <w:r w:rsidR="00D26207" w:rsidRPr="00651DC5">
        <w:rPr>
          <w:b/>
          <w:bCs/>
        </w:rPr>
        <w:t>Table 2</w:t>
      </w:r>
      <w:r w:rsidR="00EC7044" w:rsidRPr="00651DC5">
        <w:t xml:space="preserve">, with additional detail in </w:t>
      </w:r>
      <w:r w:rsidR="003F1044" w:rsidRPr="003F1044">
        <w:rPr>
          <w:b/>
          <w:bCs/>
        </w:rPr>
        <w:t>Supplemental Digital Content (</w:t>
      </w:r>
      <w:bookmarkStart w:id="3" w:name="_Hlk127524874"/>
      <w:r w:rsidR="003F1044" w:rsidRPr="003F1044">
        <w:rPr>
          <w:b/>
          <w:bCs/>
        </w:rPr>
        <w:t>SDC</w:t>
      </w:r>
      <w:bookmarkEnd w:id="3"/>
      <w:r w:rsidR="003F1044" w:rsidRPr="003F1044">
        <w:rPr>
          <w:b/>
          <w:bCs/>
        </w:rPr>
        <w:t>) Table 1</w:t>
      </w:r>
      <w:r w:rsidR="00D26207" w:rsidRPr="00651DC5">
        <w:t xml:space="preserve">. </w:t>
      </w:r>
      <w:r w:rsidR="008A7A24" w:rsidRPr="00651DC5">
        <w:t xml:space="preserve">Only </w:t>
      </w:r>
      <w:r w:rsidR="00234E38" w:rsidRPr="00651DC5">
        <w:t xml:space="preserve">1 </w:t>
      </w:r>
      <w:r w:rsidR="008A7A24" w:rsidRPr="00651DC5">
        <w:t xml:space="preserve">study </w:t>
      </w:r>
      <w:r w:rsidR="00FD1813" w:rsidRPr="00651DC5">
        <w:t>included non-inferiority analyses</w:t>
      </w:r>
      <w:r w:rsidR="000E3547" w:rsidRPr="00651DC5">
        <w:t>.</w:t>
      </w:r>
      <w:hyperlink w:anchor="_ENREF_26" w:tooltip="Mohr, 2012 #2174" w:history="1">
        <w:r w:rsidR="00C64F55">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MjE3NDwv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</w:fldData>
          </w:fldChar>
        </w:r>
        <w:r w:rsidR="00C64F55">
          <w:instrText xml:space="preserve"> ADDIN EN.CITE </w:instrText>
        </w:r>
        <w:r w:rsidR="00C64F55">
          <w:fldChar w:fldCharType="begin">
            <w:fldData xml:space="preserve">PEVuZE5vdGU+PENpdGUgRXhjbHVkZUF1dGg9IjEiIEV4Y2x1ZGVZZWFyPSIxIj48QXV0aG9yPk1v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</w:fldData>
          </w:fldChar>
        </w:r>
        <w:r w:rsidR="00C64F55">
          <w:instrText xml:space="preserve"> ADDIN EN.CITE.DATA </w:instrText>
        </w:r>
        <w:r w:rsidR="00C64F55">
          <w:fldChar w:fldCharType="end"/>
        </w:r>
        <w:r w:rsidR="00C64F55">
          <w:fldChar w:fldCharType="separate"/>
        </w:r>
        <w:r w:rsidR="00C64F55" w:rsidRPr="00C20807">
          <w:rPr>
            <w:noProof/>
            <w:vertAlign w:val="superscript"/>
          </w:rPr>
          <w:t>26</w:t>
        </w:r>
        <w:r w:rsidR="00C64F55">
          <w:fldChar w:fldCharType="end"/>
        </w:r>
      </w:hyperlink>
      <w:r w:rsidR="00F57B46" w:rsidRPr="00651DC5">
        <w:t xml:space="preserve"> </w:t>
      </w:r>
      <w:r w:rsidRPr="00651DC5">
        <w:t xml:space="preserve">We </w:t>
      </w:r>
      <w:r w:rsidR="00377B97">
        <w:t>judged</w:t>
      </w:r>
      <w:r w:rsidRPr="00651DC5">
        <w:t xml:space="preserve"> </w:t>
      </w:r>
      <w:r w:rsidR="00041298" w:rsidRPr="00651DC5">
        <w:t xml:space="preserve">1 </w:t>
      </w:r>
      <w:r w:rsidRPr="00651DC5">
        <w:t>stud</w:t>
      </w:r>
      <w:r w:rsidR="00041298" w:rsidRPr="00651DC5">
        <w:t>y</w:t>
      </w:r>
      <w:r w:rsidRPr="00651DC5">
        <w:t xml:space="preserve"> </w:t>
      </w:r>
      <w:r w:rsidR="00377B97">
        <w:t>to have</w:t>
      </w:r>
      <w:r w:rsidRPr="00651DC5">
        <w:t xml:space="preserve"> low </w:t>
      </w:r>
      <w:r w:rsidR="0016706E" w:rsidRPr="00651DC5">
        <w:t>RoB</w:t>
      </w:r>
      <w:r w:rsidR="000766B5" w:rsidRPr="00651DC5">
        <w:t>,</w:t>
      </w:r>
      <w:r w:rsidR="0052384C" w:rsidRPr="00651DC5">
        <w:t xml:space="preserve"> </w:t>
      </w:r>
      <w:r w:rsidR="00296A99" w:rsidRPr="00651DC5">
        <w:t>10</w:t>
      </w:r>
      <w:r w:rsidRPr="00651DC5">
        <w:t xml:space="preserve"> </w:t>
      </w:r>
      <w:r w:rsidR="00A1542D">
        <w:t>to have</w:t>
      </w:r>
      <w:r w:rsidRPr="00651DC5">
        <w:t xml:space="preserve"> some concerns</w:t>
      </w:r>
      <w:r w:rsidR="000766B5" w:rsidRPr="00651DC5">
        <w:t xml:space="preserve">, </w:t>
      </w:r>
      <w:r w:rsidR="005523D9" w:rsidRPr="00651DC5">
        <w:t>and</w:t>
      </w:r>
      <w:r w:rsidRPr="00651DC5">
        <w:t xml:space="preserve"> </w:t>
      </w:r>
      <w:r w:rsidR="00BC2A4C" w:rsidRPr="00651DC5">
        <w:t>9</w:t>
      </w:r>
      <w:r w:rsidR="00466CD7" w:rsidRPr="00651DC5">
        <w:t xml:space="preserve"> </w:t>
      </w:r>
      <w:r w:rsidR="00F6064E">
        <w:t>to have</w:t>
      </w:r>
      <w:r w:rsidRPr="00651DC5">
        <w:t xml:space="preserve"> high </w:t>
      </w:r>
      <w:r w:rsidR="0016706E" w:rsidRPr="00651DC5">
        <w:t xml:space="preserve">RoB </w:t>
      </w:r>
      <w:r w:rsidR="005523D9" w:rsidRPr="00651DC5">
        <w:t>for all outcomes</w:t>
      </w:r>
      <w:r w:rsidR="0033451F" w:rsidRPr="00651DC5">
        <w:t>;</w:t>
      </w:r>
      <w:r w:rsidR="005523D9" w:rsidRPr="00651DC5">
        <w:t xml:space="preserve"> </w:t>
      </w:r>
      <w:r w:rsidR="000D7AFC" w:rsidRPr="00651DC5">
        <w:t xml:space="preserve">3 </w:t>
      </w:r>
      <w:r w:rsidR="0033451F" w:rsidRPr="00651DC5">
        <w:t xml:space="preserve">had </w:t>
      </w:r>
      <w:r w:rsidR="005523D9" w:rsidRPr="00651DC5">
        <w:t xml:space="preserve">mixed </w:t>
      </w:r>
      <w:r w:rsidR="00704D1F" w:rsidRPr="00651DC5">
        <w:t xml:space="preserve">ratings based on outcome </w:t>
      </w:r>
      <w:r w:rsidR="009A3C8A" w:rsidRPr="00651DC5">
        <w:t>(</w:t>
      </w:r>
      <w:r w:rsidR="003F1044" w:rsidRPr="003F1044">
        <w:rPr>
          <w:b/>
          <w:bCs/>
        </w:rPr>
        <w:t>SDC</w:t>
      </w:r>
      <w:r w:rsidR="003F1044" w:rsidRPr="00651DC5">
        <w:rPr>
          <w:b/>
          <w:bCs/>
        </w:rPr>
        <w:t xml:space="preserve"> </w:t>
      </w:r>
      <w:r w:rsidR="009A3C8A" w:rsidRPr="00651DC5">
        <w:rPr>
          <w:b/>
          <w:bCs/>
        </w:rPr>
        <w:t xml:space="preserve">Table </w:t>
      </w:r>
      <w:r w:rsidR="00FD15D9" w:rsidRPr="00651DC5">
        <w:rPr>
          <w:b/>
          <w:bCs/>
        </w:rPr>
        <w:t>2</w:t>
      </w:r>
      <w:r w:rsidR="009A3C8A" w:rsidRPr="00651DC5">
        <w:t>)</w:t>
      </w:r>
      <w:r w:rsidR="000766B5" w:rsidRPr="00651DC5">
        <w:t>.</w:t>
      </w:r>
      <w:r w:rsidR="00F57B46" w:rsidRPr="00651DC5">
        <w:t xml:space="preserve"> </w:t>
      </w:r>
    </w:p>
    <w:p w14:paraId="0BC578E0" w14:textId="1E4648F4" w:rsidR="0060229E" w:rsidRPr="00651DC5" w:rsidRDefault="00D17F80" w:rsidP="00651DC5">
      <w:pPr>
        <w:pStyle w:val="1-BodyText"/>
        <w:spacing w:line="480" w:lineRule="auto"/>
      </w:pPr>
      <w:r w:rsidRPr="00651DC5">
        <w:lastRenderedPageBreak/>
        <w:t xml:space="preserve">The </w:t>
      </w:r>
      <w:r w:rsidR="00291C30" w:rsidRPr="00651DC5">
        <w:t>2</w:t>
      </w:r>
      <w:r w:rsidR="0052384C" w:rsidRPr="00651DC5">
        <w:t>3</w:t>
      </w:r>
      <w:r w:rsidR="00291C30" w:rsidRPr="00651DC5">
        <w:t xml:space="preserve"> studies evaluated </w:t>
      </w:r>
      <w:r w:rsidR="0029517D" w:rsidRPr="00651DC5">
        <w:t>2</w:t>
      </w:r>
      <w:r w:rsidR="0052384C" w:rsidRPr="00651DC5">
        <w:t>6</w:t>
      </w:r>
      <w:r w:rsidR="0029517D" w:rsidRPr="00651DC5">
        <w:t xml:space="preserve"> interventions </w:t>
      </w:r>
      <w:r w:rsidR="001239A0" w:rsidRPr="00651DC5">
        <w:t xml:space="preserve">across </w:t>
      </w:r>
      <w:r w:rsidR="0052384C" w:rsidRPr="00651DC5">
        <w:t>30</w:t>
      </w:r>
      <w:r w:rsidR="001239A0" w:rsidRPr="00651DC5">
        <w:t xml:space="preserve"> comparisons </w:t>
      </w:r>
      <w:r w:rsidR="0029517D" w:rsidRPr="00651DC5">
        <w:t xml:space="preserve">of interest. </w:t>
      </w:r>
      <w:r w:rsidR="006077FA" w:rsidRPr="00651DC5">
        <w:t>The interventions were largely delivered by</w:t>
      </w:r>
      <w:r w:rsidR="001B6FC0" w:rsidRPr="00651DC5">
        <w:t xml:space="preserve"> mental health </w:t>
      </w:r>
      <w:r w:rsidR="001B6FC0" w:rsidRPr="0064556C">
        <w:t>providers with advanced degrees</w:t>
      </w:r>
      <w:r w:rsidR="006077FA" w:rsidRPr="0064556C">
        <w:t xml:space="preserve"> such as </w:t>
      </w:r>
      <w:r w:rsidR="007A4828" w:rsidRPr="0064556C">
        <w:t>master’s-</w:t>
      </w:r>
      <w:r w:rsidR="006077FA" w:rsidRPr="0064556C">
        <w:t>level counselors</w:t>
      </w:r>
      <w:r w:rsidR="00D1010C" w:rsidRPr="0064556C">
        <w:t xml:space="preserve">, </w:t>
      </w:r>
      <w:r w:rsidR="00916DA0" w:rsidRPr="0064556C">
        <w:t>advanced-degree</w:t>
      </w:r>
      <w:r w:rsidR="00916DA0">
        <w:t xml:space="preserve"> </w:t>
      </w:r>
      <w:r w:rsidR="00D1010C" w:rsidRPr="00651DC5">
        <w:t>behavioral health nurses, and PhD-level psychologists</w:t>
      </w:r>
      <w:r w:rsidR="001B6FC0" w:rsidRPr="00651DC5">
        <w:t xml:space="preserve"> (14</w:t>
      </w:r>
      <w:r w:rsidR="000D44FD" w:rsidRPr="00651DC5">
        <w:t xml:space="preserve"> studies</w:t>
      </w:r>
      <w:r w:rsidR="001B6FC0" w:rsidRPr="00651DC5">
        <w:t>).</w:t>
      </w:r>
      <w:r w:rsidR="00FE2DB6" w:rsidRPr="00651DC5">
        <w:t xml:space="preserve"> Other interventions were delivered by </w:t>
      </w:r>
      <w:r w:rsidR="001B6FC0" w:rsidRPr="00651DC5">
        <w:t>therapists with varying levels of education</w:t>
      </w:r>
      <w:r w:rsidR="007450A8" w:rsidRPr="00651DC5">
        <w:t>/credentials</w:t>
      </w:r>
      <w:r w:rsidR="001B6FC0" w:rsidRPr="00651DC5">
        <w:t xml:space="preserve"> (</w:t>
      </w:r>
      <w:r w:rsidR="000F3A59" w:rsidRPr="00651DC5">
        <w:t>6</w:t>
      </w:r>
      <w:r w:rsidR="001B6FC0" w:rsidRPr="00651DC5">
        <w:t>)</w:t>
      </w:r>
      <w:r w:rsidR="007728A0">
        <w:fldChar w:fldCharType="begin">
          <w:fldData xml:space="preserve">PEVuZE5vdGU+PENpdGUgRXhjbHVkZUF1dGg9IjEiIEV4Y2x1ZGVZZWFyPSIxIj48QXV0aG9yPk5h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YWJici0xPkFkZGljdGlvbjwvYWJici0xPjxh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</w:fldData>
        </w:fldChar>
      </w:r>
      <w:r w:rsidR="00B71FD2">
        <w:instrText xml:space="preserve"> ADDIN EN.CITE </w:instrText>
      </w:r>
      <w:r w:rsidR="00B71FD2">
        <w:fldChar w:fldCharType="begin">
          <w:fldData xml:space="preserve">PEVuZE5vdGU+PENpdGUgRXhjbHVkZUF1dGg9IjEiIEV4Y2x1ZGVZZWFyPSIxIj48QXV0aG9yPk5h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</w:fldData>
        </w:fldChar>
      </w:r>
      <w:r w:rsidR="00B71FD2">
        <w:instrText xml:space="preserve"> ADDIN EN.CITE.DATA </w:instrText>
      </w:r>
      <w:r w:rsidR="00B71FD2">
        <w:fldChar w:fldCharType="end"/>
      </w:r>
      <w:r w:rsidR="008C52BD">
        <w:fldChar w:fldCharType="separate"/>
      </w:r>
      <w:r w:rsidR="007728A0">
        <w:fldChar w:fldCharType="end"/>
      </w:r>
      <w:r w:rsidR="00B24E65" w:rsidRPr="00651DC5">
        <w:t xml:space="preserve"> or by graduate</w:t>
      </w:r>
      <w:r w:rsidR="001B6FC0" w:rsidRPr="00651DC5">
        <w:t xml:space="preserve"> students supervised by advanced degree clinicians (3).</w:t>
      </w:r>
      <w:r w:rsidR="007728A0">
        <w:fldChar w:fldCharType="begin">
          <w:fldData xml:space="preserve">PEVuZE5vdGU+PENpdGUgRXhjbHVkZUF1dGg9IjEiIEV4Y2x1ZGVZZWFyPSIxIj48QXV0aG9yPkxp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</w:fldData>
        </w:fldChar>
      </w:r>
      <w:r w:rsidR="00B71FD2">
        <w:instrText xml:space="preserve"> ADDIN EN.CITE </w:instrText>
      </w:r>
      <w:r w:rsidR="00B71FD2">
        <w:fldChar w:fldCharType="begin">
          <w:fldData xml:space="preserve">PEVuZE5vdGU+PENpdGUgRXhjbHVkZUF1dGg9IjEiIEV4Y2x1ZGVZZWFyPSIxIj48QXV0aG9yPkxp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</w:fldData>
        </w:fldChar>
      </w:r>
      <w:r w:rsidR="00B71FD2">
        <w:instrText xml:space="preserve"> ADDIN EN.CITE.DATA </w:instrText>
      </w:r>
      <w:r w:rsidR="00B71FD2">
        <w:fldChar w:fldCharType="end"/>
      </w:r>
      <w:r w:rsidR="008C52BD">
        <w:fldChar w:fldCharType="separate"/>
      </w:r>
      <w:r w:rsidR="007728A0">
        <w:fldChar w:fldCharType="end"/>
      </w:r>
      <w:r w:rsidR="00CF534A">
        <w:t xml:space="preserve"> </w:t>
      </w:r>
      <w:r w:rsidR="0060229E" w:rsidRPr="00651DC5">
        <w:t>Most of the</w:t>
      </w:r>
      <w:r w:rsidR="007325AF" w:rsidRPr="00651DC5">
        <w:t xml:space="preserve"> </w:t>
      </w:r>
      <w:r w:rsidR="0029517D" w:rsidRPr="00651DC5">
        <w:t>interventions</w:t>
      </w:r>
      <w:r w:rsidR="0060229E" w:rsidRPr="00651DC5">
        <w:t xml:space="preserve"> (</w:t>
      </w:r>
      <w:r w:rsidR="00E43D8D">
        <w:t>20</w:t>
      </w:r>
      <w:r w:rsidR="0060229E" w:rsidRPr="00651DC5">
        <w:t xml:space="preserve">) delivered synchronous care that </w:t>
      </w:r>
      <w:r w:rsidR="008D5DCE">
        <w:t>was</w:t>
      </w:r>
      <w:r w:rsidR="00D77B75" w:rsidRPr="00651DC5">
        <w:t xml:space="preserve"> audio-only</w:t>
      </w:r>
      <w:r w:rsidR="0060229E" w:rsidRPr="00651DC5">
        <w:t xml:space="preserve"> (</w:t>
      </w:r>
      <w:r w:rsidR="00A64608" w:rsidRPr="00651DC5">
        <w:t>or nearly audio-only if the only in-person interaction was an intake appointment</w:t>
      </w:r>
      <w:r w:rsidR="00D73830">
        <w:t xml:space="preserve"> to establish a </w:t>
      </w:r>
      <w:r w:rsidR="000B7936">
        <w:t xml:space="preserve">call </w:t>
      </w:r>
      <w:r w:rsidR="00D73830">
        <w:t>plan, build</w:t>
      </w:r>
      <w:r w:rsidR="000B7936">
        <w:t xml:space="preserve"> patient-provider</w:t>
      </w:r>
      <w:r w:rsidR="00D73830">
        <w:t xml:space="preserve"> rapport, etc.</w:t>
      </w:r>
      <w:r w:rsidR="0060229E" w:rsidRPr="00651DC5">
        <w:t>)</w:t>
      </w:r>
      <w:r w:rsidR="008F54CB" w:rsidRPr="00651DC5">
        <w:t xml:space="preserve">. </w:t>
      </w:r>
      <w:r w:rsidR="00E43D8D">
        <w:t>Six</w:t>
      </w:r>
      <w:r w:rsidR="0060229E" w:rsidRPr="00651DC5">
        <w:t xml:space="preserve"> </w:t>
      </w:r>
      <w:r w:rsidR="008F54CB" w:rsidRPr="00651DC5">
        <w:t xml:space="preserve">of these had </w:t>
      </w:r>
      <w:r w:rsidR="0060229E" w:rsidRPr="00651DC5">
        <w:t xml:space="preserve">no other </w:t>
      </w:r>
      <w:r w:rsidR="00D07B0E" w:rsidRPr="00651DC5">
        <w:t xml:space="preserve">components </w:t>
      </w:r>
      <w:r w:rsidR="008F54CB" w:rsidRPr="00651DC5">
        <w:t xml:space="preserve">beyond the audio interactions </w:t>
      </w:r>
      <w:r w:rsidR="0060229E" w:rsidRPr="00651DC5">
        <w:t>and 1</w:t>
      </w:r>
      <w:r w:rsidR="00EB1BFB" w:rsidRPr="00651DC5">
        <w:t>4</w:t>
      </w:r>
      <w:r w:rsidR="0060229E" w:rsidRPr="00651DC5">
        <w:t xml:space="preserve"> included </w:t>
      </w:r>
      <w:r w:rsidR="00567680" w:rsidRPr="00651DC5">
        <w:t>other</w:t>
      </w:r>
      <w:r w:rsidR="0060229E" w:rsidRPr="00651DC5">
        <w:t xml:space="preserve"> supports such as educational resources</w:t>
      </w:r>
      <w:r w:rsidR="00054BE6">
        <w:t xml:space="preserve"> or</w:t>
      </w:r>
      <w:r w:rsidR="00054BE6" w:rsidRPr="00651DC5">
        <w:t xml:space="preserve"> </w:t>
      </w:r>
      <w:r w:rsidR="00567680" w:rsidRPr="00651DC5">
        <w:t xml:space="preserve">asynchronous </w:t>
      </w:r>
      <w:r w:rsidR="0060229E" w:rsidRPr="00651DC5">
        <w:t>messaging</w:t>
      </w:r>
      <w:r w:rsidR="006D510B" w:rsidRPr="00651DC5">
        <w:t>.</w:t>
      </w:r>
      <w:r w:rsidR="0060229E" w:rsidRPr="00651DC5">
        <w:t xml:space="preserve"> </w:t>
      </w:r>
      <w:r w:rsidR="000F5EF1">
        <w:t>The remaining 6</w:t>
      </w:r>
      <w:r w:rsidR="004C51CE" w:rsidRPr="00651DC5">
        <w:t xml:space="preserve"> interventions</w:t>
      </w:r>
      <w:r w:rsidR="0060229E" w:rsidRPr="00651DC5">
        <w:t xml:space="preserve"> delivered synchronous care </w:t>
      </w:r>
      <w:r w:rsidR="00DC300B" w:rsidRPr="00651DC5">
        <w:t>via</w:t>
      </w:r>
      <w:r w:rsidR="0060229E" w:rsidRPr="00651DC5">
        <w:t xml:space="preserve"> a mix of</w:t>
      </w:r>
      <w:r w:rsidR="00941AA4" w:rsidRPr="00651DC5">
        <w:t xml:space="preserve"> ongoing</w:t>
      </w:r>
      <w:r w:rsidR="0060229E" w:rsidRPr="00651DC5">
        <w:t xml:space="preserve"> in-person and audio</w:t>
      </w:r>
      <w:r w:rsidR="00DC300B" w:rsidRPr="00651DC5">
        <w:t xml:space="preserve"> visits</w:t>
      </w:r>
      <w:r w:rsidR="002C5F14" w:rsidRPr="00651DC5">
        <w:t xml:space="preserve"> (i.e., hybrid interventions)</w:t>
      </w:r>
      <w:r w:rsidR="0060229E" w:rsidRPr="00651DC5">
        <w:t>—</w:t>
      </w:r>
      <w:r w:rsidR="008B1F34">
        <w:t>3</w:t>
      </w:r>
      <w:r w:rsidR="00FE37E1" w:rsidRPr="00651DC5">
        <w:t xml:space="preserve"> </w:t>
      </w:r>
      <w:r w:rsidR="00632C7E" w:rsidRPr="00651DC5">
        <w:t>had</w:t>
      </w:r>
      <w:r w:rsidR="0060229E" w:rsidRPr="00651DC5">
        <w:t xml:space="preserve"> no other </w:t>
      </w:r>
      <w:r w:rsidR="00D07B0E" w:rsidRPr="00651DC5">
        <w:t>components</w:t>
      </w:r>
      <w:r w:rsidR="0060229E" w:rsidRPr="00651DC5">
        <w:t xml:space="preserve"> and </w:t>
      </w:r>
      <w:r w:rsidR="008B1F34">
        <w:t>3</w:t>
      </w:r>
      <w:r w:rsidR="00FE37E1" w:rsidRPr="00651DC5">
        <w:t xml:space="preserve"> </w:t>
      </w:r>
      <w:r w:rsidR="0060229E" w:rsidRPr="00651DC5">
        <w:t xml:space="preserve">included </w:t>
      </w:r>
      <w:r w:rsidR="00567680" w:rsidRPr="00651DC5">
        <w:t>other</w:t>
      </w:r>
      <w:r w:rsidR="0060229E" w:rsidRPr="00651DC5">
        <w:t xml:space="preserve"> supports.</w:t>
      </w:r>
      <w:r w:rsidR="00FE5ABE" w:rsidRPr="00651DC5">
        <w:t xml:space="preserve"> </w:t>
      </w:r>
      <w:r w:rsidR="00305158" w:rsidRPr="00651DC5">
        <w:t>The interventions were compared to no</w:t>
      </w:r>
      <w:r w:rsidR="00471922" w:rsidRPr="00651DC5">
        <w:t xml:space="preserve"> </w:t>
      </w:r>
      <w:r w:rsidR="00305158" w:rsidRPr="00651DC5">
        <w:t xml:space="preserve">care, </w:t>
      </w:r>
      <w:r w:rsidR="00F64C09" w:rsidRPr="00651DC5">
        <w:t xml:space="preserve">in-person </w:t>
      </w:r>
      <w:r w:rsidR="00300C41" w:rsidRPr="00651DC5">
        <w:t>care</w:t>
      </w:r>
      <w:r w:rsidR="00567680" w:rsidRPr="00651DC5">
        <w:t>, or other supports</w:t>
      </w:r>
      <w:r w:rsidR="00F64C09" w:rsidRPr="00651DC5">
        <w:t>.</w:t>
      </w:r>
    </w:p>
    <w:p w14:paraId="18054B32" w14:textId="4F1E10E9" w:rsidR="00EC7044" w:rsidRPr="00651DC5" w:rsidRDefault="00EC7044" w:rsidP="00651DC5">
      <w:pPr>
        <w:pStyle w:val="1-BodyText"/>
        <w:spacing w:line="480" w:lineRule="auto"/>
      </w:pPr>
      <w:r w:rsidRPr="00651DC5">
        <w:t xml:space="preserve">The studies </w:t>
      </w:r>
      <w:r w:rsidR="00F90381" w:rsidRPr="00651DC5">
        <w:t xml:space="preserve">aimed to </w:t>
      </w:r>
      <w:r w:rsidR="00851CDB" w:rsidRPr="00651DC5">
        <w:t>evaluate interventions for</w:t>
      </w:r>
      <w:r w:rsidRPr="00651DC5">
        <w:t xml:space="preserve"> participants</w:t>
      </w:r>
      <w:r w:rsidR="00E47932" w:rsidRPr="00651DC5">
        <w:t xml:space="preserve"> diagnosed</w:t>
      </w:r>
      <w:r w:rsidRPr="00651DC5">
        <w:t xml:space="preserve"> with depression, post-traumatic stress disorder</w:t>
      </w:r>
      <w:r w:rsidR="00B444BA" w:rsidRPr="00651DC5">
        <w:t xml:space="preserve"> (PTSD)</w:t>
      </w:r>
      <w:r w:rsidRPr="00651DC5">
        <w:t>, insomnia, schizophrenia</w:t>
      </w:r>
      <w:r w:rsidR="00B444BA" w:rsidRPr="00651DC5">
        <w:t xml:space="preserve"> spectrum disorder</w:t>
      </w:r>
      <w:r w:rsidRPr="00651DC5">
        <w:t xml:space="preserve">, or </w:t>
      </w:r>
      <w:r w:rsidR="00851CDB" w:rsidRPr="00651DC5">
        <w:t>SUD</w:t>
      </w:r>
      <w:r w:rsidRPr="00651DC5">
        <w:t xml:space="preserve">. </w:t>
      </w:r>
      <w:r w:rsidR="001F5E36" w:rsidRPr="00651DC5">
        <w:t>Participant d</w:t>
      </w:r>
      <w:r w:rsidR="00836D11" w:rsidRPr="00651DC5">
        <w:t>iagnos</w:t>
      </w:r>
      <w:r w:rsidR="00073012" w:rsidRPr="00651DC5">
        <w:t xml:space="preserve">es were established in </w:t>
      </w:r>
      <w:r w:rsidR="00E94C59">
        <w:t>various</w:t>
      </w:r>
      <w:r w:rsidR="00073012" w:rsidRPr="00651DC5">
        <w:t xml:space="preserve"> ways</w:t>
      </w:r>
      <w:r w:rsidR="000729EA" w:rsidRPr="00651DC5">
        <w:t>—most</w:t>
      </w:r>
      <w:r w:rsidR="001F5E36" w:rsidRPr="00651DC5">
        <w:t xml:space="preserve"> studies</w:t>
      </w:r>
      <w:r w:rsidR="000729EA" w:rsidRPr="00651DC5">
        <w:t xml:space="preserve"> </w:t>
      </w:r>
      <w:r w:rsidR="0038192A" w:rsidRPr="00651DC5">
        <w:t>(1</w:t>
      </w:r>
      <w:r w:rsidR="001F5E36" w:rsidRPr="00651DC5">
        <w:t>5</w:t>
      </w:r>
      <w:r w:rsidR="0038192A" w:rsidRPr="00651DC5">
        <w:t xml:space="preserve">) </w:t>
      </w:r>
      <w:r w:rsidR="000729EA" w:rsidRPr="00651DC5">
        <w:t xml:space="preserve">used medical records, </w:t>
      </w:r>
      <w:r w:rsidR="001F5E36" w:rsidRPr="00651DC5">
        <w:t xml:space="preserve">a </w:t>
      </w:r>
      <w:r w:rsidR="000729EA" w:rsidRPr="00651DC5">
        <w:t xml:space="preserve">clinical interview, or noted </w:t>
      </w:r>
      <w:r w:rsidR="0038192A" w:rsidRPr="00651DC5">
        <w:t xml:space="preserve">diagnosis according to </w:t>
      </w:r>
      <w:r w:rsidR="00FE37E1" w:rsidRPr="008A4F03">
        <w:rPr>
          <w:i/>
          <w:iCs/>
        </w:rPr>
        <w:t>International Classification of Diseases</w:t>
      </w:r>
      <w:r w:rsidR="0038192A" w:rsidRPr="00651DC5">
        <w:t xml:space="preserve"> or </w:t>
      </w:r>
      <w:r w:rsidR="00FE37E1" w:rsidRPr="008A4F03">
        <w:rPr>
          <w:i/>
          <w:iCs/>
        </w:rPr>
        <w:t>Diagnostic and Statistical Manual of Mental Disorders</w:t>
      </w:r>
      <w:r w:rsidR="0038192A" w:rsidRPr="00651DC5">
        <w:t xml:space="preserve"> criteria</w:t>
      </w:r>
      <w:r w:rsidR="002D06F4" w:rsidRPr="00651DC5">
        <w:t xml:space="preserve">, </w:t>
      </w:r>
      <w:r w:rsidR="00FE37E1" w:rsidRPr="00651DC5">
        <w:t xml:space="preserve">4 </w:t>
      </w:r>
      <w:r w:rsidR="002D06F4" w:rsidRPr="00651DC5">
        <w:t xml:space="preserve">used screening tools with diagnostic validity (e.g., </w:t>
      </w:r>
      <w:r w:rsidR="00FE37E1" w:rsidRPr="00651DC5">
        <w:t>Hamilton Depression Rating Scale</w:t>
      </w:r>
      <w:r w:rsidR="002D06F4" w:rsidRPr="00651DC5">
        <w:t xml:space="preserve"> or </w:t>
      </w:r>
      <w:r w:rsidR="00FE37E1" w:rsidRPr="00651DC5">
        <w:t>Patient Health Questionnaire</w:t>
      </w:r>
      <w:r w:rsidR="002D06F4" w:rsidRPr="00651DC5">
        <w:t>-9</w:t>
      </w:r>
      <w:r w:rsidR="007A61B8">
        <w:t xml:space="preserve"> [PHQ-9]</w:t>
      </w:r>
      <w:r w:rsidR="002D06F4" w:rsidRPr="00651DC5">
        <w:t xml:space="preserve">), and </w:t>
      </w:r>
      <w:r w:rsidR="00FE37E1" w:rsidRPr="00651DC5">
        <w:t xml:space="preserve">4 </w:t>
      </w:r>
      <w:r w:rsidR="00B050E9" w:rsidRPr="00651DC5">
        <w:t xml:space="preserve">focused on patients receiving care for the diagnosed condition but did not specify </w:t>
      </w:r>
      <w:r w:rsidR="00DC775A" w:rsidRPr="00651DC5">
        <w:t xml:space="preserve">a diagnostic method. </w:t>
      </w:r>
      <w:r w:rsidR="004E4E59" w:rsidRPr="00651DC5">
        <w:t xml:space="preserve">The following sections </w:t>
      </w:r>
      <w:r w:rsidR="0044482D" w:rsidRPr="00651DC5">
        <w:t>and</w:t>
      </w:r>
      <w:r w:rsidR="00B6378A" w:rsidRPr="00651DC5">
        <w:t xml:space="preserve"> evidence map</w:t>
      </w:r>
      <w:r w:rsidR="0044482D" w:rsidRPr="00651DC5">
        <w:t xml:space="preserve"> </w:t>
      </w:r>
      <w:r w:rsidR="00B6378A" w:rsidRPr="00651DC5">
        <w:t>(</w:t>
      </w:r>
      <w:r w:rsidR="0044482D" w:rsidRPr="00651DC5">
        <w:rPr>
          <w:b/>
          <w:bCs/>
        </w:rPr>
        <w:t>Figure 2</w:t>
      </w:r>
      <w:r w:rsidR="00B6378A" w:rsidRPr="00651DC5">
        <w:t xml:space="preserve">) </w:t>
      </w:r>
      <w:r w:rsidR="004E4E59" w:rsidRPr="00651DC5">
        <w:t xml:space="preserve">summarize results </w:t>
      </w:r>
      <w:r w:rsidR="00F728CF" w:rsidRPr="00651DC5">
        <w:t>by targeted condition.</w:t>
      </w:r>
      <w:r w:rsidR="00A06DAE" w:rsidRPr="00651DC5">
        <w:t xml:space="preserve"> </w:t>
      </w:r>
      <w:r w:rsidR="00162610" w:rsidRPr="00651DC5">
        <w:t>Detailed data</w:t>
      </w:r>
      <w:r w:rsidR="00DE6005" w:rsidRPr="00651DC5">
        <w:t xml:space="preserve"> can be found in </w:t>
      </w:r>
      <w:r w:rsidR="003F1044" w:rsidRPr="003F1044">
        <w:rPr>
          <w:b/>
          <w:bCs/>
        </w:rPr>
        <w:t>SDC</w:t>
      </w:r>
      <w:r w:rsidR="003F1044" w:rsidRPr="00651DC5">
        <w:rPr>
          <w:b/>
          <w:bCs/>
        </w:rPr>
        <w:t xml:space="preserve"> </w:t>
      </w:r>
      <w:r w:rsidR="00DE6005" w:rsidRPr="00651DC5">
        <w:rPr>
          <w:b/>
          <w:bCs/>
        </w:rPr>
        <w:t>Tables 3-</w:t>
      </w:r>
      <w:r w:rsidR="002245E1">
        <w:rPr>
          <w:b/>
          <w:bCs/>
        </w:rPr>
        <w:t>7</w:t>
      </w:r>
      <w:r w:rsidR="00162610" w:rsidRPr="00651DC5">
        <w:t>.</w:t>
      </w:r>
      <w:r w:rsidR="00674248">
        <w:t xml:space="preserve"> </w:t>
      </w:r>
      <w:r w:rsidR="00A06DAE" w:rsidRPr="00651DC5">
        <w:t>Within each condition, we summarize results b</w:t>
      </w:r>
      <w:r w:rsidR="001D7F0E" w:rsidRPr="00651DC5">
        <w:t xml:space="preserve">y </w:t>
      </w:r>
      <w:r w:rsidR="00FC5F4F">
        <w:t xml:space="preserve">outcome and </w:t>
      </w:r>
      <w:r w:rsidR="001D7F0E" w:rsidRPr="00651DC5">
        <w:t>the interventions</w:t>
      </w:r>
      <w:r w:rsidR="009E620A">
        <w:t>’ primary focus</w:t>
      </w:r>
      <w:r w:rsidR="001D7F0E" w:rsidRPr="00651DC5">
        <w:t>.</w:t>
      </w:r>
      <w:r w:rsidR="00D63880" w:rsidRPr="00651DC5">
        <w:t xml:space="preserve"> </w:t>
      </w:r>
      <w:r w:rsidR="00E81D8B" w:rsidRPr="00651DC5">
        <w:t>Eight</w:t>
      </w:r>
      <w:r w:rsidR="00AE6120" w:rsidRPr="00651DC5">
        <w:t xml:space="preserve"> interventions aimed to facilitate a transition in care</w:t>
      </w:r>
      <w:r w:rsidR="00A64ECF" w:rsidRPr="00651DC5">
        <w:t xml:space="preserve"> </w:t>
      </w:r>
      <w:r w:rsidR="3399862A">
        <w:t>(</w:t>
      </w:r>
      <w:r w:rsidR="006A21E0">
        <w:t xml:space="preserve">i.e., </w:t>
      </w:r>
      <w:r w:rsidR="00A64ECF" w:rsidRPr="00651DC5">
        <w:t xml:space="preserve">supporting </w:t>
      </w:r>
      <w:r w:rsidR="004A04C1">
        <w:t>participants</w:t>
      </w:r>
      <w:r w:rsidR="00A64ECF" w:rsidRPr="00651DC5">
        <w:t xml:space="preserve"> </w:t>
      </w:r>
      <w:r w:rsidR="00645410" w:rsidRPr="00651DC5">
        <w:t>move</w:t>
      </w:r>
      <w:r w:rsidR="003E13CB" w:rsidRPr="00651DC5">
        <w:t xml:space="preserve"> </w:t>
      </w:r>
      <w:r w:rsidR="00893E8C">
        <w:t>between</w:t>
      </w:r>
      <w:r w:rsidR="00893E8C" w:rsidRPr="00651DC5">
        <w:t xml:space="preserve"> </w:t>
      </w:r>
      <w:r w:rsidR="009472BB" w:rsidRPr="00651DC5">
        <w:t>setting</w:t>
      </w:r>
      <w:r w:rsidR="00893E8C">
        <w:t>s</w:t>
      </w:r>
      <w:r w:rsidR="009472BB" w:rsidRPr="00651DC5">
        <w:t xml:space="preserve"> or level</w:t>
      </w:r>
      <w:r w:rsidR="00893E8C">
        <w:t>s</w:t>
      </w:r>
      <w:r w:rsidR="009472BB" w:rsidRPr="00651DC5">
        <w:t xml:space="preserve"> of care</w:t>
      </w:r>
      <w:r w:rsidR="0669F2D4">
        <w:t>)</w:t>
      </w:r>
      <w:r w:rsidR="009472BB">
        <w:t>.</w:t>
      </w:r>
      <w:r w:rsidR="00AE6120" w:rsidRPr="00651DC5">
        <w:t xml:space="preserve"> </w:t>
      </w:r>
      <w:r w:rsidR="00B74858" w:rsidRPr="00651DC5">
        <w:t>Ten</w:t>
      </w:r>
      <w:r w:rsidR="00D63880" w:rsidRPr="00651DC5">
        <w:t xml:space="preserve"> interventions aimed to </w:t>
      </w:r>
      <w:r w:rsidR="00B74858" w:rsidRPr="00651DC5">
        <w:t>monitor a condition</w:t>
      </w:r>
      <w:r w:rsidR="00D63880" w:rsidRPr="00651DC5">
        <w:t xml:space="preserve"> (i.e., </w:t>
      </w:r>
      <w:r w:rsidR="004E447E" w:rsidRPr="00651DC5">
        <w:t>brief activities to surveille</w:t>
      </w:r>
      <w:r w:rsidR="00BF00E2" w:rsidRPr="00651DC5">
        <w:t xml:space="preserve"> </w:t>
      </w:r>
      <w:r w:rsidR="00B45395" w:rsidRPr="00651DC5">
        <w:t>the</w:t>
      </w:r>
      <w:r w:rsidR="00BF00E2" w:rsidRPr="00651DC5">
        <w:t xml:space="preserve"> condition</w:t>
      </w:r>
      <w:r w:rsidR="00E17385" w:rsidRPr="00651DC5">
        <w:t xml:space="preserve">, </w:t>
      </w:r>
      <w:r w:rsidR="005342E5" w:rsidRPr="00651DC5">
        <w:t xml:space="preserve">often </w:t>
      </w:r>
      <w:r w:rsidR="005E1498" w:rsidRPr="00651DC5">
        <w:t>including risk assessment</w:t>
      </w:r>
      <w:r w:rsidR="008E7F80" w:rsidRPr="00651DC5">
        <w:t xml:space="preserve"> or </w:t>
      </w:r>
      <w:r w:rsidR="007B2855" w:rsidRPr="00651DC5">
        <w:t>coaching on</w:t>
      </w:r>
      <w:r w:rsidR="004E75F8" w:rsidRPr="00651DC5">
        <w:t xml:space="preserve"> treatment</w:t>
      </w:r>
      <w:r w:rsidR="00C07EC5" w:rsidRPr="00651DC5">
        <w:t>/medication adherence</w:t>
      </w:r>
      <w:r w:rsidR="008E7F80" w:rsidRPr="00651DC5">
        <w:t xml:space="preserve"> or</w:t>
      </w:r>
      <w:r w:rsidR="007B2855" w:rsidRPr="00651DC5">
        <w:t xml:space="preserve"> behavior change</w:t>
      </w:r>
      <w:r w:rsidR="00D63880" w:rsidRPr="00651DC5">
        <w:t xml:space="preserve">) </w:t>
      </w:r>
      <w:r w:rsidR="00B74858" w:rsidRPr="00651DC5">
        <w:t xml:space="preserve">and </w:t>
      </w:r>
      <w:r w:rsidR="00FB4112">
        <w:t>8</w:t>
      </w:r>
      <w:r w:rsidR="00FE37E1" w:rsidRPr="00651DC5">
        <w:t xml:space="preserve"> </w:t>
      </w:r>
      <w:r w:rsidR="00B74858" w:rsidRPr="00651DC5">
        <w:t>aimed to treat</w:t>
      </w:r>
      <w:r w:rsidR="00E71F50" w:rsidRPr="00651DC5">
        <w:t xml:space="preserve"> </w:t>
      </w:r>
      <w:r w:rsidR="00B74858" w:rsidRPr="00651DC5">
        <w:t>the condition</w:t>
      </w:r>
      <w:r w:rsidR="00E71F50" w:rsidRPr="00651DC5">
        <w:t xml:space="preserve"> (i.e.</w:t>
      </w:r>
      <w:r w:rsidR="00D63880" w:rsidRPr="00651DC5">
        <w:t>,</w:t>
      </w:r>
      <w:r w:rsidR="008E1E68" w:rsidRPr="00651DC5">
        <w:t xml:space="preserve"> therapy to </w:t>
      </w:r>
      <w:r w:rsidR="00A14A97" w:rsidRPr="00651DC5">
        <w:t xml:space="preserve">remediate the </w:t>
      </w:r>
      <w:r w:rsidR="00374018" w:rsidRPr="00651DC5">
        <w:t>condition</w:t>
      </w:r>
      <w:r w:rsidR="00E71F50" w:rsidRPr="00651DC5">
        <w:t>).</w:t>
      </w:r>
      <w:r w:rsidR="001D7F0E" w:rsidRPr="00651DC5">
        <w:t xml:space="preserve"> </w:t>
      </w:r>
    </w:p>
    <w:bookmarkEnd w:id="2"/>
    <w:p w14:paraId="7EAA21AC" w14:textId="57A50255" w:rsidR="008E0672" w:rsidRPr="00651DC5" w:rsidRDefault="008E0672" w:rsidP="00651DC5">
      <w:pPr>
        <w:pStyle w:val="Heading2"/>
        <w:spacing w:before="0" w:after="0" w:line="480" w:lineRule="auto"/>
      </w:pPr>
      <w:r w:rsidRPr="00651DC5">
        <w:t>Depression</w:t>
      </w:r>
    </w:p>
    <w:p w14:paraId="21151CCE" w14:textId="458E4B76" w:rsidR="00895D9D" w:rsidRPr="00651DC5" w:rsidRDefault="00C057B1" w:rsidP="00651DC5">
      <w:pPr>
        <w:pStyle w:val="1-BodyText"/>
        <w:spacing w:line="480" w:lineRule="auto"/>
      </w:pPr>
      <w:r>
        <w:t>Eleven</w:t>
      </w:r>
      <w:r w:rsidR="00895D9D" w:rsidRPr="00651DC5">
        <w:t xml:space="preserve"> RCTs (1</w:t>
      </w:r>
      <w:r>
        <w:t>3</w:t>
      </w:r>
      <w:r w:rsidR="00895D9D" w:rsidRPr="00651DC5">
        <w:t xml:space="preserve"> comparisons</w:t>
      </w:r>
      <w:r w:rsidR="00BD5E56">
        <w:t>, 1770 participants</w:t>
      </w:r>
      <w:r w:rsidR="00895D9D" w:rsidRPr="00651DC5">
        <w:t>)</w:t>
      </w:r>
      <w:r w:rsidR="006350DF" w:rsidRPr="00651DC5">
        <w:t xml:space="preserve"> </w:t>
      </w:r>
      <w:r w:rsidR="00895D9D" w:rsidRPr="00651DC5">
        <w:t>investigated audio interventions to facilitate a transition in care, monitor, or treat depression.</w:t>
      </w:r>
      <w:r w:rsidR="007728A0">
        <w:fldChar w:fldCharType="begin">
          <w:fldData xml:space="preserve">PEVuZE5vdGU+PENpdGUgRXhjbHVkZUF1dGg9IjEiIEV4Y2x1ZGVZZWFyPSIxIj48QXV0aG9yPktp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3MzI8L3BhZ2VzPjx2b2x1bWU+MjI8L3ZvbHVtZT48bnVt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</w:fldData>
        </w:fldChar>
      </w:r>
      <w:r w:rsidR="00C64F55">
        <w:instrText xml:space="preserve"> ADDIN EN.CITE </w:instrText>
      </w:r>
      <w:r w:rsidR="00C64F55">
        <w:fldChar w:fldCharType="begin">
          <w:fldData xml:space="preserve">PEVuZE5vdGU+PENpdGUgRXhjbHVkZUF1dGg9IjEiIEV4Y2x1ZGVZZWFyPSIxIj48QXV0aG9yPktp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</w:fldData>
        </w:fldChar>
      </w:r>
      <w:r w:rsidR="00C64F55">
        <w:instrText xml:space="preserve"> ADDIN EN.CITE.DATA </w:instrText>
      </w:r>
      <w:r w:rsidR="00C64F55">
        <w:fldChar w:fldCharType="end"/>
      </w:r>
      <w:r w:rsidR="007728A0">
        <w:fldChar w:fldCharType="separate"/>
      </w:r>
      <w:hyperlink w:anchor="_ENREF_13" w:tooltip="Kivelitz, 2017 #758" w:history="1">
        <w:r w:rsidR="00C64F55" w:rsidRPr="00C20807">
          <w:rPr>
            <w:noProof/>
            <w:vertAlign w:val="superscript"/>
          </w:rPr>
          <w:t>13</w:t>
        </w:r>
      </w:hyperlink>
      <w:r w:rsidR="00C20807" w:rsidRPr="00C20807">
        <w:rPr>
          <w:noProof/>
          <w:vertAlign w:val="superscript"/>
        </w:rPr>
        <w:t xml:space="preserve">, </w:t>
      </w:r>
      <w:hyperlink w:anchor="_ENREF_14" w:tooltip="Bombardier, 2013 #1534" w:history="1">
        <w:r w:rsidR="00C64F55" w:rsidRPr="00C20807">
          <w:rPr>
            <w:noProof/>
            <w:vertAlign w:val="superscript"/>
          </w:rPr>
          <w:t>14</w:t>
        </w:r>
      </w:hyperlink>
      <w:r w:rsidR="00C20807" w:rsidRPr="00C20807">
        <w:rPr>
          <w:noProof/>
          <w:vertAlign w:val="superscript"/>
        </w:rPr>
        <w:t xml:space="preserve">, </w:t>
      </w:r>
      <w:hyperlink w:anchor="_ENREF_16" w:tooltip="Pihlaja, 2020 #309" w:history="1">
        <w:r w:rsidR="00C64F55" w:rsidRPr="00C20807">
          <w:rPr>
            <w:noProof/>
            <w:vertAlign w:val="superscript"/>
          </w:rPr>
          <w:t>16-20</w:t>
        </w:r>
      </w:hyperlink>
      <w:r w:rsidR="00C20807" w:rsidRPr="00C20807">
        <w:rPr>
          <w:noProof/>
          <w:vertAlign w:val="superscript"/>
        </w:rPr>
        <w:t xml:space="preserve">, </w:t>
      </w:r>
      <w:hyperlink w:anchor="_ENREF_21" w:tooltip="Alegría, 2014 #1289" w:history="1">
        <w:r w:rsidR="00C64F55" w:rsidRPr="00C20807">
          <w:rPr>
            <w:noProof/>
            <w:vertAlign w:val="superscript"/>
          </w:rPr>
          <w:t xml:space="preserve">21 </w:t>
        </w:r>
      </w:hyperlink>
      <w:r w:rsidR="00C20807" w:rsidRPr="00C20807">
        <w:rPr>
          <w:noProof/>
          <w:vertAlign w:val="superscript"/>
        </w:rPr>
        <w:t xml:space="preserve">, </w:t>
      </w:r>
      <w:hyperlink w:anchor="_ENREF_24" w:tooltip="Kirkness, 2017 #763" w:history="1">
        <w:r w:rsidR="00C64F55" w:rsidRPr="00C20807">
          <w:rPr>
            <w:noProof/>
            <w:vertAlign w:val="superscript"/>
          </w:rPr>
          <w:t>24</w:t>
        </w:r>
      </w:hyperlink>
      <w:r w:rsidR="00C20807" w:rsidRPr="00C20807">
        <w:rPr>
          <w:noProof/>
          <w:vertAlign w:val="superscript"/>
        </w:rPr>
        <w:t xml:space="preserve">, </w:t>
      </w:r>
      <w:hyperlink w:anchor="_ENREF_25" w:tooltip="Himelhoch, 2013 #1499" w:history="1">
        <w:r w:rsidR="00C64F55" w:rsidRPr="00C20807">
          <w:rPr>
            <w:noProof/>
            <w:vertAlign w:val="superscript"/>
          </w:rPr>
          <w:t>25</w:t>
        </w:r>
      </w:hyperlink>
      <w:r w:rsidR="00C20807" w:rsidRPr="00C20807">
        <w:rPr>
          <w:noProof/>
          <w:vertAlign w:val="superscript"/>
        </w:rPr>
        <w:t xml:space="preserve">, </w:t>
      </w:r>
      <w:hyperlink w:anchor="_ENREF_26" w:tooltip="Mohr, 2012 #2174" w:history="1">
        <w:r w:rsidR="00C64F55" w:rsidRPr="00C20807">
          <w:rPr>
            <w:noProof/>
            <w:vertAlign w:val="superscript"/>
          </w:rPr>
          <w:t xml:space="preserve">26 </w:t>
        </w:r>
      </w:hyperlink>
      <w:r w:rsidR="007728A0">
        <w:fldChar w:fldCharType="end"/>
      </w:r>
      <w:r w:rsidR="00C75BB8">
        <w:t xml:space="preserve"> </w:t>
      </w:r>
      <w:r w:rsidR="00895D9D" w:rsidRPr="00651DC5">
        <w:t>All 1</w:t>
      </w:r>
      <w:r w:rsidR="00C75BB8">
        <w:t>1</w:t>
      </w:r>
      <w:r w:rsidR="00895D9D" w:rsidRPr="00651DC5">
        <w:t xml:space="preserve"> studies reported clinical outcomes (for 1</w:t>
      </w:r>
      <w:r w:rsidR="00C75BB8">
        <w:t>2</w:t>
      </w:r>
      <w:r w:rsidR="00895D9D" w:rsidRPr="00651DC5">
        <w:t xml:space="preserve"> comparisons) with </w:t>
      </w:r>
      <w:r w:rsidR="00C75BB8">
        <w:t>5</w:t>
      </w:r>
      <w:r w:rsidR="00FE37E1" w:rsidRPr="00651DC5">
        <w:t xml:space="preserve"> </w:t>
      </w:r>
      <w:r w:rsidR="00895D9D" w:rsidRPr="00651DC5">
        <w:t xml:space="preserve">reporting clinically meaningful change (CMC) defined as achieving </w:t>
      </w:r>
      <w:r w:rsidR="00EC3B39">
        <w:t>remission or</w:t>
      </w:r>
      <w:r w:rsidR="00895D9D" w:rsidRPr="00651DC5">
        <w:t xml:space="preserve"> a level of improvement in </w:t>
      </w:r>
      <w:r w:rsidR="007F6663">
        <w:t>symptom</w:t>
      </w:r>
      <w:r w:rsidR="007F6663" w:rsidRPr="00651DC5">
        <w:t xml:space="preserve"> </w:t>
      </w:r>
      <w:r w:rsidR="00895D9D" w:rsidRPr="00651DC5">
        <w:t>severity</w:t>
      </w:r>
      <w:r w:rsidR="00EB1C8D" w:rsidRPr="00651DC5">
        <w:t xml:space="preserve"> that is deemed clinically </w:t>
      </w:r>
      <w:r w:rsidR="00762D17" w:rsidRPr="00651DC5">
        <w:t>relevant</w:t>
      </w:r>
      <w:r w:rsidR="00895D9D" w:rsidRPr="00651DC5">
        <w:t xml:space="preserve">, and the other </w:t>
      </w:r>
      <w:r w:rsidR="00FE37E1" w:rsidRPr="00651DC5">
        <w:t xml:space="preserve">6 </w:t>
      </w:r>
      <w:r w:rsidR="00895D9D" w:rsidRPr="00651DC5">
        <w:t xml:space="preserve">reporting severity scores only. </w:t>
      </w:r>
    </w:p>
    <w:p w14:paraId="36E3D39E" w14:textId="61BCFED4" w:rsidR="0027133C" w:rsidRPr="00A20D79" w:rsidRDefault="00E34F23" w:rsidP="00651DC5">
      <w:pPr>
        <w:pStyle w:val="1-BodyText"/>
        <w:spacing w:line="480" w:lineRule="auto"/>
      </w:pPr>
      <w:r w:rsidRPr="00651DC5">
        <w:t>One study evaluated an audio-only intervention to support participants</w:t>
      </w:r>
      <w:r w:rsidR="00854479">
        <w:t>’</w:t>
      </w:r>
      <w:r w:rsidRPr="00651DC5">
        <w:t xml:space="preserve"> transition out of inpatient care</w:t>
      </w:r>
      <w:r w:rsidR="002C5D68">
        <w:t xml:space="preserve"> and </w:t>
      </w:r>
      <w:r w:rsidRPr="00651DC5">
        <w:t xml:space="preserve">found no benefit over usual care for </w:t>
      </w:r>
      <w:r w:rsidR="00A75DC4" w:rsidRPr="00651DC5">
        <w:t xml:space="preserve">reducing </w:t>
      </w:r>
      <w:r w:rsidRPr="00651DC5">
        <w:t>symptom severity.</w:t>
      </w:r>
      <w:hyperlink w:anchor="_ENREF_13" w:tooltip="Kivelitz, 2017 #758" w:history="1">
        <w:r w:rsidR="00C64F5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j43NTg8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</w:fldData>
          </w:fldChar>
        </w:r>
        <w:r w:rsidR="00C64F55">
          <w:instrText xml:space="preserve"> ADDIN EN.CITE </w:instrText>
        </w:r>
        <w:r w:rsidR="00C64F5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j43NTg8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</w:fldData>
          </w:fldChar>
        </w:r>
        <w:r w:rsidR="00C64F55">
          <w:instrText xml:space="preserve"> ADDIN EN.CITE.DATA </w:instrText>
        </w:r>
        <w:r w:rsidR="00C64F55">
          <w:fldChar w:fldCharType="end"/>
        </w:r>
        <w:r w:rsidR="00C64F55">
          <w:fldChar w:fldCharType="separate"/>
        </w:r>
        <w:r w:rsidR="00C64F55" w:rsidRPr="00C20807">
          <w:rPr>
            <w:noProof/>
            <w:vertAlign w:val="superscript"/>
          </w:rPr>
          <w:t>13</w:t>
        </w:r>
        <w:r w:rsidR="00C64F55">
          <w:fldChar w:fldCharType="end"/>
        </w:r>
      </w:hyperlink>
      <w:r w:rsidR="00FF572A" w:rsidRPr="00651DC5">
        <w:t xml:space="preserve"> </w:t>
      </w:r>
      <w:r w:rsidR="00895D9D" w:rsidRPr="00651DC5">
        <w:t xml:space="preserve">Two of </w:t>
      </w:r>
      <w:r w:rsidR="00FE37E1" w:rsidRPr="00651DC5">
        <w:t xml:space="preserve">3 </w:t>
      </w:r>
      <w:r w:rsidR="00895D9D" w:rsidRPr="00651DC5">
        <w:t xml:space="preserve">audio-only interventions used to monitor participants reported favorable clinical outcomes. </w:t>
      </w:r>
      <w:r w:rsidR="00B678BE" w:rsidRPr="00651DC5">
        <w:t xml:space="preserve">In the first, </w:t>
      </w:r>
      <w:r w:rsidR="00A76DDD" w:rsidRPr="00651DC5">
        <w:t xml:space="preserve">more participants with multiple sclerosis receiving </w:t>
      </w:r>
      <w:r w:rsidR="00B678BE" w:rsidRPr="00651DC5">
        <w:t>t</w:t>
      </w:r>
      <w:r w:rsidR="00895D9D" w:rsidRPr="00651DC5">
        <w:t xml:space="preserve">elephone-based physical </w:t>
      </w:r>
      <w:r w:rsidR="00895D9D" w:rsidRPr="00A20D79">
        <w:t xml:space="preserve">activity promotion no longer </w:t>
      </w:r>
      <w:r w:rsidR="00A76DDD" w:rsidRPr="00A20D79">
        <w:t>met</w:t>
      </w:r>
      <w:r w:rsidR="00895D9D" w:rsidRPr="00A20D79">
        <w:t xml:space="preserve"> diagnostic criteria </w:t>
      </w:r>
      <w:r w:rsidR="00B56A94" w:rsidRPr="00A20D79">
        <w:t xml:space="preserve">for depression </w:t>
      </w:r>
      <w:r w:rsidR="00895D9D" w:rsidRPr="00A20D79">
        <w:t xml:space="preserve">at post-treatment </w:t>
      </w:r>
      <w:r w:rsidR="004E4DE2" w:rsidRPr="00A20D79">
        <w:t>than those on the waitlist</w:t>
      </w:r>
      <w:r w:rsidR="00895D9D" w:rsidRPr="00A20D79">
        <w:t xml:space="preserve"> </w:t>
      </w:r>
      <w:r w:rsidR="003538DB">
        <w:t>(P=</w:t>
      </w:r>
      <w:r w:rsidR="00895D9D" w:rsidRPr="00A20D79">
        <w:t>0.0029).</w:t>
      </w:r>
      <w:hyperlink w:anchor="_ENREF_14" w:tooltip="Bombardier, 2013 #1534" w:history="1">
        <w:r w:rsidR="00C64F55" w:rsidRPr="00A20D79">
          <w:fldChar w:fldCharType="begin">
            <w:fldData xml:space="preserve">PEVuZE5vdGU+PENpdGUgRXhjbHVkZUF1dGg9IjEiIEV4Y2x1ZGVZZWFyPSIxIj48QXV0aG9yPkJv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</w:fldData>
          </w:fldChar>
        </w:r>
        <w:r w:rsidR="00C64F55">
          <w:instrText xml:space="preserve"> ADDIN EN.CITE </w:instrText>
        </w:r>
        <w:r w:rsidR="00C64F55">
          <w:fldChar w:fldCharType="begin">
            <w:fldData xml:space="preserve">PEVuZE5vdGU+PENpdGUgRXhjbHVkZUF1dGg9IjEiIEV4Y2x1ZGVZZWFyPSIxIj48QXV0aG9yPkJv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</w:fldData>
          </w:fldChar>
        </w:r>
        <w:r w:rsidR="00C64F55">
          <w:instrText xml:space="preserve"> ADDIN EN.CITE.DATA </w:instrText>
        </w:r>
        <w:r w:rsidR="00C64F55">
          <w:fldChar w:fldCharType="end"/>
        </w:r>
        <w:r w:rsidR="00C64F55" w:rsidRPr="00A20D79">
          <w:fldChar w:fldCharType="separate"/>
        </w:r>
        <w:r w:rsidR="00C64F55" w:rsidRPr="00A20D79">
          <w:rPr>
            <w:noProof/>
            <w:vertAlign w:val="superscript"/>
          </w:rPr>
          <w:t>14</w:t>
        </w:r>
        <w:r w:rsidR="00C64F55" w:rsidRPr="00A20D79">
          <w:fldChar w:fldCharType="end"/>
        </w:r>
      </w:hyperlink>
      <w:r w:rsidR="00895D9D" w:rsidRPr="00A20D79">
        <w:t xml:space="preserve"> </w:t>
      </w:r>
      <w:r w:rsidR="00B678BE" w:rsidRPr="00A20D79">
        <w:t>The second</w:t>
      </w:r>
      <w:r w:rsidR="00895D9D" w:rsidRPr="00A20D79">
        <w:t xml:space="preserve"> study reported </w:t>
      </w:r>
      <w:r w:rsidR="0017436F" w:rsidRPr="00A20D79">
        <w:t xml:space="preserve">a </w:t>
      </w:r>
      <w:r w:rsidR="005906D9" w:rsidRPr="00A20D79">
        <w:t xml:space="preserve">greater </w:t>
      </w:r>
      <w:r w:rsidR="00FA0EFB" w:rsidRPr="00A20D79">
        <w:t>reduction</w:t>
      </w:r>
      <w:r w:rsidR="005906D9" w:rsidRPr="00A20D79">
        <w:t xml:space="preserve"> in </w:t>
      </w:r>
      <w:r w:rsidR="00FA0EFB" w:rsidRPr="00A20D79">
        <w:t xml:space="preserve">symptom </w:t>
      </w:r>
      <w:r w:rsidR="00895D9D" w:rsidRPr="00A20D79">
        <w:t xml:space="preserve">severity </w:t>
      </w:r>
      <w:r w:rsidR="0022597E" w:rsidRPr="00A20D79">
        <w:t>when</w:t>
      </w:r>
      <w:r w:rsidR="004E078E" w:rsidRPr="00A20D79">
        <w:t xml:space="preserve"> supplementing</w:t>
      </w:r>
      <w:r w:rsidR="00895D9D" w:rsidRPr="00A20D79">
        <w:t xml:space="preserve"> self-paced </w:t>
      </w:r>
      <w:r w:rsidR="00E119D5" w:rsidRPr="00A20D79">
        <w:t>cognitive behavioral therapy (</w:t>
      </w:r>
      <w:r w:rsidR="00895D9D" w:rsidRPr="00A20D79">
        <w:t>CBT</w:t>
      </w:r>
      <w:r w:rsidR="00E119D5" w:rsidRPr="00A20D79">
        <w:t>)</w:t>
      </w:r>
      <w:r w:rsidR="00895D9D" w:rsidRPr="00A20D79">
        <w:t xml:space="preserve"> modules</w:t>
      </w:r>
      <w:r w:rsidR="004E078E" w:rsidRPr="00A20D79">
        <w:t xml:space="preserve"> with brief audio calls</w:t>
      </w:r>
      <w:r w:rsidR="00895D9D" w:rsidRPr="00A20D79">
        <w:t xml:space="preserve"> </w:t>
      </w:r>
      <w:r w:rsidR="00850821" w:rsidRPr="00A20D79">
        <w:t>over</w:t>
      </w:r>
      <w:r w:rsidR="006227B6" w:rsidRPr="00A20D79">
        <w:t xml:space="preserve"> </w:t>
      </w:r>
      <w:r w:rsidR="00206D35" w:rsidRPr="00A20D79">
        <w:t xml:space="preserve">supplementing with </w:t>
      </w:r>
      <w:r w:rsidR="00C92FF7" w:rsidRPr="00A20D79">
        <w:t>asynchronous messaging</w:t>
      </w:r>
      <w:r w:rsidR="006333E3" w:rsidRPr="00A20D79">
        <w:t xml:space="preserve"> </w:t>
      </w:r>
      <w:r w:rsidR="003538DB">
        <w:t>(P=</w:t>
      </w:r>
      <w:r w:rsidR="00895D9D" w:rsidRPr="00A20D79">
        <w:t>0.049</w:t>
      </w:r>
      <w:r w:rsidR="005A28CA" w:rsidRPr="00A20D79">
        <w:t>, high RoB</w:t>
      </w:r>
      <w:r w:rsidR="00895D9D" w:rsidRPr="00A20D79">
        <w:t>)</w:t>
      </w:r>
      <w:r w:rsidR="00C2686B" w:rsidRPr="00A20D79">
        <w:t>.</w:t>
      </w:r>
      <w:hyperlink w:anchor="_ENREF_16" w:tooltip="Pihlaja, 2020 #309" w:history="1">
        <w:r w:rsidR="00C64F55" w:rsidRPr="00A20D79">
          <w:fldChar w:fldCharType="begin">
            <w:fldData xml:space="preserve">PEVuZE5vdGU+PENpdGUgRXhjbHVkZUF1dGg9IjEiIEV4Y2x1ZGVZZWFyPSIxIj48QXV0aG9yPlBp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</w:fldData>
          </w:fldChar>
        </w:r>
        <w:r w:rsidR="00C64F55">
          <w:instrText xml:space="preserve"> ADDIN EN.CITE </w:instrText>
        </w:r>
        <w:r w:rsidR="00C64F55">
          <w:fldChar w:fldCharType="begin">
            <w:fldData xml:space="preserve">PEVuZE5vdGU+PENpdGUgRXhjbHVkZUF1dGg9IjEiIEV4Y2x1ZGVZZWFyPSIxIj48QXV0aG9yPlBp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</w:fldData>
          </w:fldChar>
        </w:r>
        <w:r w:rsidR="00C64F55">
          <w:instrText xml:space="preserve"> ADDIN EN.CITE.DATA </w:instrText>
        </w:r>
        <w:r w:rsidR="00C64F55">
          <w:fldChar w:fldCharType="end"/>
        </w:r>
        <w:r w:rsidR="00C64F55" w:rsidRPr="00A20D79">
          <w:fldChar w:fldCharType="separate"/>
        </w:r>
        <w:r w:rsidR="00C64F55" w:rsidRPr="00A20D79">
          <w:rPr>
            <w:noProof/>
            <w:vertAlign w:val="superscript"/>
          </w:rPr>
          <w:t>16</w:t>
        </w:r>
        <w:r w:rsidR="00C64F55" w:rsidRPr="00A20D79">
          <w:fldChar w:fldCharType="end"/>
        </w:r>
      </w:hyperlink>
      <w:r w:rsidR="008C65F8" w:rsidRPr="00A20D79">
        <w:t xml:space="preserve"> However, th</w:t>
      </w:r>
      <w:r w:rsidR="00844362" w:rsidRPr="00A20D79">
        <w:t>ere was no reported benefit</w:t>
      </w:r>
      <w:r w:rsidR="002D68A9" w:rsidRPr="00A20D79">
        <w:t xml:space="preserve"> for symptom severity or clinical response (</w:t>
      </w:r>
      <w:r w:rsidR="009E0D40" w:rsidRPr="00A20D79">
        <w:t xml:space="preserve">achieving </w:t>
      </w:r>
      <w:r w:rsidR="001E0076" w:rsidRPr="00A20D79">
        <w:t>≤10 on</w:t>
      </w:r>
      <w:r w:rsidR="002D68A9" w:rsidRPr="00A20D79">
        <w:t xml:space="preserve"> the </w:t>
      </w:r>
      <w:r w:rsidR="00316F51" w:rsidRPr="00A20D79">
        <w:t>Beck Depression Inventory</w:t>
      </w:r>
      <w:r w:rsidR="002D68A9" w:rsidRPr="00A20D79">
        <w:t>)</w:t>
      </w:r>
      <w:r w:rsidR="008C65F8" w:rsidRPr="00A20D79">
        <w:t xml:space="preserve"> </w:t>
      </w:r>
      <w:r w:rsidR="00130F2A" w:rsidRPr="00A20D79">
        <w:t xml:space="preserve">of </w:t>
      </w:r>
      <w:r w:rsidR="0017060C" w:rsidRPr="00A20D79">
        <w:t xml:space="preserve">another </w:t>
      </w:r>
      <w:r w:rsidR="00900F8A" w:rsidRPr="00A20D79">
        <w:t xml:space="preserve">brief audio </w:t>
      </w:r>
      <w:r w:rsidR="0017060C" w:rsidRPr="00A20D79">
        <w:t>intervention</w:t>
      </w:r>
      <w:r w:rsidR="00DD256D" w:rsidRPr="00A20D79">
        <w:t xml:space="preserve"> to</w:t>
      </w:r>
      <w:r w:rsidR="00900F8A" w:rsidRPr="00A20D79">
        <w:t xml:space="preserve"> support self-paced CBT modules </w:t>
      </w:r>
      <w:r w:rsidR="00E53075" w:rsidRPr="00A20D79">
        <w:t>similarly</w:t>
      </w:r>
      <w:r w:rsidR="00E44D60" w:rsidRPr="00A20D79">
        <w:t xml:space="preserve"> compared to self-paced modules with</w:t>
      </w:r>
      <w:r w:rsidR="004849F5" w:rsidRPr="00A20D79">
        <w:t xml:space="preserve"> email support</w:t>
      </w:r>
      <w:r w:rsidR="007D0FF9" w:rsidRPr="00A20D79">
        <w:t>.</w:t>
      </w:r>
      <w:hyperlink w:anchor="_ENREF_17" w:tooltip="Lindner, 2014 #1964" w:history="1">
        <w:r w:rsidR="00C64F55" w:rsidRPr="00A20D79">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MTk2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</w:fldData>
          </w:fldChar>
        </w:r>
        <w:r w:rsidR="00C64F55">
          <w:instrText xml:space="preserve"> ADDIN EN.CITE </w:instrText>
        </w:r>
        <w:r w:rsidR="00C64F55">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MTk2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</w:fldData>
          </w:fldChar>
        </w:r>
        <w:r w:rsidR="00C64F55">
          <w:instrText xml:space="preserve"> ADDIN EN.CITE.DATA </w:instrText>
        </w:r>
        <w:r w:rsidR="00C64F55">
          <w:fldChar w:fldCharType="end"/>
        </w:r>
        <w:r w:rsidR="00C64F55" w:rsidRPr="00A20D79">
          <w:fldChar w:fldCharType="separate"/>
        </w:r>
        <w:r w:rsidR="00C64F55" w:rsidRPr="00A20D79">
          <w:rPr>
            <w:noProof/>
            <w:vertAlign w:val="superscript"/>
          </w:rPr>
          <w:t>17</w:t>
        </w:r>
        <w:r w:rsidR="00C64F55" w:rsidRPr="00A20D79">
          <w:fldChar w:fldCharType="end"/>
        </w:r>
      </w:hyperlink>
      <w:r w:rsidR="00895D9D" w:rsidRPr="00A20D79">
        <w:t xml:space="preserve"> </w:t>
      </w:r>
    </w:p>
    <w:p w14:paraId="65B80AA5" w14:textId="6EF08342" w:rsidR="00895D9D" w:rsidRPr="00651DC5" w:rsidRDefault="00895D9D" w:rsidP="00651DC5">
      <w:pPr>
        <w:pStyle w:val="1-BodyText"/>
        <w:spacing w:line="480" w:lineRule="auto"/>
      </w:pPr>
      <w:r w:rsidRPr="00A20D79">
        <w:t>Audio interventions delivering psychotherapy</w:t>
      </w:r>
      <w:r w:rsidR="0008009E" w:rsidRPr="00A20D79">
        <w:t>-based</w:t>
      </w:r>
      <w:r w:rsidRPr="00A20D79">
        <w:t xml:space="preserve"> treatment </w:t>
      </w:r>
      <w:r w:rsidRPr="003538DB">
        <w:t>tended</w:t>
      </w:r>
      <w:r w:rsidRPr="00A20D79">
        <w:t xml:space="preserve"> to report favorable clinical outcomes when compared to </w:t>
      </w:r>
      <w:r w:rsidR="003538DB">
        <w:t>participants</w:t>
      </w:r>
      <w:r w:rsidRPr="00A20D79">
        <w:t xml:space="preserve"> not receiving mental health care and similar outcomes when compared to those receiving treatment in-person. Three studies reported </w:t>
      </w:r>
      <w:r w:rsidR="001E653C" w:rsidRPr="00A20D79">
        <w:t xml:space="preserve">greater </w:t>
      </w:r>
      <w:r w:rsidR="00EE13E1" w:rsidRPr="00A20D79">
        <w:t>reductions</w:t>
      </w:r>
      <w:r w:rsidR="001E653C" w:rsidRPr="00A20D79">
        <w:t xml:space="preserve"> in </w:t>
      </w:r>
      <w:r w:rsidRPr="00A20D79">
        <w:t>symptom severity</w:t>
      </w:r>
      <w:r w:rsidR="00362D80" w:rsidRPr="00A20D79">
        <w:t xml:space="preserve"> </w:t>
      </w:r>
      <w:r w:rsidR="008C66EA" w:rsidRPr="00A20D79">
        <w:t>with</w:t>
      </w:r>
      <w:r w:rsidRPr="00A20D79">
        <w:t xml:space="preserve"> </w:t>
      </w:r>
      <w:r w:rsidR="006B0B4D" w:rsidRPr="00A20D79">
        <w:t xml:space="preserve">either </w:t>
      </w:r>
      <w:r w:rsidRPr="00A20D79">
        <w:t>telephone-based therapy over seeking care as needed (Ps&lt;0.05</w:t>
      </w:r>
      <w:r w:rsidR="00AC452A" w:rsidRPr="00A20D79">
        <w:t>, 1 high RoB</w:t>
      </w:r>
      <w:r w:rsidRPr="00A20D79">
        <w:t>)</w:t>
      </w:r>
      <w:r w:rsidR="007728A0" w:rsidRPr="00A20D79">
        <w:fldChar w:fldCharType="begin">
          <w:fldData xml:space="preserve">PEVuZE5vdGU+PENpdGUgRXhjbHVkZUF1dGg9IjEiIEV4Y2x1ZGVZZWFyPSIxIj48QXV0aG9yPkFs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=
</w:fldData>
        </w:fldChar>
      </w:r>
      <w:r w:rsidR="00C64F55">
        <w:instrText xml:space="preserve"> ADDIN EN.CITE </w:instrText>
      </w:r>
      <w:r w:rsidR="00C64F55">
        <w:fldChar w:fldCharType="begin">
          <w:fldData xml:space="preserve">PEVuZE5vdGU+PENpdGUgRXhjbHVkZUF1dGg9IjEiIEV4Y2x1ZGVZZWFyPSIxIj48QXV0aG9yPkFs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=
</w:fldData>
        </w:fldChar>
      </w:r>
      <w:r w:rsidR="00C64F55">
        <w:instrText xml:space="preserve"> ADDIN EN.CITE.DATA </w:instrText>
      </w:r>
      <w:r w:rsidR="00C64F55">
        <w:fldChar w:fldCharType="end"/>
      </w:r>
      <w:r w:rsidR="007728A0" w:rsidRPr="00A20D79">
        <w:fldChar w:fldCharType="separate"/>
      </w:r>
      <w:hyperlink w:anchor="_ENREF_18" w:tooltip="Anderson, 2018 #819" w:history="1">
        <w:r w:rsidR="00C64F55" w:rsidRPr="00A20D79">
          <w:rPr>
            <w:noProof/>
            <w:vertAlign w:val="superscript"/>
          </w:rPr>
          <w:t>18</w:t>
        </w:r>
      </w:hyperlink>
      <w:r w:rsidR="00C20807" w:rsidRPr="00A20D79">
        <w:rPr>
          <w:noProof/>
          <w:vertAlign w:val="superscript"/>
        </w:rPr>
        <w:t xml:space="preserve">, </w:t>
      </w:r>
      <w:hyperlink w:anchor="_ENREF_21" w:tooltip="Alegría, 2014 #1289" w:history="1">
        <w:r w:rsidR="00C64F55" w:rsidRPr="00A20D79">
          <w:rPr>
            <w:noProof/>
            <w:vertAlign w:val="superscript"/>
          </w:rPr>
          <w:t>21</w:t>
        </w:r>
      </w:hyperlink>
      <w:r w:rsidR="00C20807" w:rsidRPr="00A20D79">
        <w:rPr>
          <w:noProof/>
          <w:vertAlign w:val="superscript"/>
        </w:rPr>
        <w:t xml:space="preserve">, </w:t>
      </w:r>
      <w:hyperlink w:anchor="_ENREF_22" w:tooltip="Kafali, 2014 #1312" w:history="1">
        <w:r w:rsidR="00C64F55" w:rsidRPr="00A20D79">
          <w:rPr>
            <w:noProof/>
            <w:vertAlign w:val="superscript"/>
          </w:rPr>
          <w:t>22</w:t>
        </w:r>
      </w:hyperlink>
      <w:r w:rsidR="007728A0" w:rsidRPr="00A20D79">
        <w:fldChar w:fldCharType="end"/>
      </w:r>
      <w:r w:rsidRPr="00A20D79">
        <w:t xml:space="preserve"> or </w:t>
      </w:r>
      <w:r w:rsidR="00FC364B" w:rsidRPr="00A20D79">
        <w:t>supplementing</w:t>
      </w:r>
      <w:r w:rsidRPr="00A20D79">
        <w:t xml:space="preserve"> integrated primary</w:t>
      </w:r>
      <w:r w:rsidRPr="00651DC5">
        <w:t xml:space="preserve"> care</w:t>
      </w:r>
      <w:r w:rsidR="00FC364B">
        <w:t xml:space="preserve"> with </w:t>
      </w:r>
      <w:r w:rsidR="00B3599F">
        <w:t>treatment-focused calls</w:t>
      </w:r>
      <w:r w:rsidRPr="00651DC5">
        <w:t xml:space="preserve"> </w:t>
      </w:r>
      <w:r w:rsidR="003538DB">
        <w:t>(P=</w:t>
      </w:r>
      <w:r w:rsidRPr="00651DC5">
        <w:t>0.003).</w:t>
      </w:r>
      <w:hyperlink w:anchor="_ENREF_20" w:tooltip="Lerner, 2020 #1802" w:history="1">
        <w:r w:rsidR="00C64F5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j4xODAy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</w:fldData>
          </w:fldChar>
        </w:r>
        <w:r w:rsidR="00C64F55">
          <w:instrText xml:space="preserve"> ADDIN EN.CITE </w:instrText>
        </w:r>
        <w:r w:rsidR="00C64F5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j4xODAy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</w:fldData>
          </w:fldChar>
        </w:r>
        <w:r w:rsidR="00C64F55">
          <w:instrText xml:space="preserve"> ADDIN EN.CITE.DATA </w:instrText>
        </w:r>
        <w:r w:rsidR="00C64F55">
          <w:fldChar w:fldCharType="end"/>
        </w:r>
        <w:r w:rsidR="00C64F55">
          <w:fldChar w:fldCharType="separate"/>
        </w:r>
        <w:r w:rsidR="00C64F55" w:rsidRPr="00C20807">
          <w:rPr>
            <w:noProof/>
            <w:vertAlign w:val="superscript"/>
          </w:rPr>
          <w:t>20</w:t>
        </w:r>
        <w:r w:rsidR="00C64F55">
          <w:fldChar w:fldCharType="end"/>
        </w:r>
      </w:hyperlink>
      <w:r w:rsidRPr="00651DC5">
        <w:t xml:space="preserve"> </w:t>
      </w:r>
      <w:r w:rsidR="005A4823">
        <w:t xml:space="preserve">A fourth study </w:t>
      </w:r>
      <w:r w:rsidR="00D41FCC">
        <w:t>reported</w:t>
      </w:r>
      <w:r w:rsidR="005A4823">
        <w:t xml:space="preserve"> more participants achieving a clinical response (50% reduction in PHQ-9 score or score &lt;10)</w:t>
      </w:r>
      <w:r w:rsidR="005A4823" w:rsidRPr="00651DC5">
        <w:t xml:space="preserve"> with telephone-based </w:t>
      </w:r>
      <w:r w:rsidR="008A2840">
        <w:t>coaching</w:t>
      </w:r>
      <w:r w:rsidR="005A4823" w:rsidRPr="00651DC5">
        <w:t xml:space="preserve"> over </w:t>
      </w:r>
      <w:r w:rsidR="0037779E">
        <w:t xml:space="preserve">educational material </w:t>
      </w:r>
      <w:r w:rsidR="003538DB">
        <w:t>(Ps=</w:t>
      </w:r>
      <w:r w:rsidR="0054750B">
        <w:t>0.01</w:t>
      </w:r>
      <w:r w:rsidR="005A4823" w:rsidRPr="00651DC5">
        <w:t>)</w:t>
      </w:r>
      <w:r w:rsidR="003B5E0A">
        <w:t>.</w:t>
      </w:r>
      <w:hyperlink w:anchor="_ENREF_19" w:tooltip="Naik, 2019 #455" w:history="1">
        <w:r w:rsidR="00C64F5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PjQ1NTwva2V5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</w:fldData>
          </w:fldChar>
        </w:r>
        <w:r w:rsidR="00C64F55">
          <w:instrText xml:space="preserve"> ADDIN EN.CITE </w:instrText>
        </w:r>
        <w:r w:rsidR="00C64F55">
          <w:fldChar w:fldCharType="begin">
            <w:fldData xml:space="preserve">PEVuZE5vdGU+PENpdGUgRXhjbHVkZUF1dGg9IjEiIEV4Y2x1ZGVZZWFyPSIxIj48QXV0aG9yPk5h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</w:fldData>
          </w:fldChar>
        </w:r>
        <w:r w:rsidR="00C64F55">
          <w:instrText xml:space="preserve"> ADDIN EN.CITE.DATA </w:instrText>
        </w:r>
        <w:r w:rsidR="00C64F55">
          <w:fldChar w:fldCharType="end"/>
        </w:r>
        <w:r w:rsidR="00C64F55">
          <w:fldChar w:fldCharType="separate"/>
        </w:r>
        <w:r w:rsidR="00C64F55" w:rsidRPr="00C20807">
          <w:rPr>
            <w:noProof/>
            <w:vertAlign w:val="superscript"/>
          </w:rPr>
          <w:t>19</w:t>
        </w:r>
        <w:r w:rsidR="00C64F55">
          <w:fldChar w:fldCharType="end"/>
        </w:r>
      </w:hyperlink>
      <w:r w:rsidR="005A4823" w:rsidRPr="00651DC5">
        <w:t xml:space="preserve"> </w:t>
      </w:r>
      <w:r w:rsidRPr="00651DC5">
        <w:t xml:space="preserve">Three of </w:t>
      </w:r>
      <w:r w:rsidR="00FE37E1" w:rsidRPr="00651DC5">
        <w:t xml:space="preserve">4 </w:t>
      </w:r>
      <w:r w:rsidRPr="00651DC5">
        <w:t xml:space="preserve">studies replacing in-person CBT with audio-only CBT reported similar clinical response, remission, or severity scores between arms at post-treatment or later </w:t>
      </w:r>
      <w:r w:rsidR="00FE37E1" w:rsidRPr="00651DC5">
        <w:t>follow-</w:t>
      </w:r>
      <w:r w:rsidRPr="00651DC5">
        <w:t>up.</w:t>
      </w:r>
      <w:r w:rsidR="007728A0">
        <w:fldChar w:fldCharType="begin">
          <w:fldData xml:space="preserve">PEVuZE5vdGU+PENpdGUgRXhjbHVkZUF1dGg9IjEiIEV4Y2x1ZGVZZWFyPSIxIj48QXV0aG9yPktp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=
</w:fldData>
        </w:fldChar>
      </w:r>
      <w:r w:rsidR="00C64F55">
        <w:instrText xml:space="preserve"> ADDIN EN.CITE </w:instrText>
      </w:r>
      <w:r w:rsidR="00C64F55">
        <w:fldChar w:fldCharType="begin">
          <w:fldData xml:space="preserve">PEVuZE5vdGU+PENpdGUgRXhjbHVkZUF1dGg9IjEiIEV4Y2x1ZGVZZWFyPSIxIj48QXV0aG9yPktp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=
</w:fldData>
        </w:fldChar>
      </w:r>
      <w:r w:rsidR="00C64F55">
        <w:instrText xml:space="preserve"> ADDIN EN.CITE.DATA </w:instrText>
      </w:r>
      <w:r w:rsidR="00C64F55">
        <w:fldChar w:fldCharType="end"/>
      </w:r>
      <w:r w:rsidR="007728A0">
        <w:fldChar w:fldCharType="separate"/>
      </w:r>
      <w:hyperlink w:anchor="_ENREF_21" w:tooltip="Alegría, 2014 #1289" w:history="1">
        <w:r w:rsidR="00C64F55" w:rsidRPr="00C20807">
          <w:rPr>
            <w:noProof/>
            <w:vertAlign w:val="superscript"/>
          </w:rPr>
          <w:t>21</w:t>
        </w:r>
      </w:hyperlink>
      <w:r w:rsidR="00C20807" w:rsidRPr="00C20807">
        <w:rPr>
          <w:noProof/>
          <w:vertAlign w:val="superscript"/>
        </w:rPr>
        <w:t xml:space="preserve">, </w:t>
      </w:r>
      <w:hyperlink w:anchor="_ENREF_22" w:tooltip="Kafali, 2014 #1312" w:history="1">
        <w:r w:rsidR="00C64F55" w:rsidRPr="00C20807">
          <w:rPr>
            <w:noProof/>
            <w:vertAlign w:val="superscript"/>
          </w:rPr>
          <w:t>22</w:t>
        </w:r>
      </w:hyperlink>
      <w:r w:rsidR="00C20807" w:rsidRPr="00C20807">
        <w:rPr>
          <w:noProof/>
          <w:vertAlign w:val="superscript"/>
        </w:rPr>
        <w:t xml:space="preserve">, </w:t>
      </w:r>
      <w:hyperlink w:anchor="_ENREF_24" w:tooltip="Kirkness, 2017 #763" w:history="1">
        <w:r w:rsidR="00C64F55" w:rsidRPr="00C20807">
          <w:rPr>
            <w:noProof/>
            <w:vertAlign w:val="superscript"/>
          </w:rPr>
          <w:t>24</w:t>
        </w:r>
      </w:hyperlink>
      <w:r w:rsidR="00C20807" w:rsidRPr="00C20807">
        <w:rPr>
          <w:noProof/>
          <w:vertAlign w:val="superscript"/>
        </w:rPr>
        <w:t xml:space="preserve">, </w:t>
      </w:r>
      <w:hyperlink w:anchor="_ENREF_25" w:tooltip="Himelhoch, 2013 #1499" w:history="1">
        <w:r w:rsidR="00C64F55" w:rsidRPr="00C20807">
          <w:rPr>
            <w:noProof/>
            <w:vertAlign w:val="superscript"/>
          </w:rPr>
          <w:t>25</w:t>
        </w:r>
      </w:hyperlink>
      <w:r w:rsidR="007728A0">
        <w:fldChar w:fldCharType="end"/>
      </w:r>
      <w:r w:rsidRPr="00651DC5">
        <w:t xml:space="preserve"> The fourth study found that while both arms showed significant improvements in depression and no difference in clinical response or remission at post-treatment, participants receiving in-person therapy had favorable clinical outcomes at 6-month follow</w:t>
      </w:r>
      <w:r w:rsidR="008A4F03">
        <w:noBreakHyphen/>
      </w:r>
      <w:r w:rsidRPr="00651DC5">
        <w:t>up.</w:t>
      </w:r>
      <w:r w:rsidR="007728A0">
        <w:fldChar w:fldCharType="begin">
          <w:fldData xml:space="preserve">PEVuZE5vdGU+PENpdGUgRXhjbHVkZUF1dGg9IjEiIEV4Y2x1ZGVZZWFyPSIxIj48QXV0aG9yPk1v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==
</w:fldData>
        </w:fldChar>
      </w:r>
      <w:r w:rsidR="00C64F55">
        <w:instrText xml:space="preserve"> ADDIN EN.CITE </w:instrText>
      </w:r>
      <w:r w:rsidR="00C64F55">
        <w:fldChar w:fldCharType="begin">
          <w:fldData xml:space="preserve">PEVuZE5vdGU+PENpdGUgRXhjbHVkZUF1dGg9IjEiIEV4Y2x1ZGVZZWFyPSIxIj48QXV0aG9yPk1v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==
</w:fldData>
        </w:fldChar>
      </w:r>
      <w:r w:rsidR="00C64F55">
        <w:instrText xml:space="preserve"> ADDIN EN.CITE.DATA </w:instrText>
      </w:r>
      <w:r w:rsidR="00C64F55">
        <w:fldChar w:fldCharType="end"/>
      </w:r>
      <w:r w:rsidR="007728A0">
        <w:fldChar w:fldCharType="separate"/>
      </w:r>
      <w:hyperlink w:anchor="_ENREF_26" w:tooltip="Mohr, 2012 #2174" w:history="1">
        <w:r w:rsidR="00C64F55" w:rsidRPr="00C20807">
          <w:rPr>
            <w:noProof/>
            <w:vertAlign w:val="superscript"/>
          </w:rPr>
          <w:t>26</w:t>
        </w:r>
      </w:hyperlink>
      <w:r w:rsidR="00C20807" w:rsidRPr="00C20807">
        <w:rPr>
          <w:noProof/>
          <w:vertAlign w:val="superscript"/>
        </w:rPr>
        <w:t xml:space="preserve">, </w:t>
      </w:r>
      <w:hyperlink w:anchor="_ENREF_27" w:tooltip="Stiles-Shields, 2015 #1174" w:history="1">
        <w:r w:rsidR="00C64F55" w:rsidRPr="00C20807">
          <w:rPr>
            <w:noProof/>
            <w:vertAlign w:val="superscript"/>
          </w:rPr>
          <w:t>27</w:t>
        </w:r>
      </w:hyperlink>
      <w:r w:rsidR="007728A0">
        <w:fldChar w:fldCharType="end"/>
      </w:r>
    </w:p>
    <w:p w14:paraId="607D4D28" w14:textId="3E109689" w:rsidR="00895D9D" w:rsidRPr="00651DC5" w:rsidRDefault="00895D9D" w:rsidP="00651DC5">
      <w:pPr>
        <w:pStyle w:val="1-BodyText"/>
        <w:spacing w:line="480" w:lineRule="auto"/>
      </w:pPr>
      <w:r w:rsidRPr="00651DC5">
        <w:t xml:space="preserve">Three studies assessed patient-reported health or quality-of-life across </w:t>
      </w:r>
      <w:r w:rsidR="00FE37E1" w:rsidRPr="00651DC5">
        <w:t xml:space="preserve">4 </w:t>
      </w:r>
      <w:r w:rsidRPr="00651DC5">
        <w:t>eligible comparisons and reported no statistically significant differences between arms at post-treatment or follow-up, regardless of whether the audio-only intervention was facilitating a transition out of inpatient care,</w:t>
      </w:r>
      <w:hyperlink w:anchor="_ENREF_13" w:tooltip="Kivelitz, 2017 #758" w:history="1">
        <w:r w:rsidR="00C64F5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j43NTg8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</w:fldData>
          </w:fldChar>
        </w:r>
        <w:r w:rsidR="00C64F55">
          <w:instrText xml:space="preserve"> ADDIN EN.CITE </w:instrText>
        </w:r>
        <w:r w:rsidR="00C64F5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j43NTg8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</w:fldData>
          </w:fldChar>
        </w:r>
        <w:r w:rsidR="00C64F55">
          <w:instrText xml:space="preserve"> ADDIN EN.CITE.DATA </w:instrText>
        </w:r>
        <w:r w:rsidR="00C64F55">
          <w:fldChar w:fldCharType="end"/>
        </w:r>
        <w:r w:rsidR="00C64F55">
          <w:fldChar w:fldCharType="separate"/>
        </w:r>
        <w:r w:rsidR="00C64F55" w:rsidRPr="00C20807">
          <w:rPr>
            <w:noProof/>
            <w:vertAlign w:val="superscript"/>
          </w:rPr>
          <w:t>13</w:t>
        </w:r>
        <w:r w:rsidR="00C64F55">
          <w:fldChar w:fldCharType="end"/>
        </w:r>
      </w:hyperlink>
      <w:r w:rsidRPr="00651DC5">
        <w:t xml:space="preserve"> monitoring self-paced CBT,</w:t>
      </w:r>
      <w:hyperlink w:anchor="_ENREF_17" w:tooltip="Lindner, 2014 #1964" w:history="1">
        <w:r w:rsidR="00C64F55">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MTk2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</w:fldData>
          </w:fldChar>
        </w:r>
        <w:r w:rsidR="00C64F55">
          <w:instrText xml:space="preserve"> ADDIN EN.CITE </w:instrText>
        </w:r>
        <w:r w:rsidR="00C64F55">
          <w:fldChar w:fldCharType="begin">
            <w:fldData xml:space="preserve">PEVuZE5vdGU+PENpdGUgRXhjbHVkZUF1dGg9IjEiIEV4Y2x1ZGVZZWFyPSIxIj48QXV0aG9yPkxp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</w:fldData>
          </w:fldChar>
        </w:r>
        <w:r w:rsidR="00C64F55">
          <w:instrText xml:space="preserve"> ADDIN EN.CITE.DATA </w:instrText>
        </w:r>
        <w:r w:rsidR="00C64F55">
          <w:fldChar w:fldCharType="end"/>
        </w:r>
        <w:r w:rsidR="00C64F55">
          <w:fldChar w:fldCharType="separate"/>
        </w:r>
        <w:r w:rsidR="00C64F55" w:rsidRPr="00C20807">
          <w:rPr>
            <w:noProof/>
            <w:vertAlign w:val="superscript"/>
          </w:rPr>
          <w:t>17</w:t>
        </w:r>
        <w:r w:rsidR="00C64F55">
          <w:fldChar w:fldCharType="end"/>
        </w:r>
      </w:hyperlink>
      <w:r w:rsidRPr="00651DC5">
        <w:t xml:space="preserve"> or delivering CBT.</w:t>
      </w:r>
      <w:hyperlink w:anchor="_ENREF_21" w:tooltip="Alegría, 2014 #1289" w:history="1">
        <w:r w:rsidR="00C64F55">
          <w:fldChar w:fldCharType="begin">
            <w:fldData xml:space="preserve">PEVuZE5vdGU+PENpdGUgRXhjbHVkZUF1dGg9IjEiIEV4Y2x1ZGVZZWFyPSIxIj48QXV0aG9yPkFs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</w:fldData>
          </w:fldChar>
        </w:r>
        <w:r w:rsidR="00C64F55">
          <w:instrText xml:space="preserve"> ADDIN EN.CITE </w:instrText>
        </w:r>
        <w:r w:rsidR="00C64F55">
          <w:fldChar w:fldCharType="begin">
            <w:fldData xml:space="preserve">PEVuZE5vdGU+PENpdGUgRXhjbHVkZUF1dGg9IjEiIEV4Y2x1ZGVZZWFyPSIxIj48QXV0aG9yPkFs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</w:fldData>
          </w:fldChar>
        </w:r>
        <w:r w:rsidR="00C64F55">
          <w:instrText xml:space="preserve"> ADDIN EN.CITE.DATA </w:instrText>
        </w:r>
        <w:r w:rsidR="00C64F55">
          <w:fldChar w:fldCharType="end"/>
        </w:r>
        <w:r w:rsidR="00C64F55">
          <w:fldChar w:fldCharType="separate"/>
        </w:r>
        <w:r w:rsidR="00C64F55" w:rsidRPr="00C20807">
          <w:rPr>
            <w:noProof/>
            <w:vertAlign w:val="superscript"/>
          </w:rPr>
          <w:t>21</w:t>
        </w:r>
        <w:r w:rsidR="00C64F55">
          <w:fldChar w:fldCharType="end"/>
        </w:r>
      </w:hyperlink>
      <w:r w:rsidRPr="00651DC5">
        <w:t xml:space="preserve"> Four studies reported health care access and utilization outcomes. When replacing face-to-face therapy with telephone-based therapy, </w:t>
      </w:r>
      <w:r w:rsidR="00FE37E1" w:rsidRPr="00651DC5">
        <w:t>1</w:t>
      </w:r>
      <w:r w:rsidRPr="00651DC5">
        <w:t xml:space="preserve"> study reported no statistically significant difference in </w:t>
      </w:r>
      <w:r w:rsidR="00E3088D" w:rsidRPr="00651DC5">
        <w:t xml:space="preserve">number of </w:t>
      </w:r>
      <w:r w:rsidR="0060106F" w:rsidRPr="00651DC5">
        <w:t>sessions attended</w:t>
      </w:r>
      <w:r w:rsidR="00523131" w:rsidRPr="00651DC5">
        <w:t xml:space="preserve"> (</w:t>
      </w:r>
      <w:r w:rsidR="004D7172" w:rsidRPr="00651DC5">
        <w:t>high RoB),</w:t>
      </w:r>
      <w:hyperlink w:anchor="_ENREF_25" w:tooltip="Himelhoch, 2013 #1499" w:history="1">
        <w:r w:rsidR="00C64F5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j4x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</w:fldData>
          </w:fldChar>
        </w:r>
        <w:r w:rsidR="00C64F55">
          <w:instrText xml:space="preserve"> ADDIN EN.CITE </w:instrText>
        </w:r>
        <w:r w:rsidR="00C64F5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j4x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</w:fldData>
          </w:fldChar>
        </w:r>
        <w:r w:rsidR="00C64F55">
          <w:instrText xml:space="preserve"> ADDIN EN.CITE.DATA </w:instrText>
        </w:r>
        <w:r w:rsidR="00C64F55">
          <w:fldChar w:fldCharType="end"/>
        </w:r>
        <w:r w:rsidR="00C64F55">
          <w:fldChar w:fldCharType="separate"/>
        </w:r>
        <w:r w:rsidR="00C64F55" w:rsidRPr="00C20807">
          <w:rPr>
            <w:noProof/>
            <w:vertAlign w:val="superscript"/>
          </w:rPr>
          <w:t>25</w:t>
        </w:r>
        <w:r w:rsidR="00C64F55">
          <w:fldChar w:fldCharType="end"/>
        </w:r>
      </w:hyperlink>
      <w:r w:rsidRPr="00651DC5">
        <w:t xml:space="preserve"> while another favored the audio-only intervention for </w:t>
      </w:r>
      <w:r w:rsidR="000F0105" w:rsidRPr="00651DC5">
        <w:t xml:space="preserve">more </w:t>
      </w:r>
      <w:r w:rsidRPr="00651DC5">
        <w:t>sessions attended and fewer participants discontinuing (Ps&lt;0.02).</w:t>
      </w:r>
      <w:r w:rsidR="007728A0">
        <w:fldChar w:fldCharType="begin">
          <w:fldData xml:space="preserve">PEVuZE5vdGU+PENpdGUgRXhjbHVkZUF1dGg9IjEiIEV4Y2x1ZGVZZWFyPSIxIj48QXV0aG9yPk1v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==
</w:fldData>
        </w:fldChar>
      </w:r>
      <w:r w:rsidR="00C64F55">
        <w:instrText xml:space="preserve"> ADDIN EN.CITE </w:instrText>
      </w:r>
      <w:r w:rsidR="00C64F55">
        <w:fldChar w:fldCharType="begin">
          <w:fldData xml:space="preserve">PEVuZE5vdGU+PENpdGUgRXhjbHVkZUF1dGg9IjEiIEV4Y2x1ZGVZZWFyPSIxIj48QXV0aG9yPk1v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==
</w:fldData>
        </w:fldChar>
      </w:r>
      <w:r w:rsidR="00C64F55">
        <w:instrText xml:space="preserve"> ADDIN EN.CITE.DATA </w:instrText>
      </w:r>
      <w:r w:rsidR="00C64F55">
        <w:fldChar w:fldCharType="end"/>
      </w:r>
      <w:r w:rsidR="007728A0">
        <w:fldChar w:fldCharType="separate"/>
      </w:r>
      <w:hyperlink w:anchor="_ENREF_26" w:tooltip="Mohr, 2012 #2174" w:history="1">
        <w:r w:rsidR="00C64F55" w:rsidRPr="00C20807">
          <w:rPr>
            <w:noProof/>
            <w:vertAlign w:val="superscript"/>
          </w:rPr>
          <w:t>26</w:t>
        </w:r>
      </w:hyperlink>
      <w:r w:rsidR="00C20807" w:rsidRPr="00C20807">
        <w:rPr>
          <w:noProof/>
          <w:vertAlign w:val="superscript"/>
        </w:rPr>
        <w:t xml:space="preserve">, </w:t>
      </w:r>
      <w:hyperlink w:anchor="_ENREF_29" w:tooltip="Stiles-Shields, 2014 #1275" w:history="1">
        <w:r w:rsidR="00C64F55" w:rsidRPr="00C20807">
          <w:rPr>
            <w:noProof/>
            <w:vertAlign w:val="superscript"/>
          </w:rPr>
          <w:t>29</w:t>
        </w:r>
      </w:hyperlink>
      <w:r w:rsidR="007728A0">
        <w:fldChar w:fldCharType="end"/>
      </w:r>
      <w:r w:rsidRPr="00651DC5">
        <w:t xml:space="preserve"> </w:t>
      </w:r>
      <w:r w:rsidR="00427DDF" w:rsidRPr="00F3459D">
        <w:t>Supplementing</w:t>
      </w:r>
      <w:r w:rsidRPr="00651DC5">
        <w:t xml:space="preserve"> self-paced CBT</w:t>
      </w:r>
      <w:r w:rsidR="00CE0B58">
        <w:t xml:space="preserve"> with calls</w:t>
      </w:r>
      <w:r w:rsidRPr="00651DC5">
        <w:t xml:space="preserve"> was also favored for treatment completion </w:t>
      </w:r>
      <w:r w:rsidR="003538DB">
        <w:t>(P=</w:t>
      </w:r>
      <w:r w:rsidRPr="00651DC5">
        <w:t>0.02</w:t>
      </w:r>
      <w:r w:rsidR="005726B1" w:rsidRPr="00651DC5">
        <w:t>, high RoB</w:t>
      </w:r>
      <w:r w:rsidRPr="00651DC5">
        <w:t>).</w:t>
      </w:r>
      <w:hyperlink w:anchor="_ENREF_16" w:tooltip="Pihlaja, 2020 #309" w:history="1">
        <w:r w:rsidR="00C64F55">
          <w:fldChar w:fldCharType="begin">
            <w:fldData xml:space="preserve">PEVuZE5vdGU+PENpdGUgRXhjbHVkZUF1dGg9IjEiIEV4Y2x1ZGVZZWFyPSIxIj48QXV0aG9yPlBp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</w:fldData>
          </w:fldChar>
        </w:r>
        <w:r w:rsidR="00C64F55">
          <w:instrText xml:space="preserve"> ADDIN EN.CITE </w:instrText>
        </w:r>
        <w:r w:rsidR="00C64F55">
          <w:fldChar w:fldCharType="begin">
            <w:fldData xml:space="preserve">PEVuZE5vdGU+PENpdGUgRXhjbHVkZUF1dGg9IjEiIEV4Y2x1ZGVZZWFyPSIxIj48QXV0aG9yPlBp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</w:fldData>
          </w:fldChar>
        </w:r>
        <w:r w:rsidR="00C64F55">
          <w:instrText xml:space="preserve"> ADDIN EN.CITE.DATA </w:instrText>
        </w:r>
        <w:r w:rsidR="00C64F55">
          <w:fldChar w:fldCharType="end"/>
        </w:r>
        <w:r w:rsidR="00C64F55">
          <w:fldChar w:fldCharType="separate"/>
        </w:r>
        <w:r w:rsidR="00C64F55" w:rsidRPr="00C20807">
          <w:rPr>
            <w:noProof/>
            <w:vertAlign w:val="superscript"/>
          </w:rPr>
          <w:t>16</w:t>
        </w:r>
        <w:r w:rsidR="00C64F55">
          <w:fldChar w:fldCharType="end"/>
        </w:r>
      </w:hyperlink>
      <w:r w:rsidRPr="00651DC5">
        <w:t xml:space="preserve"> For medication adherence, telephone-based therapy was favored over in-person therapy at post-treatment </w:t>
      </w:r>
      <w:r w:rsidR="003538DB">
        <w:t>(P=</w:t>
      </w:r>
      <w:r w:rsidRPr="00651DC5">
        <w:t>0.04</w:t>
      </w:r>
      <w:r w:rsidR="005726B1" w:rsidRPr="00651DC5">
        <w:t>, high RoB</w:t>
      </w:r>
      <w:r w:rsidRPr="00651DC5">
        <w:t>).</w:t>
      </w:r>
      <w:hyperlink w:anchor="_ENREF_25" w:tooltip="Himelhoch, 2013 #1499" w:history="1">
        <w:r w:rsidR="00C64F5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j4x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</w:fldData>
          </w:fldChar>
        </w:r>
        <w:r w:rsidR="00C64F55">
          <w:instrText xml:space="preserve"> ADDIN EN.CITE </w:instrText>
        </w:r>
        <w:r w:rsidR="00C64F5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j4x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</w:fldData>
          </w:fldChar>
        </w:r>
        <w:r w:rsidR="00C64F55">
          <w:instrText xml:space="preserve"> ADDIN EN.CITE.DATA </w:instrText>
        </w:r>
        <w:r w:rsidR="00C64F55">
          <w:fldChar w:fldCharType="end"/>
        </w:r>
        <w:r w:rsidR="00C64F55">
          <w:fldChar w:fldCharType="separate"/>
        </w:r>
        <w:r w:rsidR="00C64F55" w:rsidRPr="00C20807">
          <w:rPr>
            <w:noProof/>
            <w:vertAlign w:val="superscript"/>
          </w:rPr>
          <w:t>25</w:t>
        </w:r>
        <w:r w:rsidR="00C64F55">
          <w:fldChar w:fldCharType="end"/>
        </w:r>
      </w:hyperlink>
      <w:r w:rsidRPr="00651DC5">
        <w:t xml:space="preserve"> Although </w:t>
      </w:r>
      <w:r w:rsidR="00901E21" w:rsidRPr="00F3459D">
        <w:t>supplementing</w:t>
      </w:r>
      <w:r w:rsidR="00901E21">
        <w:t xml:space="preserve"> </w:t>
      </w:r>
      <w:r w:rsidRPr="00651DC5">
        <w:t>integrated primary care</w:t>
      </w:r>
      <w:r w:rsidR="00901E21">
        <w:t xml:space="preserve"> with </w:t>
      </w:r>
      <w:r w:rsidR="00901E21" w:rsidRPr="00651DC5">
        <w:t>treatment-focused calls</w:t>
      </w:r>
      <w:r w:rsidRPr="00651DC5">
        <w:t xml:space="preserve"> intended to increase health care utilization, there was no statistically significant difference in</w:t>
      </w:r>
      <w:r w:rsidR="00A63BF1">
        <w:t xml:space="preserve"> non-study</w:t>
      </w:r>
      <w:r w:rsidRPr="00651DC5">
        <w:t xml:space="preserve"> mental health visits.</w:t>
      </w:r>
      <w:hyperlink w:anchor="_ENREF_20" w:tooltip="Lerner, 2020 #1802" w:history="1">
        <w:r w:rsidR="00C64F5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j4xODAy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</w:fldData>
          </w:fldChar>
        </w:r>
        <w:r w:rsidR="00C64F55">
          <w:instrText xml:space="preserve"> ADDIN EN.CITE </w:instrText>
        </w:r>
        <w:r w:rsidR="00C64F55">
          <w:fldChar w:fldCharType="begin">
            <w:fldData xml:space="preserve">PEVuZE5vdGU+PENpdGUgRXhjbHVkZUF1dGg9IjEiIEV4Y2x1ZGVZZWFyPSIxIj48QXV0aG9yPkxl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</w:fldData>
          </w:fldChar>
        </w:r>
        <w:r w:rsidR="00C64F55">
          <w:instrText xml:space="preserve"> ADDIN EN.CITE.DATA </w:instrText>
        </w:r>
        <w:r w:rsidR="00C64F55">
          <w:fldChar w:fldCharType="end"/>
        </w:r>
        <w:r w:rsidR="00C64F55">
          <w:fldChar w:fldCharType="separate"/>
        </w:r>
        <w:r w:rsidR="00C64F55" w:rsidRPr="00C20807">
          <w:rPr>
            <w:noProof/>
            <w:vertAlign w:val="superscript"/>
          </w:rPr>
          <w:t>20</w:t>
        </w:r>
        <w:r w:rsidR="00C64F55">
          <w:fldChar w:fldCharType="end"/>
        </w:r>
      </w:hyperlink>
      <w:r w:rsidRPr="00651DC5">
        <w:t xml:space="preserve"> </w:t>
      </w:r>
    </w:p>
    <w:p w14:paraId="1F90B735" w14:textId="30784151" w:rsidR="008E0672" w:rsidRPr="00651DC5" w:rsidRDefault="00895D9D" w:rsidP="00651DC5">
      <w:pPr>
        <w:pStyle w:val="1-BodyText"/>
        <w:spacing w:line="480" w:lineRule="auto"/>
      </w:pPr>
      <w:r w:rsidRPr="00651DC5">
        <w:t xml:space="preserve">Regarding care experience, </w:t>
      </w:r>
      <w:r w:rsidR="00FE37E1" w:rsidRPr="00651DC5">
        <w:t xml:space="preserve">1 </w:t>
      </w:r>
      <w:r w:rsidRPr="00651DC5">
        <w:t>study reported no statistically significant difference in satisfaction with treatment between telephone-based and face-to-face therapy.</w:t>
      </w:r>
      <w:hyperlink w:anchor="_ENREF_25" w:tooltip="Himelhoch, 2013 #1499" w:history="1">
        <w:r w:rsidR="00C64F5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j4x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</w:fldData>
          </w:fldChar>
        </w:r>
        <w:r w:rsidR="00C64F55">
          <w:instrText xml:space="preserve"> ADDIN EN.CITE </w:instrText>
        </w:r>
        <w:r w:rsidR="00C64F55">
          <w:fldChar w:fldCharType="begin">
            <w:fldData xml:space="preserve">PEVuZE5vdGU+PENpdGUgRXhjbHVkZUF1dGg9IjEiIEV4Y2x1ZGVZZWFyPSIxIj48QXV0aG9yPkhp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</w:fldData>
          </w:fldChar>
        </w:r>
        <w:r w:rsidR="00C64F55">
          <w:instrText xml:space="preserve"> ADDIN EN.CITE.DATA </w:instrText>
        </w:r>
        <w:r w:rsidR="00C64F55">
          <w:fldChar w:fldCharType="end"/>
        </w:r>
        <w:r w:rsidR="00C64F55">
          <w:fldChar w:fldCharType="separate"/>
        </w:r>
        <w:r w:rsidR="00C64F55" w:rsidRPr="00C20807">
          <w:rPr>
            <w:noProof/>
            <w:vertAlign w:val="superscript"/>
          </w:rPr>
          <w:t>25</w:t>
        </w:r>
        <w:r w:rsidR="00C64F55">
          <w:fldChar w:fldCharType="end"/>
        </w:r>
      </w:hyperlink>
      <w:r w:rsidRPr="00651DC5">
        <w:t xml:space="preserve"> Five studies reported on patient safety, all reporting no adverse events or discontinuation due to adverse events.</w:t>
      </w:r>
      <w:r w:rsidR="007728A0">
        <w:fldChar w:fldCharType="begin">
          <w:fldData xml:space="preserve">PEVuZE5vdGU+PENpdGUgRXhjbHVkZUF1dGg9IjEiIEV4Y2x1ZGVZZWFyPSIxIj48QXV0aG9yPkFu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=
</w:fldData>
        </w:fldChar>
      </w:r>
      <w:r w:rsidR="00C64F55">
        <w:instrText xml:space="preserve"> ADDIN EN.CITE </w:instrText>
      </w:r>
      <w:r w:rsidR="00C64F55">
        <w:fldChar w:fldCharType="begin">
          <w:fldData xml:space="preserve">PEVuZE5vdGU+PENpdGUgRXhjbHVkZUF1dGg9IjEiIEV4Y2x1ZGVZZWFyPSIxIj48QXV0aG9yPkFu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=
</w:fldData>
        </w:fldChar>
      </w:r>
      <w:r w:rsidR="00C64F55">
        <w:instrText xml:space="preserve"> ADDIN EN.CITE.DATA </w:instrText>
      </w:r>
      <w:r w:rsidR="00C64F55">
        <w:fldChar w:fldCharType="end"/>
      </w:r>
      <w:r w:rsidR="007728A0">
        <w:fldChar w:fldCharType="separate"/>
      </w:r>
      <w:hyperlink w:anchor="_ENREF_16" w:tooltip="Pihlaja, 2020 #309" w:history="1">
        <w:r w:rsidR="00C64F55" w:rsidRPr="00C20807">
          <w:rPr>
            <w:noProof/>
            <w:vertAlign w:val="superscript"/>
          </w:rPr>
          <w:t>16</w:t>
        </w:r>
      </w:hyperlink>
      <w:r w:rsidR="00C20807" w:rsidRPr="00C20807">
        <w:rPr>
          <w:noProof/>
          <w:vertAlign w:val="superscript"/>
        </w:rPr>
        <w:t xml:space="preserve">, </w:t>
      </w:r>
      <w:hyperlink w:anchor="_ENREF_18" w:tooltip="Anderson, 2018 #819" w:history="1">
        <w:r w:rsidR="00C64F55" w:rsidRPr="00C20807">
          <w:rPr>
            <w:noProof/>
            <w:vertAlign w:val="superscript"/>
          </w:rPr>
          <w:t>18</w:t>
        </w:r>
      </w:hyperlink>
      <w:r w:rsidR="00C20807" w:rsidRPr="00C20807">
        <w:rPr>
          <w:noProof/>
          <w:vertAlign w:val="superscript"/>
        </w:rPr>
        <w:t xml:space="preserve">, </w:t>
      </w:r>
      <w:hyperlink w:anchor="_ENREF_24" w:tooltip="Kirkness, 2017 #763" w:history="1">
        <w:r w:rsidR="00C64F55" w:rsidRPr="00C20807">
          <w:rPr>
            <w:noProof/>
            <w:vertAlign w:val="superscript"/>
          </w:rPr>
          <w:t>24-26</w:t>
        </w:r>
      </w:hyperlink>
      <w:r w:rsidR="007728A0">
        <w:fldChar w:fldCharType="end"/>
      </w:r>
      <w:r w:rsidR="000569F3" w:rsidRPr="00651DC5">
        <w:t xml:space="preserve"> </w:t>
      </w:r>
    </w:p>
    <w:p w14:paraId="38361ED8" w14:textId="77777777" w:rsidR="008E0672" w:rsidRPr="00651DC5" w:rsidRDefault="008E0672" w:rsidP="00651DC5">
      <w:pPr>
        <w:pStyle w:val="Heading2"/>
        <w:spacing w:before="0" w:after="0" w:line="480" w:lineRule="auto"/>
      </w:pPr>
      <w:r w:rsidRPr="00651DC5">
        <w:t>Post-Traumatic Stress Disorder</w:t>
      </w:r>
    </w:p>
    <w:p w14:paraId="0277096D" w14:textId="084AB1E8" w:rsidR="00DF0660" w:rsidRPr="00A20D79" w:rsidRDefault="00DF0660" w:rsidP="00651DC5">
      <w:pPr>
        <w:pStyle w:val="1-BodyText"/>
        <w:spacing w:line="480" w:lineRule="auto"/>
      </w:pPr>
      <w:r w:rsidRPr="00651DC5">
        <w:t xml:space="preserve">Three RCTs </w:t>
      </w:r>
      <w:r w:rsidR="00BD5E56">
        <w:t>(</w:t>
      </w:r>
      <w:r w:rsidRPr="00651DC5">
        <w:t>1466 participants</w:t>
      </w:r>
      <w:r w:rsidR="00BD5E56">
        <w:t>)</w:t>
      </w:r>
      <w:r w:rsidRPr="00651DC5">
        <w:t xml:space="preserve"> </w:t>
      </w:r>
      <w:r w:rsidR="00635E9F">
        <w:t xml:space="preserve">evaluated </w:t>
      </w:r>
      <w:r w:rsidRPr="00651DC5">
        <w:t>audio care for facilitating a transition in care among veterans with PTSD</w:t>
      </w:r>
      <w:r w:rsidR="00635E9F">
        <w:t xml:space="preserve"> and reported symptom severity</w:t>
      </w:r>
      <w:r w:rsidRPr="00651DC5">
        <w:t>.</w:t>
      </w:r>
      <w:hyperlink w:anchor="_ENREF_31" w:tooltip="Rosen, 2013 #1561" w:history="1">
        <w:r w:rsidR="00C64F55">
          <w:fldChar w:fldCharType="begin">
            <w:fldData xml:space="preserve">PEVuZE5vdGU+PENpdGUgRXhjbHVkZUF1dGg9IjEiIEV4Y2x1ZGVZZWFyPSIxIj48QXV0aG9yPlJv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</w:fldData>
          </w:fldChar>
        </w:r>
        <w:r w:rsidR="00C64F55">
          <w:instrText xml:space="preserve"> ADDIN EN.CITE </w:instrText>
        </w:r>
        <w:r w:rsidR="00C64F55">
          <w:fldChar w:fldCharType="begin">
            <w:fldData xml:space="preserve">PEVuZE5vdGU+PENpdGUgRXhjbHVkZUF1dGg9IjEiIEV4Y2x1ZGVZZWFyPSIxIj48QXV0aG9yPlJv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1-33</w:t>
        </w:r>
        <w:r w:rsidR="00C64F55">
          <w:fldChar w:fldCharType="end"/>
        </w:r>
      </w:hyperlink>
      <w:r w:rsidRPr="00651DC5">
        <w:t xml:space="preserve"> Two of the studies reported no benefit </w:t>
      </w:r>
      <w:r w:rsidRPr="00A20D79">
        <w:t xml:space="preserve">of </w:t>
      </w:r>
      <w:r w:rsidR="00456D84" w:rsidRPr="00A20D79">
        <w:t>supplementing usual care with</w:t>
      </w:r>
      <w:r w:rsidRPr="00A20D79">
        <w:t xml:space="preserve"> telephone support.</w:t>
      </w:r>
      <w:r w:rsidR="007728A0" w:rsidRPr="00A20D79">
        <w:fldChar w:fldCharType="begin">
          <w:fldData xml:space="preserve">PEVuZE5vdGU+PENpdGUgRXhjbHVkZUF1dGg9IjEiIEV4Y2x1ZGVZZWFyPSIxIj48QXV0aG9yPlJv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C64F55">
        <w:instrText xml:space="preserve"> ADDIN EN.CITE </w:instrText>
      </w:r>
      <w:r w:rsidR="00C64F55">
        <w:fldChar w:fldCharType="begin">
          <w:fldData xml:space="preserve">PEVuZE5vdGU+PENpdGUgRXhjbHVkZUF1dGg9IjEiIEV4Y2x1ZGVZZWFyPSIxIj48QXV0aG9yPlJv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</w:fldData>
        </w:fldChar>
      </w:r>
      <w:r w:rsidR="00C64F55">
        <w:instrText xml:space="preserve"> ADDIN EN.CITE.DATA </w:instrText>
      </w:r>
      <w:r w:rsidR="00C64F55">
        <w:fldChar w:fldCharType="end"/>
      </w:r>
      <w:r w:rsidR="007728A0" w:rsidRPr="00A20D79">
        <w:fldChar w:fldCharType="separate"/>
      </w:r>
      <w:hyperlink w:anchor="_ENREF_31" w:tooltip="Rosen, 2013 #1561" w:history="1">
        <w:r w:rsidR="00C64F55" w:rsidRPr="00A20D79">
          <w:rPr>
            <w:noProof/>
            <w:vertAlign w:val="superscript"/>
          </w:rPr>
          <w:t>31</w:t>
        </w:r>
      </w:hyperlink>
      <w:r w:rsidR="00C20807" w:rsidRPr="00A20D79">
        <w:rPr>
          <w:noProof/>
          <w:vertAlign w:val="superscript"/>
        </w:rPr>
        <w:t xml:space="preserve">, </w:t>
      </w:r>
      <w:hyperlink w:anchor="_ENREF_32" w:tooltip="Rosen, 2017 #949" w:history="1">
        <w:r w:rsidR="00C64F55" w:rsidRPr="00A20D79">
          <w:rPr>
            <w:noProof/>
            <w:vertAlign w:val="superscript"/>
          </w:rPr>
          <w:t>32</w:t>
        </w:r>
      </w:hyperlink>
      <w:r w:rsidR="007728A0" w:rsidRPr="00A20D79">
        <w:fldChar w:fldCharType="end"/>
      </w:r>
      <w:r w:rsidRPr="00A20D79">
        <w:t xml:space="preserve"> The third study investigated the effect of a brief CBT transition intervention by gender and only reported group differences for the small sample of female veterans (21 intervention</w:t>
      </w:r>
      <w:r w:rsidR="00BA34A3" w:rsidRPr="00A20D79">
        <w:t>,</w:t>
      </w:r>
      <w:r w:rsidRPr="00A20D79">
        <w:t xml:space="preserve"> 14 control), finding lower PTSD severity among those on the waitlist at 6 months.</w:t>
      </w:r>
      <w:hyperlink w:anchor="_ENREF_33" w:tooltip="Gallegos, 2015 #1178" w:history="1">
        <w:r w:rsidR="00C64F55" w:rsidRPr="00A20D79">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PjEx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AG==
</w:fldData>
          </w:fldChar>
        </w:r>
        <w:r w:rsidR="00C64F55">
          <w:instrText xml:space="preserve"> ADDIN EN.CITE </w:instrText>
        </w:r>
        <w:r w:rsidR="00C64F55">
          <w:fldChar w:fldCharType="begin">
            <w:fldData xml:space="preserve">PEVuZE5vdGU+PENpdGUgRXhjbHVkZUF1dGg9IjEiIEV4Y2x1ZGVZZWFyPSIxIj48QXV0aG9yPkdh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</w:fldData>
          </w:fldChar>
        </w:r>
        <w:r w:rsidR="00C64F55">
          <w:instrText xml:space="preserve"> ADDIN EN.CITE.DATA </w:instrText>
        </w:r>
        <w:r w:rsidR="00C64F55">
          <w:fldChar w:fldCharType="end"/>
        </w:r>
        <w:r w:rsidR="00C64F55" w:rsidRPr="00A20D79">
          <w:fldChar w:fldCharType="separate"/>
        </w:r>
        <w:r w:rsidR="00C64F55" w:rsidRPr="00A20D79">
          <w:rPr>
            <w:noProof/>
            <w:vertAlign w:val="superscript"/>
          </w:rPr>
          <w:t>33</w:t>
        </w:r>
        <w:r w:rsidR="00C64F55" w:rsidRPr="00A20D79">
          <w:fldChar w:fldCharType="end"/>
        </w:r>
      </w:hyperlink>
    </w:p>
    <w:p w14:paraId="2BB14B01" w14:textId="6DB18EF7" w:rsidR="00DF0660" w:rsidRPr="00651DC5" w:rsidRDefault="009E6783" w:rsidP="00651DC5">
      <w:pPr>
        <w:pStyle w:val="1-BodyText"/>
        <w:spacing w:line="480" w:lineRule="auto"/>
      </w:pPr>
      <w:r w:rsidRPr="00A20D79">
        <w:t>In addition, t</w:t>
      </w:r>
      <w:r w:rsidR="00DF0660" w:rsidRPr="00A20D79">
        <w:t xml:space="preserve">he </w:t>
      </w:r>
      <w:r w:rsidR="00BA34A3" w:rsidRPr="00A20D79">
        <w:t xml:space="preserve">2 </w:t>
      </w:r>
      <w:r w:rsidR="00DF0660" w:rsidRPr="00A20D79">
        <w:t>studies investigating the addition of telephone support to</w:t>
      </w:r>
      <w:r w:rsidR="00DF0660" w:rsidRPr="00651DC5">
        <w:t xml:space="preserve"> usual care reported quality-of-life and health care access and utilization outcomes. Audio care was associated with similar quality-of-life and, as </w:t>
      </w:r>
      <w:r w:rsidR="001C3C42">
        <w:t>anticipated</w:t>
      </w:r>
      <w:r w:rsidR="00DF0660" w:rsidRPr="00651DC5">
        <w:t xml:space="preserve">, </w:t>
      </w:r>
      <w:r w:rsidR="00D362E1">
        <w:t>more</w:t>
      </w:r>
      <w:r w:rsidR="00D362E1" w:rsidRPr="00651DC5">
        <w:t xml:space="preserve"> </w:t>
      </w:r>
      <w:r w:rsidR="00DF0660" w:rsidRPr="00651DC5">
        <w:t>non-study mental health visits at post-treatment (Ps&lt;0.01</w:t>
      </w:r>
      <w:r w:rsidR="00276CAB" w:rsidRPr="00651DC5">
        <w:t>, high RoB</w:t>
      </w:r>
      <w:r w:rsidR="00DF0660" w:rsidRPr="00651DC5">
        <w:t>).</w:t>
      </w:r>
      <w:r>
        <w:fldChar w:fldCharType="begin"/>
      </w:r>
      <w:r>
        <w:instrText xml:space="preserve"> </w:instrText>
      </w:r>
      <w:r w:rsidR="004A0936">
        <w:instrText>#1561;#949</w:instrText>
      </w:r>
      <w:r>
        <w:fldChar w:fldCharType="separate"/>
      </w:r>
      <w:hyperlink w:anchor="_ENREF_31" w:tooltip="Rosen, 2013 #1561" w:history="1">
        <w:r w:rsidR="0007509F" w:rsidRPr="00C20807">
          <w:rPr>
            <w:noProof/>
            <w:vertAlign w:val="superscript"/>
          </w:rPr>
          <w:t>31</w:t>
        </w:r>
      </w:hyperlink>
      <w:r w:rsidR="00C20807" w:rsidRPr="00C20807">
        <w:rPr>
          <w:noProof/>
          <w:vertAlign w:val="superscript"/>
        </w:rPr>
        <w:t xml:space="preserve">, </w:t>
      </w:r>
      <w:hyperlink w:anchor="_ENREF_32" w:tooltip="Rosen, 2017 #949" w:history="1">
        <w:r w:rsidR="0007509F" w:rsidRPr="00C20807">
          <w:rPr>
            <w:noProof/>
            <w:vertAlign w:val="superscript"/>
          </w:rPr>
          <w:t>32</w:t>
        </w:r>
      </w:hyperlink>
      <w:r>
        <w:fldChar w:fldCharType="end"/>
      </w:r>
      <w:r w:rsidR="00833BE7">
        <w:fldChar w:fldCharType="begin"/>
      </w:r>
      <w:r w:rsidR="00833BE7">
        <w:instrText xml:space="preserve"> </w:instrText>
      </w:r>
      <w:r w:rsidR="004A0936">
        <w:instrText>#1561;#949</w:instrText>
      </w:r>
      <w:r w:rsidR="00833BE7">
        <w:fldChar w:fldCharType="separate"/>
      </w:r>
      <w:hyperlink w:anchor="_ENREF_31" w:tooltip="Rosen, 2013 #1561" w:history="1">
        <w:r w:rsidR="0007509F" w:rsidRPr="00C20807">
          <w:rPr>
            <w:noProof/>
            <w:vertAlign w:val="superscript"/>
          </w:rPr>
          <w:t>31</w:t>
        </w:r>
      </w:hyperlink>
      <w:r w:rsidR="00C20807" w:rsidRPr="00C20807">
        <w:rPr>
          <w:noProof/>
          <w:vertAlign w:val="superscript"/>
        </w:rPr>
        <w:t xml:space="preserve">, </w:t>
      </w:r>
      <w:hyperlink w:anchor="_ENREF_32" w:tooltip="Rosen, 2017 #949" w:history="1">
        <w:r w:rsidR="0007509F" w:rsidRPr="00C20807">
          <w:rPr>
            <w:noProof/>
            <w:vertAlign w:val="superscript"/>
          </w:rPr>
          <w:t>32</w:t>
        </w:r>
      </w:hyperlink>
      <w:r w:rsidR="00833BE7">
        <w:fldChar w:fldCharType="end"/>
      </w:r>
      <w:r w:rsidR="00833BE7" w:rsidRPr="00651DC5">
        <w:t xml:space="preserve"> The same studies also reported on patient safety, with one</w:t>
      </w:r>
      <w:r w:rsidR="00DF0660" w:rsidRPr="00651DC5">
        <w:t xml:space="preserve"> </w:t>
      </w:r>
      <w:r w:rsidR="00833BE7" w:rsidRPr="00651DC5">
        <w:t>reporting no unintended effects or harms across arms</w:t>
      </w:r>
      <w:hyperlink w:anchor="_ENREF_31" w:tooltip="Rosen, 2013 #1561" w:history="1">
        <w:r w:rsidR="00C64F5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PjE1NjE8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</w:fldData>
          </w:fldChar>
        </w:r>
        <w:r w:rsidR="00C64F55">
          <w:instrText xml:space="preserve"> ADDIN EN.CITE </w:instrText>
        </w:r>
        <w:r w:rsidR="00C64F55">
          <w:fldChar w:fldCharType="begin">
            <w:fldData xml:space="preserve">PEVuZE5vdGU+PENpdGUgRXhjbHVkZUF1dGg9IjEiIEV4Y2x1ZGVZZWFyPSIxIj48QXV0aG9yPlJv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</w:fldData>
          </w:fldChar>
        </w:r>
        <w:r w:rsidR="00C64F55">
          <w:instrText xml:space="preserve"> ADDIN EN.CITE.DATA </w:instrText>
        </w:r>
        <w:r w:rsidR="00C64F55">
          <w:fldChar w:fldCharType="end"/>
        </w:r>
        <w:r w:rsidR="00C64F55">
          <w:fldChar w:fldCharType="separate"/>
        </w:r>
        <w:r w:rsidR="00C64F55" w:rsidRPr="00C64F55">
          <w:rPr>
            <w:noProof/>
            <w:vertAlign w:val="superscript"/>
          </w:rPr>
          <w:t>31</w:t>
        </w:r>
        <w:r w:rsidR="00C64F55">
          <w:fldChar w:fldCharType="end"/>
        </w:r>
      </w:hyperlink>
      <w:r w:rsidR="00833BE7" w:rsidRPr="00651DC5">
        <w:t xml:space="preserve"> and the other reporting 13 non–study related adverse events.</w:t>
      </w:r>
      <w:hyperlink w:anchor="_ENREF_32" w:tooltip="Rosen, 2017 #949" w:history="1">
        <w:r w:rsidR="00C64F5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j45NDk8L2tl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</w:fldData>
          </w:fldChar>
        </w:r>
        <w:r w:rsidR="00C64F55">
          <w:instrText xml:space="preserve"> ADDIN EN.CITE </w:instrText>
        </w:r>
        <w:r w:rsidR="00C64F55">
          <w:fldChar w:fldCharType="begin">
            <w:fldData xml:space="preserve">PEVuZE5vdGU+PENpdGUgRXhjbHVkZUF1dGg9IjEiIEV4Y2x1ZGVZZWFyPSIxIj48QXV0aG9yPlJv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</w:fldData>
          </w:fldChar>
        </w:r>
        <w:r w:rsidR="00C64F55">
          <w:instrText xml:space="preserve"> ADDIN EN.CITE.DATA </w:instrText>
        </w:r>
        <w:r w:rsidR="00C64F55">
          <w:fldChar w:fldCharType="end"/>
        </w:r>
        <w:r w:rsidR="00C64F55">
          <w:fldChar w:fldCharType="separate"/>
        </w:r>
        <w:r w:rsidR="00C64F55" w:rsidRPr="00C64F55">
          <w:rPr>
            <w:noProof/>
            <w:vertAlign w:val="superscript"/>
          </w:rPr>
          <w:t>32</w:t>
        </w:r>
        <w:r w:rsidR="00C64F55">
          <w:fldChar w:fldCharType="end"/>
        </w:r>
      </w:hyperlink>
    </w:p>
    <w:p w14:paraId="246A7A05" w14:textId="4A1617A8" w:rsidR="008E0672" w:rsidRPr="00651DC5" w:rsidRDefault="008E0672" w:rsidP="00651DC5">
      <w:pPr>
        <w:pStyle w:val="Heading2"/>
        <w:spacing w:before="0" w:after="0" w:line="480" w:lineRule="auto"/>
      </w:pPr>
      <w:r w:rsidRPr="00651DC5">
        <w:t>Insomnia</w:t>
      </w:r>
    </w:p>
    <w:p w14:paraId="0DFEC242" w14:textId="6D94F05A" w:rsidR="008E0672" w:rsidRPr="00651DC5" w:rsidRDefault="008E0672" w:rsidP="00651DC5">
      <w:pPr>
        <w:pStyle w:val="1-BodyText"/>
        <w:spacing w:line="480" w:lineRule="auto"/>
      </w:pPr>
      <w:r w:rsidRPr="00651DC5">
        <w:t>Two RCTs</w:t>
      </w:r>
      <w:r w:rsidR="00867E08" w:rsidRPr="00651DC5">
        <w:t xml:space="preserve"> (</w:t>
      </w:r>
      <w:r w:rsidR="000B7F7F" w:rsidRPr="00651DC5">
        <w:t xml:space="preserve">3 </w:t>
      </w:r>
      <w:r w:rsidR="00867E08" w:rsidRPr="00651DC5">
        <w:t>comparisons</w:t>
      </w:r>
      <w:r w:rsidR="005521EF">
        <w:t xml:space="preserve">, </w:t>
      </w:r>
      <w:r w:rsidRPr="00651DC5">
        <w:t>249 participants</w:t>
      </w:r>
      <w:r w:rsidR="008F4D45">
        <w:t>)</w:t>
      </w:r>
      <w:r w:rsidR="00921D72" w:rsidRPr="00921D72">
        <w:t xml:space="preserve"> </w:t>
      </w:r>
      <w:r w:rsidR="00D11D53">
        <w:t xml:space="preserve">reported </w:t>
      </w:r>
      <w:r w:rsidR="00D11D53" w:rsidRPr="00651DC5">
        <w:t>CMC and patient-reported health or quality-of-life</w:t>
      </w:r>
      <w:r w:rsidR="00D11D53">
        <w:t xml:space="preserve"> </w:t>
      </w:r>
      <w:r w:rsidR="008F4D45">
        <w:t>for</w:t>
      </w:r>
      <w:r w:rsidRPr="00651DC5">
        <w:t xml:space="preserve"> </w:t>
      </w:r>
      <w:r w:rsidR="00050436" w:rsidRPr="00651DC5">
        <w:t>brief audio-only interventions</w:t>
      </w:r>
      <w:r w:rsidRPr="00651DC5">
        <w:t xml:space="preserve"> </w:t>
      </w:r>
      <w:r w:rsidR="00CE4381" w:rsidRPr="00651DC5">
        <w:t xml:space="preserve">to </w:t>
      </w:r>
      <w:r w:rsidR="004D2367" w:rsidRPr="00651DC5">
        <w:t>monitor</w:t>
      </w:r>
      <w:r w:rsidR="00CE4381" w:rsidRPr="00651DC5">
        <w:t xml:space="preserve"> self-paced treatment modules for</w:t>
      </w:r>
      <w:r w:rsidRPr="00651DC5">
        <w:t xml:space="preserve"> insomnia</w:t>
      </w:r>
      <w:r w:rsidR="002120BA" w:rsidRPr="00651DC5">
        <w:t xml:space="preserve"> </w:t>
      </w:r>
      <w:r w:rsidR="00C23BEF" w:rsidRPr="00651DC5">
        <w:t xml:space="preserve">(cognitive </w:t>
      </w:r>
      <w:r w:rsidR="00205060" w:rsidRPr="00651DC5">
        <w:t xml:space="preserve">and </w:t>
      </w:r>
      <w:r w:rsidR="00C23BEF" w:rsidRPr="00651DC5">
        <w:t>behavioral thera</w:t>
      </w:r>
      <w:r w:rsidR="00205060" w:rsidRPr="00651DC5">
        <w:t>pies</w:t>
      </w:r>
      <w:r w:rsidR="00740431" w:rsidRPr="00651DC5">
        <w:t>)</w:t>
      </w:r>
      <w:hyperlink w:anchor="_ENREF_34" w:tooltip="Sunnhed, 2020 #431" w:history="1">
        <w:r w:rsidR="00C64F5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PjQzMTwv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</w:fldData>
          </w:fldChar>
        </w:r>
        <w:r w:rsidR="00C64F55">
          <w:instrText xml:space="preserve"> ADDIN EN.CITE </w:instrText>
        </w:r>
        <w:r w:rsidR="00C64F5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PjQzMTwv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4</w:t>
        </w:r>
        <w:r w:rsidR="00C64F55">
          <w:fldChar w:fldCharType="end"/>
        </w:r>
      </w:hyperlink>
      <w:r w:rsidR="00740431" w:rsidRPr="00651DC5">
        <w:t xml:space="preserve"> </w:t>
      </w:r>
      <w:r w:rsidR="00C23BEF" w:rsidRPr="00651DC5">
        <w:t xml:space="preserve">or </w:t>
      </w:r>
      <w:r w:rsidR="00740431" w:rsidRPr="00651DC5">
        <w:t xml:space="preserve">to deliver </w:t>
      </w:r>
      <w:r w:rsidR="00E119D5" w:rsidRPr="00651DC5">
        <w:t>CBT</w:t>
      </w:r>
      <w:r w:rsidR="00383ADD">
        <w:t xml:space="preserve"> treatment</w:t>
      </w:r>
      <w:r w:rsidR="00847389" w:rsidRPr="00651DC5">
        <w:t>.</w:t>
      </w:r>
      <w:hyperlink w:anchor="_ENREF_35" w:tooltip="Arnedt, 2013 #1524" w:history="1">
        <w:r w:rsidR="00C64F5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j4xNTI0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==
</w:fldData>
          </w:fldChar>
        </w:r>
        <w:r w:rsidR="00C64F55">
          <w:instrText xml:space="preserve"> ADDIN EN.CITE </w:instrText>
        </w:r>
        <w:r w:rsidR="00C64F5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j4xNTI0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==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5</w:t>
        </w:r>
        <w:r w:rsidR="00C64F55">
          <w:fldChar w:fldCharType="end"/>
        </w:r>
      </w:hyperlink>
      <w:r w:rsidR="00F649A4" w:rsidRPr="00651DC5">
        <w:t xml:space="preserve"> </w:t>
      </w:r>
      <w:r w:rsidR="0052456E" w:rsidRPr="00651DC5">
        <w:t>Post-treatment</w:t>
      </w:r>
      <w:r w:rsidRPr="00651DC5">
        <w:t xml:space="preserve"> results favored the interventions for clinical</w:t>
      </w:r>
      <w:r w:rsidR="0052456E" w:rsidRPr="00651DC5">
        <w:t xml:space="preserve"> response</w:t>
      </w:r>
      <w:r w:rsidR="00276ED9" w:rsidRPr="00651DC5">
        <w:t xml:space="preserve"> (</w:t>
      </w:r>
      <w:r w:rsidR="00524E5F" w:rsidRPr="00651DC5">
        <w:t xml:space="preserve">achieving a change of </w:t>
      </w:r>
      <w:r w:rsidR="00EC73A0" w:rsidRPr="00651DC5">
        <w:t>≥</w:t>
      </w:r>
      <w:r w:rsidR="00524E5F" w:rsidRPr="00651DC5">
        <w:t>8</w:t>
      </w:r>
      <w:r w:rsidR="00E7288A" w:rsidRPr="00651DC5">
        <w:t xml:space="preserve"> </w:t>
      </w:r>
      <w:r w:rsidR="00EC73A0" w:rsidRPr="00651DC5">
        <w:t xml:space="preserve">on </w:t>
      </w:r>
      <w:r w:rsidR="00E7288A" w:rsidRPr="00651DC5">
        <w:t>the Insomnia Severity Index</w:t>
      </w:r>
      <w:r w:rsidR="00276ED9" w:rsidRPr="00651DC5">
        <w:t>)</w:t>
      </w:r>
      <w:r w:rsidR="00381CEE" w:rsidRPr="00651DC5">
        <w:t xml:space="preserve"> in </w:t>
      </w:r>
      <w:r w:rsidR="003D3F43" w:rsidRPr="00651DC5">
        <w:t xml:space="preserve">all </w:t>
      </w:r>
      <w:r w:rsidR="000B7F7F" w:rsidRPr="00651DC5">
        <w:t xml:space="preserve">3 </w:t>
      </w:r>
      <w:r w:rsidR="003D3F43" w:rsidRPr="00651DC5">
        <w:t>comparisons</w:t>
      </w:r>
      <w:r w:rsidRPr="00651DC5">
        <w:t xml:space="preserve"> (Ps&lt;0.02</w:t>
      </w:r>
      <w:r w:rsidR="0023565A" w:rsidRPr="00651DC5">
        <w:t>, 1 high RoB</w:t>
      </w:r>
      <w:r w:rsidRPr="00651DC5">
        <w:t>)</w:t>
      </w:r>
      <w:r w:rsidR="00381CEE" w:rsidRPr="00651DC5">
        <w:t xml:space="preserve"> and </w:t>
      </w:r>
      <w:r w:rsidR="00572E6D" w:rsidRPr="00651DC5">
        <w:t xml:space="preserve">for remission </w:t>
      </w:r>
      <w:r w:rsidR="00D11D53">
        <w:t>when comparing</w:t>
      </w:r>
      <w:r w:rsidR="003D3F43" w:rsidRPr="00651DC5">
        <w:t xml:space="preserve"> </w:t>
      </w:r>
      <w:r w:rsidR="00C43E76" w:rsidRPr="00651DC5">
        <w:t>the</w:t>
      </w:r>
      <w:r w:rsidR="006D156E" w:rsidRPr="00651DC5">
        <w:t xml:space="preserve"> monitoring intervention</w:t>
      </w:r>
      <w:r w:rsidR="00C43E76" w:rsidRPr="00651DC5">
        <w:t>s</w:t>
      </w:r>
      <w:r w:rsidR="00C43E76" w:rsidRPr="00651DC5" w:rsidDel="00D11D53">
        <w:t xml:space="preserve"> </w:t>
      </w:r>
      <w:r w:rsidR="00D11D53">
        <w:t>to</w:t>
      </w:r>
      <w:r w:rsidR="00D11D53" w:rsidRPr="00651DC5">
        <w:t xml:space="preserve"> </w:t>
      </w:r>
      <w:r w:rsidR="00572E6D" w:rsidRPr="00651DC5">
        <w:t>waitlist control</w:t>
      </w:r>
      <w:r w:rsidR="00E52B76" w:rsidRPr="00651DC5">
        <w:t xml:space="preserve"> (Ps&lt;0.001)</w:t>
      </w:r>
      <w:r w:rsidR="00572E6D" w:rsidRPr="00651DC5">
        <w:t>.</w:t>
      </w:r>
      <w:r w:rsidR="007728A0">
        <w:fldChar w:fldCharType="begin">
          <w:fldData xml:space="preserve">PEVuZE5vdGU+PENpdGUgRXhjbHVkZUF1dGg9IjEiIEV4Y2x1ZGVZZWFyPSIxIj48QXV0aG9yPlN1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</w:fldData>
        </w:fldChar>
      </w:r>
      <w:r w:rsidR="00C64F55">
        <w:instrText xml:space="preserve"> ADDIN EN.CITE </w:instrText>
      </w:r>
      <w:r w:rsidR="00C64F55">
        <w:fldChar w:fldCharType="begin">
          <w:fldData xml:space="preserve">PEVuZE5vdGU+PENpdGUgRXhjbHVkZUF1dGg9IjEiIEV4Y2x1ZGVZZWFyPSIxIj48QXV0aG9yPlN1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</w:fldData>
        </w:fldChar>
      </w:r>
      <w:r w:rsidR="00C64F55">
        <w:instrText xml:space="preserve"> ADDIN EN.CITE.DATA </w:instrText>
      </w:r>
      <w:r w:rsidR="00C64F55">
        <w:fldChar w:fldCharType="end"/>
      </w:r>
      <w:r w:rsidR="007728A0">
        <w:fldChar w:fldCharType="separate"/>
      </w:r>
      <w:hyperlink w:anchor="_ENREF_34" w:tooltip="Sunnhed, 2020 #431" w:history="1">
        <w:r w:rsidR="00C64F55" w:rsidRPr="00C20807">
          <w:rPr>
            <w:noProof/>
            <w:vertAlign w:val="superscript"/>
          </w:rPr>
          <w:t>34</w:t>
        </w:r>
      </w:hyperlink>
      <w:r w:rsidR="00C20807" w:rsidRPr="00C20807">
        <w:rPr>
          <w:noProof/>
          <w:vertAlign w:val="superscript"/>
        </w:rPr>
        <w:t xml:space="preserve">, </w:t>
      </w:r>
      <w:hyperlink w:anchor="_ENREF_35" w:tooltip="Arnedt, 2013 #1524" w:history="1">
        <w:r w:rsidR="00C64F55" w:rsidRPr="00C20807">
          <w:rPr>
            <w:noProof/>
            <w:vertAlign w:val="superscript"/>
          </w:rPr>
          <w:t>35</w:t>
        </w:r>
      </w:hyperlink>
      <w:r w:rsidR="007728A0">
        <w:fldChar w:fldCharType="end"/>
      </w:r>
      <w:r w:rsidRPr="00651DC5">
        <w:t xml:space="preserve"> </w:t>
      </w:r>
      <w:r w:rsidR="0080084C" w:rsidRPr="00651DC5">
        <w:t xml:space="preserve">Although the </w:t>
      </w:r>
      <w:r w:rsidR="003D3F43" w:rsidRPr="00651DC5">
        <w:t>comparison between</w:t>
      </w:r>
      <w:r w:rsidR="00C2566B" w:rsidRPr="00651DC5">
        <w:t xml:space="preserve"> </w:t>
      </w:r>
      <w:r w:rsidR="00292D7F" w:rsidRPr="00651DC5">
        <w:t>telephone-</w:t>
      </w:r>
      <w:r w:rsidR="00C42112" w:rsidRPr="00651DC5">
        <w:t>delivered</w:t>
      </w:r>
      <w:r w:rsidR="00292D7F" w:rsidRPr="00651DC5">
        <w:t xml:space="preserve"> CBT and</w:t>
      </w:r>
      <w:r w:rsidR="00C2566B" w:rsidRPr="00651DC5">
        <w:t xml:space="preserve"> informational pamphlet found</w:t>
      </w:r>
      <w:r w:rsidRPr="00651DC5">
        <w:t xml:space="preserve"> no statistically significant difference in remission at post-treatment</w:t>
      </w:r>
      <w:r w:rsidR="002369E7" w:rsidRPr="00651DC5">
        <w:t xml:space="preserve"> (8 weeks)</w:t>
      </w:r>
      <w:r w:rsidRPr="00651DC5">
        <w:t xml:space="preserve">, the </w:t>
      </w:r>
      <w:r w:rsidR="005902F3" w:rsidRPr="00651DC5">
        <w:t>audio</w:t>
      </w:r>
      <w:r w:rsidR="00836359" w:rsidRPr="00651DC5">
        <w:t xml:space="preserve">-only treatment </w:t>
      </w:r>
      <w:r w:rsidRPr="00651DC5">
        <w:t xml:space="preserve">was favored </w:t>
      </w:r>
      <w:r w:rsidR="000756D5" w:rsidRPr="00651DC5">
        <w:t xml:space="preserve">at </w:t>
      </w:r>
      <w:r w:rsidR="002369E7" w:rsidRPr="00651DC5">
        <w:t xml:space="preserve">12-week </w:t>
      </w:r>
      <w:r w:rsidR="000B7F7F" w:rsidRPr="00651DC5">
        <w:t>follow-</w:t>
      </w:r>
      <w:r w:rsidR="002369E7" w:rsidRPr="00651DC5">
        <w:t>up</w:t>
      </w:r>
      <w:r w:rsidR="00F63929" w:rsidRPr="00651DC5">
        <w:t xml:space="preserve"> </w:t>
      </w:r>
      <w:r w:rsidRPr="00651DC5">
        <w:t>(P&lt;0.01</w:t>
      </w:r>
      <w:r w:rsidR="00FE13F8" w:rsidRPr="00651DC5">
        <w:t>, high RoB</w:t>
      </w:r>
      <w:r w:rsidRPr="00651DC5">
        <w:t>).</w:t>
      </w:r>
      <w:hyperlink w:anchor="_ENREF_35" w:tooltip="Arnedt, 2013 #1524" w:history="1">
        <w:r w:rsidR="00C64F5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j4xNTI0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==
</w:fldData>
          </w:fldChar>
        </w:r>
        <w:r w:rsidR="00C64F55">
          <w:instrText xml:space="preserve"> ADDIN EN.CITE </w:instrText>
        </w:r>
        <w:r w:rsidR="00C64F5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j4xNTI0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==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5</w:t>
        </w:r>
        <w:r w:rsidR="00C64F55">
          <w:fldChar w:fldCharType="end"/>
        </w:r>
      </w:hyperlink>
      <w:r w:rsidRPr="00651DC5">
        <w:t xml:space="preserve"> </w:t>
      </w:r>
      <w:r w:rsidR="00B80736" w:rsidRPr="00651DC5">
        <w:t xml:space="preserve">Audio-only care was </w:t>
      </w:r>
      <w:r w:rsidR="000B0D0F" w:rsidRPr="00651DC5">
        <w:t xml:space="preserve">associated with </w:t>
      </w:r>
      <w:r w:rsidR="004A42E0" w:rsidRPr="00651DC5">
        <w:t>greater improvement</w:t>
      </w:r>
      <w:r w:rsidR="008B3A70" w:rsidRPr="00651DC5">
        <w:t xml:space="preserve"> in</w:t>
      </w:r>
      <w:r w:rsidR="00BC4FC1" w:rsidRPr="00651DC5">
        <w:t xml:space="preserve"> </w:t>
      </w:r>
      <w:r w:rsidR="00B80736" w:rsidRPr="00651DC5">
        <w:t xml:space="preserve">or similar </w:t>
      </w:r>
      <w:r w:rsidR="000E5B63" w:rsidRPr="00651DC5">
        <w:t>quality-of-life</w:t>
      </w:r>
      <w:r w:rsidR="000B0D0F" w:rsidRPr="00651DC5">
        <w:t xml:space="preserve"> </w:t>
      </w:r>
      <w:r w:rsidR="003B3938" w:rsidRPr="00651DC5">
        <w:t xml:space="preserve">compared </w:t>
      </w:r>
      <w:r w:rsidR="000B0D0F" w:rsidRPr="00651DC5">
        <w:t xml:space="preserve">to no active </w:t>
      </w:r>
      <w:r w:rsidR="007F4E75" w:rsidRPr="00651DC5">
        <w:t>care</w:t>
      </w:r>
      <w:r w:rsidR="00BC4FC1" w:rsidRPr="00651DC5">
        <w:t xml:space="preserve"> for the monitoring</w:t>
      </w:r>
      <w:hyperlink w:anchor="_ENREF_34" w:tooltip="Sunnhed, 2020 #431" w:history="1">
        <w:r w:rsidR="00C64F5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PjQzMTwv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</w:fldData>
          </w:fldChar>
        </w:r>
        <w:r w:rsidR="00C64F55">
          <w:instrText xml:space="preserve"> ADDIN EN.CITE </w:instrText>
        </w:r>
        <w:r w:rsidR="00C64F5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PjQzMTwv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4</w:t>
        </w:r>
        <w:r w:rsidR="00C64F55">
          <w:fldChar w:fldCharType="end"/>
        </w:r>
      </w:hyperlink>
      <w:r w:rsidR="00BC4FC1" w:rsidRPr="00651DC5">
        <w:t xml:space="preserve"> and treatment interventions,</w:t>
      </w:r>
      <w:hyperlink w:anchor="_ENREF_35" w:tooltip="Arnedt, 2013 #1524" w:history="1">
        <w:r w:rsidR="00C64F5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j4xNTI0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==
</w:fldData>
          </w:fldChar>
        </w:r>
        <w:r w:rsidR="00C64F55">
          <w:instrText xml:space="preserve"> ADDIN EN.CITE </w:instrText>
        </w:r>
        <w:r w:rsidR="00C64F5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j4xNTI0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==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5</w:t>
        </w:r>
        <w:r w:rsidR="00C64F55">
          <w:fldChar w:fldCharType="end"/>
        </w:r>
      </w:hyperlink>
      <w:r w:rsidR="00BC4FC1" w:rsidRPr="00651DC5">
        <w:t xml:space="preserve"> respectively</w:t>
      </w:r>
      <w:r w:rsidR="00B80736" w:rsidRPr="00651DC5">
        <w:t xml:space="preserve">. </w:t>
      </w:r>
      <w:r w:rsidRPr="00651DC5">
        <w:t>Patient-reported functional impairment scores at post</w:t>
      </w:r>
      <w:r w:rsidR="003E11C2" w:rsidRPr="00651DC5">
        <w:t>-</w:t>
      </w:r>
      <w:r w:rsidRPr="00651DC5">
        <w:t xml:space="preserve">treatment favored </w:t>
      </w:r>
      <w:r w:rsidR="00BC4FC1" w:rsidRPr="00651DC5">
        <w:t>the monitoring intervention</w:t>
      </w:r>
      <w:r w:rsidRPr="00651DC5">
        <w:t xml:space="preserve"> over </w:t>
      </w:r>
      <w:r w:rsidR="00BF7A44" w:rsidRPr="00651DC5">
        <w:t xml:space="preserve">waitlist </w:t>
      </w:r>
      <w:r w:rsidRPr="00651DC5">
        <w:t>(Ps&lt;0.001).</w:t>
      </w:r>
      <w:hyperlink w:anchor="_ENREF_34" w:tooltip="Sunnhed, 2020 #431" w:history="1">
        <w:r w:rsidR="00C64F5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PjQzMTwv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</w:fldData>
          </w:fldChar>
        </w:r>
        <w:r w:rsidR="00C64F55">
          <w:instrText xml:space="preserve"> ADDIN EN.CITE </w:instrText>
        </w:r>
        <w:r w:rsidR="00C64F5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PjQzMTwv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4</w:t>
        </w:r>
        <w:r w:rsidR="00C64F55">
          <w:fldChar w:fldCharType="end"/>
        </w:r>
      </w:hyperlink>
      <w:r w:rsidRPr="00651DC5">
        <w:t xml:space="preserve"> </w:t>
      </w:r>
    </w:p>
    <w:p w14:paraId="1E96A948" w14:textId="35FA0E8A" w:rsidR="008E0672" w:rsidRPr="00651DC5" w:rsidRDefault="008E0672" w:rsidP="00651DC5">
      <w:pPr>
        <w:pStyle w:val="Heading2"/>
        <w:spacing w:before="0" w:after="0" w:line="480" w:lineRule="auto"/>
      </w:pPr>
      <w:r w:rsidRPr="00651DC5">
        <w:t>Schizophrenia</w:t>
      </w:r>
      <w:r w:rsidR="00DF1FBD">
        <w:t xml:space="preserve"> Spectrum Disorder</w:t>
      </w:r>
    </w:p>
    <w:p w14:paraId="4F05AF96" w14:textId="78185C0C" w:rsidR="00F65CC7" w:rsidRPr="00651DC5" w:rsidRDefault="00F65CC7" w:rsidP="00651DC5">
      <w:pPr>
        <w:pStyle w:val="1-BodyText"/>
        <w:spacing w:line="480" w:lineRule="auto"/>
      </w:pPr>
      <w:r w:rsidRPr="00651DC5">
        <w:t xml:space="preserve">One RCT </w:t>
      </w:r>
      <w:r w:rsidR="00293008">
        <w:t>(</w:t>
      </w:r>
      <w:r w:rsidRPr="00651DC5">
        <w:t>105 participants</w:t>
      </w:r>
      <w:r w:rsidR="00293008">
        <w:t>)</w:t>
      </w:r>
      <w:r w:rsidRPr="00651DC5">
        <w:t xml:space="preserve"> </w:t>
      </w:r>
      <w:r w:rsidR="00036246" w:rsidRPr="00651DC5">
        <w:t xml:space="preserve">compared </w:t>
      </w:r>
      <w:r w:rsidRPr="00651DC5">
        <w:t xml:space="preserve">audio-only to </w:t>
      </w:r>
      <w:r w:rsidR="00036246" w:rsidRPr="00651DC5">
        <w:t xml:space="preserve">in-person </w:t>
      </w:r>
      <w:r w:rsidR="009D1840" w:rsidRPr="00651DC5">
        <w:t>follow-up</w:t>
      </w:r>
      <w:r w:rsidR="00036246" w:rsidRPr="00651DC5">
        <w:t xml:space="preserve"> for </w:t>
      </w:r>
      <w:r w:rsidRPr="00651DC5">
        <w:t>monitor</w:t>
      </w:r>
      <w:r w:rsidR="00036246" w:rsidRPr="00651DC5">
        <w:t>ing</w:t>
      </w:r>
      <w:r w:rsidRPr="00651DC5">
        <w:t xml:space="preserve"> schizophrenia spectrum disorder</w:t>
      </w:r>
      <w:r w:rsidR="003419D0">
        <w:t>,</w:t>
      </w:r>
      <w:r w:rsidR="00F378D5" w:rsidRPr="00651DC5">
        <w:t xml:space="preserve"> </w:t>
      </w:r>
      <w:r w:rsidR="00C02E5C">
        <w:t xml:space="preserve">and </w:t>
      </w:r>
      <w:r w:rsidR="00895A9B" w:rsidRPr="00651DC5">
        <w:t xml:space="preserve">only </w:t>
      </w:r>
      <w:r w:rsidRPr="00651DC5">
        <w:t>reported</w:t>
      </w:r>
      <w:r w:rsidR="005D77BF" w:rsidRPr="00651DC5">
        <w:t xml:space="preserve"> </w:t>
      </w:r>
      <w:r w:rsidRPr="00651DC5">
        <w:t>health care access and utilization outcomes.</w:t>
      </w:r>
      <w:r w:rsidR="004C6D2E" w:rsidRPr="004C6D2E">
        <w:t xml:space="preserve"> </w:t>
      </w:r>
      <w:hyperlink w:anchor="_ENREF_36" w:tooltip="Beebe, 2017 #888" w:history="1">
        <w:r w:rsidR="00C64F55">
          <w:fldChar w:fldCharType="begin"/>
        </w:r>
        <w:r w:rsidR="00C64F55">
          <w:instrText xml:space="preserve"> ADDIN EN.CITE &lt;EndNote&gt;&lt;Cite ExcludeAuth="1" ExcludeYear="1"&gt;&lt;Author&gt;Beebe&lt;/Author&gt;&lt;Year&gt;2017&lt;/Year&gt;&lt;RecNum&gt;888&lt;/RecNum&gt;&lt;DisplayText&gt;&lt;style face="superscript"&gt;36&lt;/style&gt;&lt;/DisplayText&gt;&lt;record&gt;&lt;rec-number&gt;888&lt;/rec-number&gt;&lt;foreign-keys&gt;&lt;key app="EN" db-id="esv229dx3rrav4e905wx9sv2a0x2dw9deted"&gt;888&lt;/key&gt;&lt;/foreign-keys&gt;&lt;ref-type name="Journal Article"&gt;17&lt;/ref-type&gt;&lt;contributors&gt;&lt;authors&gt;&lt;author&gt;Beebe, L. H.&lt;/author&gt;&lt;author&gt;Smith, K.&lt;/author&gt;&lt;author&gt;Phillips, C.&lt;/author&gt;&lt;/authors&gt;&lt;/contributors&gt;&lt;titles&gt;&lt;title&gt;Effect of a telephone intervention on measures of psychiatric and nonpsychiatric medication adherence in outpatients with schizophrenia spectrum disorders&lt;/title&gt;&lt;secondary-title&gt;J Psychosoc Nurs Ment Health Serv&lt;/secondary-title&gt;&lt;/titles&gt;&lt;periodical&gt;&lt;full-title&gt;Journal of Psychosocial Nursing and Mental Health Services&lt;/full-title&gt;&lt;abbr-1&gt;J. Psychosoc. Nurs. Ment. Health Serv.&lt;/abbr-1&gt;&lt;abbr-2&gt;J Psychosoc Nurs Ment Health Serv&lt;/abbr-2&gt;&lt;abbr-3&gt;Journal of Psychosocial Nursing &amp;amp; Mental Health Services&lt;/abbr-3&gt;&lt;/periodical&gt;&lt;pages&gt;29-36&lt;/pages&gt;&lt;volume&gt;55&lt;/volume&gt;&lt;number&gt;1&lt;/number&gt;&lt;edition&gt;2017/01/31&lt;/edition&gt;&lt;keywords&gt;&lt;keyword&gt;Adult&lt;/keyword&gt;&lt;keyword&gt;Ambulatory Care/*psychology&lt;/keyword&gt;&lt;keyword&gt;Antipsychotic Agents/*administration &amp;amp; dosage/pharmacokinetics&lt;/keyword&gt;&lt;keyword&gt;Female&lt;/keyword&gt;&lt;keyword&gt;Humans&lt;/keyword&gt;&lt;keyword&gt;Male&lt;/keyword&gt;&lt;keyword&gt;Medication Adherence/*psychology&lt;/keyword&gt;&lt;keyword&gt;Middle Aged&lt;/keyword&gt;&lt;keyword&gt;Problem Solving&lt;/keyword&gt;&lt;keyword&gt;Psychotic Disorders/diagnosis/*nursing/psychology&lt;/keyword&gt;&lt;keyword&gt;*Reminder Systems&lt;/keyword&gt;&lt;keyword&gt;Schizophrenia/blood/diagnosis/*nursing&lt;/keyword&gt;&lt;keyword&gt;*Telephone&lt;/keyword&gt;&lt;/keywords&gt;&lt;dates&gt;&lt;year&gt;2017&lt;/year&gt;&lt;pub-dates&gt;&lt;date&gt;Jan 1&lt;/date&gt;&lt;/pub-dates&gt;&lt;/dates&gt;&lt;isbn&gt;0279-3695 (Print)&amp;#xD;0279-3695&lt;/isbn&gt;&lt;accession-num&gt;28135389&lt;/accession-num&gt;&lt;urls&gt;&lt;/urls&gt;&lt;electronic-resource-num&gt;10.3928/02793695-20170119-04&lt;/electronic-resource-num&gt;&lt;remote-database-provider&gt;NLM&lt;/remote-database-provider&gt;&lt;language&gt;eng&lt;/language&gt;&lt;/record&gt;&lt;/Cite&gt;&lt;/EndNote&gt;</w:instrText>
        </w:r>
        <w:r w:rsidR="00C64F55">
          <w:fldChar w:fldCharType="separate"/>
        </w:r>
        <w:r w:rsidR="00C64F55" w:rsidRPr="00C20807">
          <w:rPr>
            <w:noProof/>
            <w:vertAlign w:val="superscript"/>
          </w:rPr>
          <w:t>36</w:t>
        </w:r>
        <w:r w:rsidR="00C64F55">
          <w:fldChar w:fldCharType="end"/>
        </w:r>
      </w:hyperlink>
      <w:r w:rsidR="004C6D2E" w:rsidRPr="00651DC5">
        <w:t xml:space="preserve"> </w:t>
      </w:r>
      <w:r w:rsidR="00056D5A" w:rsidRPr="00651DC5">
        <w:t xml:space="preserve">There was no </w:t>
      </w:r>
      <w:r w:rsidR="00737816" w:rsidRPr="00651DC5">
        <w:t>statistically</w:t>
      </w:r>
      <w:r w:rsidR="00056D5A" w:rsidRPr="00651DC5">
        <w:t xml:space="preserve"> significant difference i</w:t>
      </w:r>
      <w:r w:rsidR="00737816" w:rsidRPr="00651DC5">
        <w:t xml:space="preserve">n psychiatric and non-psychiatric medication adherence </w:t>
      </w:r>
      <w:r w:rsidR="00F07F12" w:rsidRPr="00651DC5">
        <w:t>based on pill counts</w:t>
      </w:r>
      <w:r w:rsidR="00D87CD6" w:rsidRPr="00651DC5">
        <w:t>;</w:t>
      </w:r>
      <w:r w:rsidR="00157FD0" w:rsidRPr="00651DC5">
        <w:t xml:space="preserve"> </w:t>
      </w:r>
      <w:r w:rsidR="00F07F12" w:rsidRPr="00651DC5">
        <w:t>however</w:t>
      </w:r>
      <w:r w:rsidR="00D87CD6" w:rsidRPr="00651DC5">
        <w:t>,</w:t>
      </w:r>
      <w:r w:rsidR="00877FC9" w:rsidRPr="00651DC5">
        <w:t xml:space="preserve"> serum analysis </w:t>
      </w:r>
      <w:r w:rsidR="004F770F" w:rsidRPr="00651DC5">
        <w:t xml:space="preserve">specifically </w:t>
      </w:r>
      <w:r w:rsidR="00877FC9" w:rsidRPr="00651DC5">
        <w:t xml:space="preserve">for antipsychotic medication </w:t>
      </w:r>
      <w:r w:rsidR="00C95FEB" w:rsidRPr="00651DC5">
        <w:t xml:space="preserve">found </w:t>
      </w:r>
      <w:r w:rsidR="001B05DD" w:rsidRPr="00651DC5">
        <w:t>that</w:t>
      </w:r>
      <w:r w:rsidR="00AC4851" w:rsidRPr="00651DC5">
        <w:t xml:space="preserve"> </w:t>
      </w:r>
      <w:r w:rsidR="00205332" w:rsidRPr="00651DC5">
        <w:t>a greater proportion of those receiving telephone follow-up had medication levels</w:t>
      </w:r>
      <w:r w:rsidR="002D3798" w:rsidRPr="00651DC5">
        <w:t xml:space="preserve"> within therapeutic range</w:t>
      </w:r>
      <w:r w:rsidR="00205332" w:rsidRPr="00651DC5">
        <w:t xml:space="preserve"> than </w:t>
      </w:r>
      <w:r w:rsidR="001D153D" w:rsidRPr="00651DC5">
        <w:t>those receiving in-person follow</w:t>
      </w:r>
      <w:r w:rsidR="00955171" w:rsidRPr="00651DC5">
        <w:t>-</w:t>
      </w:r>
      <w:r w:rsidR="001D153D" w:rsidRPr="00651DC5">
        <w:t>up</w:t>
      </w:r>
      <w:r w:rsidR="004F770F" w:rsidRPr="00651DC5">
        <w:t xml:space="preserve"> </w:t>
      </w:r>
      <w:r w:rsidR="003538DB">
        <w:t>(P=</w:t>
      </w:r>
      <w:r w:rsidR="00E751DE" w:rsidRPr="00651DC5">
        <w:t>0.023</w:t>
      </w:r>
      <w:r w:rsidR="00E85798" w:rsidRPr="00651DC5">
        <w:t>, high RoB</w:t>
      </w:r>
      <w:r w:rsidR="004310DB" w:rsidRPr="00651DC5">
        <w:t>).</w:t>
      </w:r>
      <w:r w:rsidR="00EB5BA8" w:rsidRPr="00651DC5">
        <w:t xml:space="preserve"> </w:t>
      </w:r>
    </w:p>
    <w:p w14:paraId="00153896" w14:textId="1AC9E93E" w:rsidR="008E0672" w:rsidRPr="00651DC5" w:rsidRDefault="008E0672" w:rsidP="00651DC5">
      <w:pPr>
        <w:pStyle w:val="Heading2"/>
        <w:spacing w:before="0" w:after="0" w:line="480" w:lineRule="auto"/>
      </w:pPr>
      <w:r w:rsidRPr="00651DC5">
        <w:t>Substance Use Disorders</w:t>
      </w:r>
    </w:p>
    <w:p w14:paraId="64FF877A" w14:textId="0D508D02" w:rsidR="003A1962" w:rsidRPr="00651DC5" w:rsidRDefault="003A1962" w:rsidP="00651DC5">
      <w:pPr>
        <w:pStyle w:val="1-BodyText"/>
        <w:spacing w:line="480" w:lineRule="auto"/>
      </w:pPr>
      <w:r w:rsidRPr="00651DC5">
        <w:t>Six RCTs</w:t>
      </w:r>
      <w:r w:rsidR="009A7E8F" w:rsidRPr="00651DC5">
        <w:t xml:space="preserve"> (10 comparisons</w:t>
      </w:r>
      <w:r w:rsidR="00F560FD">
        <w:t>,</w:t>
      </w:r>
      <w:r w:rsidRPr="00651DC5">
        <w:t xml:space="preserve"> 2417 participants</w:t>
      </w:r>
      <w:r w:rsidR="00F560FD">
        <w:t>)</w:t>
      </w:r>
      <w:r w:rsidRPr="00651DC5">
        <w:t xml:space="preserve"> </w:t>
      </w:r>
      <w:r w:rsidR="00A55866">
        <w:t>evaluated</w:t>
      </w:r>
      <w:r w:rsidRPr="00651DC5">
        <w:t xml:space="preserve"> audio-only</w:t>
      </w:r>
      <w:hyperlink w:anchor="_ENREF_37" w:tooltip="Timko, 2019 #587" w:history="1">
        <w:r w:rsidR="00C64F55">
          <w:fldChar w:fldCharType="begin">
            <w:fldData xml:space="preserve">PEVuZE5vdGU+PENpdGUgRXhjbHVkZUF1dGg9IjEiIEV4Y2x1ZGVZZWFyPSIxIj48QXV0aG9yPlRp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</w:fldData>
          </w:fldChar>
        </w:r>
        <w:r w:rsidR="00C64F55">
          <w:instrText xml:space="preserve"> ADDIN EN.CITE </w:instrText>
        </w:r>
        <w:r w:rsidR="00C64F55">
          <w:fldChar w:fldCharType="begin">
            <w:fldData xml:space="preserve">PEVuZE5vdGU+PENpdGUgRXhjbHVkZUF1dGg9IjEiIEV4Y2x1ZGVZZWFyPSIxIj48QXV0aG9yPlRp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7-40</w:t>
        </w:r>
        <w:r w:rsidR="00C64F55">
          <w:fldChar w:fldCharType="end"/>
        </w:r>
      </w:hyperlink>
      <w:r w:rsidRPr="00651DC5">
        <w:t xml:space="preserve"> or hybrid</w:t>
      </w:r>
      <w:r w:rsidR="007728A0">
        <w:fldChar w:fldCharType="begin">
          <w:fldData xml:space="preserve">PEVuZE5vdGU+PENpdGUgRXhjbHVkZUF1dGg9IjEiIEV4Y2x1ZGVZZWFyPSIxIj48QXV0aG9yPk1j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=
</w:fldData>
        </w:fldChar>
      </w:r>
      <w:r w:rsidR="00C64F55">
        <w:instrText xml:space="preserve"> ADDIN EN.CITE </w:instrText>
      </w:r>
      <w:r w:rsidR="00C64F55">
        <w:fldChar w:fldCharType="begin">
          <w:fldData xml:space="preserve">PEVuZE5vdGU+PENpdGUgRXhjbHVkZUF1dGg9IjEiIEV4Y2x1ZGVZZWFyPSIxIj48QXV0aG9yPk1j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=
</w:fldData>
        </w:fldChar>
      </w:r>
      <w:r w:rsidR="00C64F55">
        <w:instrText xml:space="preserve"> ADDIN EN.CITE.DATA </w:instrText>
      </w:r>
      <w:r w:rsidR="00C64F55">
        <w:fldChar w:fldCharType="end"/>
      </w:r>
      <w:r w:rsidR="007728A0">
        <w:fldChar w:fldCharType="separate"/>
      </w:r>
      <w:hyperlink w:anchor="_ENREF_41" w:tooltip="McKay, 2022 #82" w:history="1">
        <w:r w:rsidR="00C64F55" w:rsidRPr="00C20807">
          <w:rPr>
            <w:noProof/>
            <w:vertAlign w:val="superscript"/>
          </w:rPr>
          <w:t>41</w:t>
        </w:r>
      </w:hyperlink>
      <w:r w:rsidR="00C20807" w:rsidRPr="00C20807">
        <w:rPr>
          <w:noProof/>
          <w:vertAlign w:val="superscript"/>
        </w:rPr>
        <w:t xml:space="preserve">, </w:t>
      </w:r>
      <w:hyperlink w:anchor="_ENREF_42" w:tooltip="McKay, 2013 #1454" w:history="1">
        <w:r w:rsidR="00C64F55" w:rsidRPr="00C20807">
          <w:rPr>
            <w:noProof/>
            <w:vertAlign w:val="superscript"/>
          </w:rPr>
          <w:t>42</w:t>
        </w:r>
      </w:hyperlink>
      <w:r w:rsidR="007728A0">
        <w:fldChar w:fldCharType="end"/>
      </w:r>
      <w:r w:rsidRPr="00651DC5">
        <w:t xml:space="preserve"> care to facilitate a transition out of intensive care or </w:t>
      </w:r>
      <w:r w:rsidRPr="007E0C05">
        <w:t>monitor substance use</w:t>
      </w:r>
      <w:r w:rsidRPr="00651DC5">
        <w:t xml:space="preserve"> over 1</w:t>
      </w:r>
      <w:r w:rsidR="00D87CD6" w:rsidRPr="00651DC5">
        <w:t xml:space="preserve"> to </w:t>
      </w:r>
      <w:r w:rsidRPr="00651DC5">
        <w:t>2 years</w:t>
      </w:r>
      <w:r w:rsidR="00A55866">
        <w:t xml:space="preserve"> and reported clinical outcomes</w:t>
      </w:r>
      <w:r w:rsidRPr="00651DC5">
        <w:t xml:space="preserve">. Three of </w:t>
      </w:r>
      <w:r w:rsidR="00D87CD6" w:rsidRPr="00651DC5">
        <w:t xml:space="preserve">4 </w:t>
      </w:r>
      <w:r w:rsidRPr="00651DC5">
        <w:t>studies assessing audio-only interventions to support participants transition out of inpatient or intensive outpatient care reported favorable outcomes (i.e., fewer alcohol or drug use days, lower odds of heavy drinking),</w:t>
      </w:r>
      <w:hyperlink w:anchor="_ENREF_38" w:tooltip="Timko, 2019 #542" w:history="1">
        <w:r w:rsidR="00C64F55">
          <w:fldChar w:fldCharType="begin">
            <w:fldData xml:space="preserve">PEVuZE5vdGU+PENpdGUgRXhjbHVkZUF1dGg9IjEiIEV4Y2x1ZGVZZWFyPSIxIj48QXV0aG9yPlRp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</w:fldData>
          </w:fldChar>
        </w:r>
        <w:r w:rsidR="00C64F55">
          <w:instrText xml:space="preserve"> ADDIN EN.CITE </w:instrText>
        </w:r>
        <w:r w:rsidR="00C64F55">
          <w:fldChar w:fldCharType="begin">
            <w:fldData xml:space="preserve">PEVuZE5vdGU+PENpdGUgRXhjbHVkZUF1dGg9IjEiIEV4Y2x1ZGVZZWFyPSIxIj48QXV0aG9yPlRp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8-40</w:t>
        </w:r>
        <w:r w:rsidR="00C64F55">
          <w:fldChar w:fldCharType="end"/>
        </w:r>
      </w:hyperlink>
      <w:r w:rsidRPr="00651DC5">
        <w:t xml:space="preserve"> while the fourth reported no statistically significant difference.</w:t>
      </w:r>
      <w:hyperlink w:anchor="_ENREF_37" w:tooltip="Timko, 2019 #587" w:history="1">
        <w:r w:rsidR="00C64F55">
          <w:fldChar w:fldCharType="begin">
            <w:fldData xml:space="preserve">PEVuZE5vdGU+PENpdGUgRXhjbHVkZUF1dGg9IjEiIEV4Y2x1ZGVZZWFyPSIxIj48QXV0aG9yPlRp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==
</w:fldData>
          </w:fldChar>
        </w:r>
        <w:r w:rsidR="00C64F55">
          <w:instrText xml:space="preserve"> ADDIN EN.CITE </w:instrText>
        </w:r>
        <w:r w:rsidR="00C64F55">
          <w:fldChar w:fldCharType="begin">
            <w:fldData xml:space="preserve">PEVuZE5vdGU+PENpdGUgRXhjbHVkZUF1dGg9IjEiIEV4Y2x1ZGVZZWFyPSIxIj48QXV0aG9yPlRp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==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7</w:t>
        </w:r>
        <w:r w:rsidR="00C64F55">
          <w:fldChar w:fldCharType="end"/>
        </w:r>
      </w:hyperlink>
      <w:r w:rsidRPr="00651DC5">
        <w:t xml:space="preserve"> </w:t>
      </w:r>
    </w:p>
    <w:p w14:paraId="39FD5027" w14:textId="1D0DF26F" w:rsidR="003A1962" w:rsidRPr="00651DC5" w:rsidRDefault="003A1962" w:rsidP="00651DC5">
      <w:pPr>
        <w:pStyle w:val="1-BodyText"/>
        <w:spacing w:line="480" w:lineRule="auto"/>
      </w:pPr>
      <w:r w:rsidRPr="00651DC5">
        <w:t xml:space="preserve">Two studies assessed hybrid </w:t>
      </w:r>
      <w:r w:rsidRPr="00A20D79">
        <w:t>interventions (</w:t>
      </w:r>
      <w:r w:rsidR="00D4449B" w:rsidRPr="00A20D79">
        <w:t>supplementing</w:t>
      </w:r>
      <w:r w:rsidRPr="00A20D79">
        <w:t xml:space="preserve"> intensive outpatient care</w:t>
      </w:r>
      <w:r w:rsidR="00D4449B" w:rsidRPr="00A20D79">
        <w:t xml:space="preserve"> with brief calls</w:t>
      </w:r>
      <w:r w:rsidRPr="00A20D79">
        <w:t>) to monitor alcohol or cocaine use disorder for 1</w:t>
      </w:r>
      <w:r w:rsidR="00D87CD6" w:rsidRPr="00A20D79">
        <w:t xml:space="preserve"> to </w:t>
      </w:r>
      <w:r w:rsidRPr="00A20D79">
        <w:t>2 years. Adding telephone</w:t>
      </w:r>
      <w:r w:rsidRPr="00651DC5">
        <w:t xml:space="preserve"> monitoring (with or without </w:t>
      </w:r>
      <w:r w:rsidR="00567680" w:rsidRPr="00651DC5">
        <w:t>other</w:t>
      </w:r>
      <w:r w:rsidR="00E7637C" w:rsidRPr="00651DC5">
        <w:t xml:space="preserve"> supports</w:t>
      </w:r>
      <w:r w:rsidRPr="00651DC5">
        <w:t>) was favored for fewer heavy drinking days compared to in-person services alone (Ps&lt;0.018</w:t>
      </w:r>
      <w:r w:rsidR="00FB1199" w:rsidRPr="00651DC5">
        <w:t>, high RoB</w:t>
      </w:r>
      <w:r w:rsidRPr="00651DC5">
        <w:t>) for people with alcohol use disorder</w:t>
      </w:r>
      <w:hyperlink w:anchor="_ENREF_41" w:tooltip="McKay, 2022 #82" w:history="1">
        <w:r w:rsidR="00C64F55">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ODI8L2tleT48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</w:fldData>
          </w:fldChar>
        </w:r>
        <w:r w:rsidR="00C64F55">
          <w:instrText xml:space="preserve"> ADDIN EN.CITE </w:instrText>
        </w:r>
        <w:r w:rsidR="00C64F55">
          <w:fldChar w:fldCharType="begin">
            <w:fldData xml:space="preserve">PEVuZE5vdGU+PENpdGUgRXhjbHVkZUF1dGg9IjEiIEV4Y2x1ZGVZZWFyPSIxIj48QXV0aG9yPk1j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</w:fldData>
          </w:fldChar>
        </w:r>
        <w:r w:rsidR="00C64F55">
          <w:instrText xml:space="preserve"> ADDIN EN.CITE.DATA </w:instrText>
        </w:r>
        <w:r w:rsidR="00C64F55">
          <w:fldChar w:fldCharType="end"/>
        </w:r>
        <w:r w:rsidR="00C64F55">
          <w:fldChar w:fldCharType="separate"/>
        </w:r>
        <w:r w:rsidR="00C64F55" w:rsidRPr="00C20807">
          <w:rPr>
            <w:noProof/>
            <w:vertAlign w:val="superscript"/>
          </w:rPr>
          <w:t>41</w:t>
        </w:r>
        <w:r w:rsidR="00C64F55">
          <w:fldChar w:fldCharType="end"/>
        </w:r>
      </w:hyperlink>
      <w:r w:rsidRPr="00651DC5">
        <w:t xml:space="preserve"> but did not </w:t>
      </w:r>
      <w:r w:rsidR="003A7B21" w:rsidRPr="00651DC5">
        <w:t>result in statistically significant difference</w:t>
      </w:r>
      <w:r w:rsidR="00635E9F">
        <w:t>s</w:t>
      </w:r>
      <w:r w:rsidR="003A7B21" w:rsidRPr="00651DC5">
        <w:t xml:space="preserve"> in</w:t>
      </w:r>
      <w:r w:rsidRPr="00651DC5">
        <w:t xml:space="preserve"> </w:t>
      </w:r>
      <w:r w:rsidR="00D87CD6" w:rsidRPr="00651DC5">
        <w:t>drug-</w:t>
      </w:r>
      <w:r w:rsidRPr="00651DC5">
        <w:t xml:space="preserve">positive urine screens or abstinence </w:t>
      </w:r>
      <w:r w:rsidR="00846323" w:rsidRPr="00651DC5">
        <w:t xml:space="preserve">from </w:t>
      </w:r>
      <w:r w:rsidR="00095268" w:rsidRPr="00651DC5">
        <w:t xml:space="preserve">use of cocaine, other drugs, </w:t>
      </w:r>
      <w:r w:rsidR="00EF1894" w:rsidRPr="00651DC5">
        <w:t>or heavy alcohol use</w:t>
      </w:r>
      <w:r w:rsidR="00846323" w:rsidRPr="00651DC5">
        <w:t xml:space="preserve"> </w:t>
      </w:r>
      <w:r w:rsidR="00232634" w:rsidRPr="00651DC5">
        <w:t xml:space="preserve">overall </w:t>
      </w:r>
      <w:r w:rsidRPr="00651DC5">
        <w:t>for those with cocaine use disorder.</w:t>
      </w:r>
      <w:hyperlink w:anchor="_ENREF_42" w:tooltip="McKay, 2013 #1454" w:history="1">
        <w:r w:rsidR="00C64F55">
          <w:fldChar w:fldCharType="begin">
            <w:fldData xml:space="preserve">PEVuZE5vdGU+PENpdGUgRXhjbHVkZUF1dGg9IjEiIEV4Y2x1ZGVZZWFyPSIxIj48QXV0aG9yPk1j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</w:fldData>
          </w:fldChar>
        </w:r>
        <w:r w:rsidR="00C64F55">
          <w:instrText xml:space="preserve"> ADDIN EN.CITE </w:instrText>
        </w:r>
        <w:r w:rsidR="00C64F55">
          <w:fldChar w:fldCharType="begin">
            <w:fldData xml:space="preserve">PEVuZE5vdGU+PENpdGUgRXhjbHVkZUF1dGg9IjEiIEV4Y2x1ZGVZZWFyPSIxIj48QXV0aG9yPk1j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</w:fldData>
          </w:fldChar>
        </w:r>
        <w:r w:rsidR="00C64F55">
          <w:instrText xml:space="preserve"> ADDIN EN.CITE.DATA </w:instrText>
        </w:r>
        <w:r w:rsidR="00C64F55">
          <w:fldChar w:fldCharType="end"/>
        </w:r>
        <w:r w:rsidR="00C64F55">
          <w:fldChar w:fldCharType="separate"/>
        </w:r>
        <w:r w:rsidR="00C64F55" w:rsidRPr="00C20807">
          <w:rPr>
            <w:noProof/>
            <w:vertAlign w:val="superscript"/>
          </w:rPr>
          <w:t>42</w:t>
        </w:r>
        <w:r w:rsidR="00C64F55">
          <w:fldChar w:fldCharType="end"/>
        </w:r>
      </w:hyperlink>
      <w:r w:rsidRPr="00651DC5">
        <w:t xml:space="preserve"> However, the intervention did show benefit </w:t>
      </w:r>
      <w:r w:rsidR="00B6347F" w:rsidRPr="00651DC5">
        <w:t xml:space="preserve">without </w:t>
      </w:r>
      <w:r w:rsidR="00293E6E" w:rsidRPr="00651DC5">
        <w:t>financial incentive</w:t>
      </w:r>
      <w:r w:rsidR="00B6347F" w:rsidRPr="00651DC5">
        <w:t xml:space="preserve"> </w:t>
      </w:r>
      <w:r w:rsidRPr="00651DC5">
        <w:t>for the abstinence composite for subgroups of participants with cocaine or alcohol use at baseline (Ps</w:t>
      </w:r>
      <w:r w:rsidR="00E85C65">
        <w:t xml:space="preserve"> </w:t>
      </w:r>
      <w:r w:rsidRPr="00651DC5">
        <w:t>&lt;</w:t>
      </w:r>
      <w:r w:rsidR="00E85C65">
        <w:t xml:space="preserve"> </w:t>
      </w:r>
      <w:r w:rsidRPr="00651DC5">
        <w:t>0.05).</w:t>
      </w:r>
      <w:hyperlink w:anchor="_ENREF_42" w:tooltip="McKay, 2013 #1454" w:history="1">
        <w:r w:rsidR="00C64F55">
          <w:fldChar w:fldCharType="begin">
            <w:fldData xml:space="preserve">PEVuZE5vdGU+PENpdGUgRXhjbHVkZUF1dGg9IjEiIEV4Y2x1ZGVZZWFyPSIxIj48QXV0aG9yPk1j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</w:fldData>
          </w:fldChar>
        </w:r>
        <w:r w:rsidR="00C64F55">
          <w:instrText xml:space="preserve"> ADDIN EN.CITE </w:instrText>
        </w:r>
        <w:r w:rsidR="00C64F55">
          <w:fldChar w:fldCharType="begin">
            <w:fldData xml:space="preserve">PEVuZE5vdGU+PENpdGUgRXhjbHVkZUF1dGg9IjEiIEV4Y2x1ZGVZZWFyPSIxIj48QXV0aG9yPk1j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</w:fldData>
          </w:fldChar>
        </w:r>
        <w:r w:rsidR="00C64F55">
          <w:instrText xml:space="preserve"> ADDIN EN.CITE.DATA </w:instrText>
        </w:r>
        <w:r w:rsidR="00C64F55">
          <w:fldChar w:fldCharType="end"/>
        </w:r>
        <w:r w:rsidR="00C64F55">
          <w:fldChar w:fldCharType="separate"/>
        </w:r>
        <w:r w:rsidR="00C64F55" w:rsidRPr="00C20807">
          <w:rPr>
            <w:noProof/>
            <w:vertAlign w:val="superscript"/>
          </w:rPr>
          <w:t>42</w:t>
        </w:r>
        <w:r w:rsidR="00C64F55">
          <w:fldChar w:fldCharType="end"/>
        </w:r>
      </w:hyperlink>
      <w:r w:rsidRPr="00651DC5">
        <w:t xml:space="preserve"> </w:t>
      </w:r>
    </w:p>
    <w:p w14:paraId="45F8B32C" w14:textId="08A3F558" w:rsidR="003A1962" w:rsidRPr="00651DC5" w:rsidRDefault="00332FD6" w:rsidP="00651DC5">
      <w:pPr>
        <w:pStyle w:val="1-BodyText"/>
        <w:spacing w:line="480" w:lineRule="auto"/>
      </w:pPr>
      <w:r>
        <w:t>Two</w:t>
      </w:r>
      <w:r w:rsidR="003A1962" w:rsidRPr="00651DC5">
        <w:t xml:space="preserve"> studies report</w:t>
      </w:r>
      <w:r>
        <w:t>ed</w:t>
      </w:r>
      <w:r w:rsidR="003A1962" w:rsidRPr="00651DC5">
        <w:t xml:space="preserve"> on quality-of-life</w:t>
      </w:r>
      <w:r w:rsidR="00791139">
        <w:t>, one</w:t>
      </w:r>
      <w:r w:rsidR="000E2C59">
        <w:t xml:space="preserve"> </w:t>
      </w:r>
      <w:r w:rsidR="009C238D">
        <w:t xml:space="preserve">supplementing </w:t>
      </w:r>
      <w:r w:rsidR="00766341">
        <w:t>in-person intensive outpatient</w:t>
      </w:r>
      <w:r w:rsidR="009F119E">
        <w:t xml:space="preserve"> care with telephone monitoring </w:t>
      </w:r>
      <w:r w:rsidR="000E2C59">
        <w:t xml:space="preserve">and one replacing in-person continuing care </w:t>
      </w:r>
      <w:r w:rsidR="000E2C59" w:rsidRPr="00651DC5">
        <w:t xml:space="preserve">for transitioning out of intensive outpatient care </w:t>
      </w:r>
      <w:r w:rsidR="000E2C59">
        <w:t xml:space="preserve">with </w:t>
      </w:r>
      <w:r>
        <w:t>tele</w:t>
      </w:r>
      <w:r w:rsidR="00D45A33">
        <w:t xml:space="preserve">phone </w:t>
      </w:r>
      <w:r w:rsidR="009E0412">
        <w:t>calls</w:t>
      </w:r>
      <w:r w:rsidR="000E2C59">
        <w:t>,</w:t>
      </w:r>
      <w:r w:rsidR="003A1962" w:rsidRPr="00651DC5">
        <w:t xml:space="preserve"> </w:t>
      </w:r>
      <w:r>
        <w:t xml:space="preserve">and </w:t>
      </w:r>
      <w:r w:rsidR="003A1962" w:rsidRPr="00651DC5">
        <w:t>did not find statistically significant differences between arms</w:t>
      </w:r>
      <w:r w:rsidR="00645B8D">
        <w:t>.</w:t>
      </w:r>
      <w:r w:rsidR="007728A0">
        <w:fldChar w:fldCharType="begin">
          <w:fldData xml:space="preserve">PEVuZE5vdGU+PENpdGUgRXhjbHVkZUF1dGg9IjEiIEV4Y2x1ZGVZZWFyPSIxIj48QXV0aG9yPk1j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</w:fldData>
        </w:fldChar>
      </w:r>
      <w:r w:rsidR="00C64F55">
        <w:instrText xml:space="preserve"> ADDIN EN.CITE </w:instrText>
      </w:r>
      <w:r w:rsidR="00C64F55">
        <w:fldChar w:fldCharType="begin">
          <w:fldData xml:space="preserve">PEVuZE5vdGU+PENpdGUgRXhjbHVkZUF1dGg9IjEiIEV4Y2x1ZGVZZWFyPSIxIj48QXV0aG9yPk1j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</w:fldData>
        </w:fldChar>
      </w:r>
      <w:r w:rsidR="00C64F55">
        <w:instrText xml:space="preserve"> ADDIN EN.CITE.DATA </w:instrText>
      </w:r>
      <w:r w:rsidR="00C64F55">
        <w:fldChar w:fldCharType="end"/>
      </w:r>
      <w:r w:rsidR="007728A0">
        <w:fldChar w:fldCharType="separate"/>
      </w:r>
      <w:hyperlink w:anchor="_ENREF_39" w:tooltip="McKellar, 2012 #1597" w:history="1">
        <w:r w:rsidR="00C64F55" w:rsidRPr="00C20807">
          <w:rPr>
            <w:noProof/>
            <w:vertAlign w:val="superscript"/>
          </w:rPr>
          <w:t>39</w:t>
        </w:r>
      </w:hyperlink>
      <w:r w:rsidR="00C20807" w:rsidRPr="00C20807">
        <w:rPr>
          <w:noProof/>
          <w:vertAlign w:val="superscript"/>
        </w:rPr>
        <w:t xml:space="preserve">, </w:t>
      </w:r>
      <w:hyperlink w:anchor="_ENREF_41" w:tooltip="McKay, 2022 #82" w:history="1">
        <w:r w:rsidR="00C64F55" w:rsidRPr="00C20807">
          <w:rPr>
            <w:noProof/>
            <w:vertAlign w:val="superscript"/>
          </w:rPr>
          <w:t>41</w:t>
        </w:r>
      </w:hyperlink>
      <w:r w:rsidR="007728A0">
        <w:fldChar w:fldCharType="end"/>
      </w:r>
      <w:r w:rsidR="003A1962" w:rsidRPr="00651DC5">
        <w:t xml:space="preserve"> Regarding experience, </w:t>
      </w:r>
      <w:r w:rsidR="003002CE" w:rsidRPr="00651DC5">
        <w:t xml:space="preserve">a similar degree of satisfaction </w:t>
      </w:r>
      <w:r w:rsidR="003002CE">
        <w:t xml:space="preserve">was reported </w:t>
      </w:r>
      <w:r w:rsidR="003A43A2">
        <w:t xml:space="preserve">for the audio-only intervention and </w:t>
      </w:r>
      <w:r w:rsidR="00C01655">
        <w:t>in-person continuing care</w:t>
      </w:r>
      <w:r w:rsidR="003A1962" w:rsidRPr="00651DC5">
        <w:t>.</w:t>
      </w:r>
      <w:hyperlink w:anchor="_ENREF_39" w:tooltip="McKellar, 2012 #1597" w:history="1">
        <w:r w:rsidR="00C64F55">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PjE1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</w:fldData>
          </w:fldChar>
        </w:r>
        <w:r w:rsidR="00C64F55">
          <w:instrText xml:space="preserve"> ADDIN EN.CITE </w:instrText>
        </w:r>
        <w:r w:rsidR="00C64F55">
          <w:fldChar w:fldCharType="begin">
            <w:fldData xml:space="preserve">PEVuZE5vdGU+PENpdGUgRXhjbHVkZUF1dGg9IjEiIEV4Y2x1ZGVZZWFyPSIxIj48QXV0aG9yPk1j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9</w:t>
        </w:r>
        <w:r w:rsidR="00C64F55">
          <w:fldChar w:fldCharType="end"/>
        </w:r>
      </w:hyperlink>
      <w:r w:rsidR="003A1962" w:rsidRPr="00651DC5">
        <w:t xml:space="preserve"> Only </w:t>
      </w:r>
      <w:r w:rsidR="00D87CD6" w:rsidRPr="00651DC5">
        <w:t xml:space="preserve">1 </w:t>
      </w:r>
      <w:r w:rsidR="003A1962" w:rsidRPr="00651DC5">
        <w:t xml:space="preserve">study presented data on patient safety, </w:t>
      </w:r>
      <w:r w:rsidR="001115B3">
        <w:t>reporting</w:t>
      </w:r>
      <w:r w:rsidR="003A1962" w:rsidRPr="00651DC5">
        <w:t xml:space="preserve"> no serious events across arms.</w:t>
      </w:r>
      <w:hyperlink w:anchor="_ENREF_40" w:tooltip="Lucht, 2021 #252" w:history="1">
        <w:r w:rsidR="00C64F5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j4yNTI8L2tl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</w:fldData>
          </w:fldChar>
        </w:r>
        <w:r w:rsidR="00C64F55">
          <w:instrText xml:space="preserve"> ADDIN EN.CITE </w:instrText>
        </w:r>
        <w:r w:rsidR="00C64F55">
          <w:fldChar w:fldCharType="begin">
            <w:fldData xml:space="preserve">PEVuZE5vdGU+PENpdGUgRXhjbHVkZUF1dGg9IjEiIEV4Y2x1ZGVZZWFyPSIxIj48QXV0aG9yPkx1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</w:fldData>
          </w:fldChar>
        </w:r>
        <w:r w:rsidR="00C64F55">
          <w:instrText xml:space="preserve"> ADDIN EN.CITE.DATA </w:instrText>
        </w:r>
        <w:r w:rsidR="00C64F55">
          <w:fldChar w:fldCharType="end"/>
        </w:r>
        <w:r w:rsidR="00C64F55">
          <w:fldChar w:fldCharType="separate"/>
        </w:r>
        <w:r w:rsidR="00C64F55" w:rsidRPr="00C20807">
          <w:rPr>
            <w:noProof/>
            <w:vertAlign w:val="superscript"/>
          </w:rPr>
          <w:t>40</w:t>
        </w:r>
        <w:r w:rsidR="00C64F55">
          <w:fldChar w:fldCharType="end"/>
        </w:r>
      </w:hyperlink>
    </w:p>
    <w:p w14:paraId="6FEFB805" w14:textId="74F93418" w:rsidR="008E0672" w:rsidRPr="00651DC5" w:rsidRDefault="008E0672" w:rsidP="00651DC5">
      <w:pPr>
        <w:pStyle w:val="Heading2"/>
        <w:spacing w:before="0" w:after="0" w:line="480" w:lineRule="auto"/>
      </w:pPr>
      <w:r w:rsidRPr="00651DC5">
        <w:t xml:space="preserve">Populations at Risk for Disparities </w:t>
      </w:r>
    </w:p>
    <w:p w14:paraId="42BD595B" w14:textId="3D1F7CAD" w:rsidR="004E4705" w:rsidRPr="00651DC5" w:rsidRDefault="00CF4982" w:rsidP="00651DC5">
      <w:pPr>
        <w:pStyle w:val="1-BodyText"/>
        <w:spacing w:line="480" w:lineRule="auto"/>
      </w:pPr>
      <w:r w:rsidRPr="00651DC5">
        <w:t>Sixteen</w:t>
      </w:r>
      <w:r w:rsidR="00FB5D14" w:rsidRPr="00651DC5">
        <w:t xml:space="preserve"> of the 2</w:t>
      </w:r>
      <w:r w:rsidRPr="00651DC5">
        <w:t>3</w:t>
      </w:r>
      <w:r w:rsidR="002D662D" w:rsidRPr="00651DC5">
        <w:t xml:space="preserve"> studies </w:t>
      </w:r>
      <w:r w:rsidR="00E825FF" w:rsidRPr="00651DC5">
        <w:t xml:space="preserve">included at least a quarter of participants </w:t>
      </w:r>
      <w:r w:rsidR="00332FD6">
        <w:t>representing</w:t>
      </w:r>
      <w:r w:rsidR="00AB5840" w:rsidRPr="00651DC5">
        <w:t xml:space="preserve"> populations at risk for disparities</w:t>
      </w:r>
      <w:r w:rsidR="00A5796A" w:rsidRPr="00651DC5">
        <w:t xml:space="preserve"> (</w:t>
      </w:r>
      <w:r w:rsidR="00A5796A" w:rsidRPr="00651DC5">
        <w:rPr>
          <w:b/>
          <w:bCs/>
        </w:rPr>
        <w:t>Table 2</w:t>
      </w:r>
      <w:r w:rsidR="00A5796A" w:rsidRPr="00651DC5">
        <w:t>)</w:t>
      </w:r>
      <w:r w:rsidR="00C517CE" w:rsidRPr="00651DC5">
        <w:t xml:space="preserve">. </w:t>
      </w:r>
      <w:r w:rsidR="0074463B" w:rsidRPr="00651DC5">
        <w:t xml:space="preserve">Veterans comprised the entire sample for </w:t>
      </w:r>
      <w:r w:rsidR="0029024B" w:rsidRPr="00651DC5">
        <w:t>8</w:t>
      </w:r>
      <w:r w:rsidR="0074463B" w:rsidRPr="00651DC5">
        <w:t xml:space="preserve"> studies and at least half of participants in </w:t>
      </w:r>
      <w:r w:rsidR="00D87CD6" w:rsidRPr="00651DC5">
        <w:t xml:space="preserve">1 </w:t>
      </w:r>
      <w:r w:rsidR="004D1B7B" w:rsidRPr="00651DC5">
        <w:t>study</w:t>
      </w:r>
      <w:r w:rsidR="0074463B" w:rsidRPr="00651DC5">
        <w:t xml:space="preserve">. Participants who were Black, Indigenous, and people of color made up at least half of </w:t>
      </w:r>
      <w:r w:rsidR="00D87CD6" w:rsidRPr="00651DC5">
        <w:t>4</w:t>
      </w:r>
      <w:r w:rsidR="001A7F07" w:rsidRPr="00651DC5">
        <w:t xml:space="preserve"> </w:t>
      </w:r>
      <w:r w:rsidR="0074463B" w:rsidRPr="00651DC5">
        <w:t>studies’ samples.</w:t>
      </w:r>
      <w:r w:rsidR="001A7F07" w:rsidRPr="00651DC5">
        <w:t xml:space="preserve"> P</w:t>
      </w:r>
      <w:r w:rsidR="0074463B" w:rsidRPr="00651DC5">
        <w:t xml:space="preserve">articipants in rural areas comprised the entire sample for </w:t>
      </w:r>
      <w:r w:rsidR="00D87CD6" w:rsidRPr="00651DC5">
        <w:t xml:space="preserve">1 </w:t>
      </w:r>
      <w:r w:rsidR="001A7F07" w:rsidRPr="00651DC5">
        <w:t xml:space="preserve">study and low-income </w:t>
      </w:r>
      <w:r w:rsidR="006A576D" w:rsidRPr="00651DC5">
        <w:t xml:space="preserve">individuals and </w:t>
      </w:r>
      <w:r w:rsidR="001A7F07" w:rsidRPr="00651DC5">
        <w:t xml:space="preserve">immigrants </w:t>
      </w:r>
      <w:r w:rsidR="006A576D" w:rsidRPr="00651DC5">
        <w:t>each made</w:t>
      </w:r>
      <w:r w:rsidR="001A7F07" w:rsidRPr="00651DC5">
        <w:t xml:space="preserve"> up at least half of another study’s sample</w:t>
      </w:r>
      <w:r w:rsidR="0074463B" w:rsidRPr="00651DC5">
        <w:t>.</w:t>
      </w:r>
      <w:r w:rsidR="002E3542" w:rsidRPr="00651DC5">
        <w:t xml:space="preserve"> </w:t>
      </w:r>
      <w:r w:rsidR="00C973D0" w:rsidRPr="00651DC5">
        <w:t xml:space="preserve">Findings </w:t>
      </w:r>
      <w:r w:rsidR="00DA672B" w:rsidRPr="00651DC5">
        <w:t xml:space="preserve">from </w:t>
      </w:r>
      <w:r w:rsidR="00C973D0" w:rsidRPr="00651DC5">
        <w:t xml:space="preserve">these studies </w:t>
      </w:r>
      <w:r w:rsidR="000A5326" w:rsidRPr="00651DC5">
        <w:t xml:space="preserve">are representative of </w:t>
      </w:r>
      <w:r w:rsidR="00C973D0" w:rsidRPr="00651DC5">
        <w:t xml:space="preserve">the broader </w:t>
      </w:r>
      <w:r w:rsidR="00BA4A35" w:rsidRPr="00651DC5">
        <w:t>evidence base</w:t>
      </w:r>
      <w:r w:rsidR="000A5326" w:rsidRPr="00651DC5">
        <w:t xml:space="preserve">, given </w:t>
      </w:r>
      <w:r w:rsidR="002C312E" w:rsidRPr="00651DC5">
        <w:t xml:space="preserve">they make up </w:t>
      </w:r>
      <w:r w:rsidR="00073D1A" w:rsidRPr="00651DC5">
        <w:t>most</w:t>
      </w:r>
      <w:r w:rsidR="002C312E" w:rsidRPr="00651DC5">
        <w:t xml:space="preserve"> of the avai</w:t>
      </w:r>
      <w:r w:rsidR="001E00CB" w:rsidRPr="00651DC5">
        <w:t>lable evidence</w:t>
      </w:r>
      <w:r w:rsidR="00C21420" w:rsidRPr="00651DC5">
        <w:t xml:space="preserve"> (</w:t>
      </w:r>
      <w:r w:rsidR="00C21420" w:rsidRPr="00651DC5">
        <w:rPr>
          <w:b/>
          <w:bCs/>
        </w:rPr>
        <w:t>Figure 2</w:t>
      </w:r>
      <w:r w:rsidR="00C21420" w:rsidRPr="00651DC5">
        <w:t>)</w:t>
      </w:r>
      <w:r w:rsidR="005D7E64" w:rsidRPr="00651DC5">
        <w:t xml:space="preserve">. </w:t>
      </w:r>
    </w:p>
    <w:p w14:paraId="5C623E25" w14:textId="04BC59EB" w:rsidR="00BD7A6D" w:rsidRPr="00651DC5" w:rsidRDefault="00BD7A6D" w:rsidP="00651DC5">
      <w:pPr>
        <w:pStyle w:val="Heading2"/>
        <w:spacing w:before="0" w:after="0" w:line="480" w:lineRule="auto"/>
      </w:pPr>
      <w:r w:rsidRPr="00651DC5">
        <w:t>Gaps in the Current Evidence</w:t>
      </w:r>
    </w:p>
    <w:p w14:paraId="4238C721" w14:textId="26C8B85D" w:rsidR="006971BA" w:rsidRPr="00651DC5" w:rsidRDefault="005B798A" w:rsidP="00651DC5">
      <w:pPr>
        <w:pStyle w:val="1-BodyText"/>
        <w:spacing w:line="480" w:lineRule="auto"/>
      </w:pPr>
      <w:r w:rsidRPr="00651DC5">
        <w:t xml:space="preserve">The evidence map </w:t>
      </w:r>
      <w:r w:rsidR="00B20795" w:rsidRPr="00651DC5">
        <w:t>(</w:t>
      </w:r>
      <w:r w:rsidR="00BD7A6D" w:rsidRPr="00651DC5">
        <w:rPr>
          <w:b/>
          <w:bCs/>
        </w:rPr>
        <w:t>Figure 2</w:t>
      </w:r>
      <w:r w:rsidR="00B20795" w:rsidRPr="00651DC5">
        <w:t>)</w:t>
      </w:r>
      <w:r w:rsidR="00BD7A6D" w:rsidRPr="00651DC5">
        <w:t xml:space="preserve"> </w:t>
      </w:r>
      <w:r w:rsidRPr="00651DC5">
        <w:t>summarizes</w:t>
      </w:r>
      <w:r w:rsidR="00BD7A6D" w:rsidRPr="00651DC5">
        <w:t xml:space="preserve"> included studies and reported outcome</w:t>
      </w:r>
      <w:r w:rsidR="00504406" w:rsidRPr="00651DC5">
        <w:t>s</w:t>
      </w:r>
      <w:r w:rsidR="00DF1FBD">
        <w:t xml:space="preserve">, listing only </w:t>
      </w:r>
      <w:r w:rsidR="00BD7A6D" w:rsidRPr="00651DC5">
        <w:t>conditions for which eligible studies were identified. Most of the included studies (</w:t>
      </w:r>
      <w:r w:rsidR="00543659" w:rsidRPr="00651DC5">
        <w:t>17</w:t>
      </w:r>
      <w:r w:rsidR="00BD7A6D" w:rsidRPr="00651DC5">
        <w:t xml:space="preserve">) evaluated audio care </w:t>
      </w:r>
      <w:r w:rsidR="00332FD6">
        <w:t>for</w:t>
      </w:r>
      <w:r w:rsidR="00BD7A6D" w:rsidRPr="00651DC5">
        <w:t xml:space="preserve"> participants diagnosed with depression or </w:t>
      </w:r>
      <w:r w:rsidR="000C5306" w:rsidRPr="00651DC5">
        <w:t>SUD</w:t>
      </w:r>
      <w:r w:rsidR="00BD7A6D" w:rsidRPr="00651DC5">
        <w:t>, revealing no studies for various</w:t>
      </w:r>
      <w:r w:rsidR="00562D7D">
        <w:t xml:space="preserve"> mental health</w:t>
      </w:r>
      <w:r w:rsidR="005C5A66" w:rsidRPr="00651DC5">
        <w:t xml:space="preserve"> </w:t>
      </w:r>
      <w:r w:rsidR="00BD7A6D" w:rsidRPr="00651DC5">
        <w:t>conditions (e.g., anxiety</w:t>
      </w:r>
      <w:r w:rsidR="3F748069" w:rsidRPr="00651DC5">
        <w:t xml:space="preserve"> </w:t>
      </w:r>
      <w:r w:rsidR="00003F21" w:rsidRPr="00651DC5">
        <w:t>an</w:t>
      </w:r>
      <w:r w:rsidR="00E3088D" w:rsidRPr="00651DC5">
        <w:t>d</w:t>
      </w:r>
      <w:r w:rsidR="00003F21" w:rsidRPr="00651DC5">
        <w:t xml:space="preserve"> bipolar </w:t>
      </w:r>
      <w:r w:rsidR="3F748069" w:rsidRPr="00651DC5">
        <w:t>disorder</w:t>
      </w:r>
      <w:r w:rsidR="00696ECC" w:rsidRPr="00651DC5">
        <w:t>s</w:t>
      </w:r>
      <w:r w:rsidR="00BD7A6D" w:rsidRPr="00651DC5">
        <w:t xml:space="preserve">). </w:t>
      </w:r>
      <w:r w:rsidR="00832FCF">
        <w:t xml:space="preserve">Further, </w:t>
      </w:r>
      <w:r w:rsidR="00307F1D">
        <w:t xml:space="preserve">within condition, </w:t>
      </w:r>
      <w:r w:rsidR="00BE2DCB">
        <w:t xml:space="preserve">we did not identify </w:t>
      </w:r>
      <w:r w:rsidR="00332FD6">
        <w:t xml:space="preserve">audio-based </w:t>
      </w:r>
      <w:r w:rsidR="007D6745">
        <w:t>interventions that represent the full continuum of care</w:t>
      </w:r>
      <w:r w:rsidR="00307F1D">
        <w:t xml:space="preserve">. </w:t>
      </w:r>
      <w:r w:rsidR="001E6087">
        <w:t xml:space="preserve">Of interventions </w:t>
      </w:r>
      <w:r w:rsidR="00B10191" w:rsidRPr="00651DC5">
        <w:t>focused on delivering treatment</w:t>
      </w:r>
      <w:r w:rsidR="001E6087">
        <w:t>, all but 1</w:t>
      </w:r>
      <w:r w:rsidR="009776BF" w:rsidRPr="00651DC5">
        <w:t xml:space="preserve"> targeted depression</w:t>
      </w:r>
      <w:r w:rsidR="00F76D33" w:rsidRPr="00651DC5">
        <w:t xml:space="preserve"> with psychosocial therapies</w:t>
      </w:r>
      <w:r w:rsidR="00292B34" w:rsidRPr="00651DC5">
        <w:t xml:space="preserve">—no treatment interventions were identified for PTSD, </w:t>
      </w:r>
      <w:r w:rsidR="00992FAB" w:rsidRPr="00651DC5">
        <w:t>s</w:t>
      </w:r>
      <w:r w:rsidR="001E6087">
        <w:t>ch</w:t>
      </w:r>
      <w:r w:rsidR="00992FAB" w:rsidRPr="00651DC5">
        <w:t>izophrenia</w:t>
      </w:r>
      <w:r w:rsidR="00292B34" w:rsidRPr="00651DC5">
        <w:t xml:space="preserve"> spectrum </w:t>
      </w:r>
      <w:r w:rsidR="00992FAB" w:rsidRPr="00651DC5">
        <w:t xml:space="preserve">disorder, or </w:t>
      </w:r>
      <w:r w:rsidR="000C5306" w:rsidRPr="00651DC5">
        <w:t>SUD</w:t>
      </w:r>
      <w:r w:rsidR="00992FAB" w:rsidRPr="00651DC5">
        <w:t>.</w:t>
      </w:r>
      <w:r w:rsidR="00C54B41" w:rsidRPr="00651DC5">
        <w:t xml:space="preserve"> Interventions targeting other conditions focused on facilitating a transition in care or monitoring the condition.</w:t>
      </w:r>
    </w:p>
    <w:p w14:paraId="3FF70727" w14:textId="357F5160" w:rsidR="00BD7A6D" w:rsidRPr="00651DC5" w:rsidRDefault="00BD7A6D" w:rsidP="00651DC5">
      <w:pPr>
        <w:pStyle w:val="1-BodyText"/>
        <w:spacing w:line="480" w:lineRule="auto"/>
      </w:pPr>
      <w:r w:rsidRPr="00651DC5">
        <w:t xml:space="preserve">All but </w:t>
      </w:r>
      <w:r w:rsidR="000C5306" w:rsidRPr="00651DC5">
        <w:t xml:space="preserve">2 </w:t>
      </w:r>
      <w:r w:rsidRPr="00651DC5">
        <w:t xml:space="preserve">studies provided evidence on clinical outcomes and included significance testing to determine </w:t>
      </w:r>
      <w:r w:rsidR="002902A8">
        <w:t>whether</w:t>
      </w:r>
      <w:r w:rsidRPr="00651DC5">
        <w:t xml:space="preserve"> differences between the intervention and comparator </w:t>
      </w:r>
      <w:r w:rsidR="000C5306" w:rsidRPr="00651DC5">
        <w:t xml:space="preserve">were </w:t>
      </w:r>
      <w:r w:rsidRPr="00651DC5">
        <w:t xml:space="preserve">meaningful. White gaps </w:t>
      </w:r>
      <w:r w:rsidR="00750EA9" w:rsidRPr="00651DC5">
        <w:t xml:space="preserve">in the evidence map </w:t>
      </w:r>
      <w:r w:rsidRPr="00651DC5">
        <w:t xml:space="preserve">indicate no significance testing was </w:t>
      </w:r>
      <w:r w:rsidR="00055F7D" w:rsidRPr="00651DC5">
        <w:t>conducted</w:t>
      </w:r>
      <w:r w:rsidRPr="00651DC5">
        <w:t xml:space="preserve"> or</w:t>
      </w:r>
      <w:r w:rsidR="0008249A" w:rsidRPr="00651DC5">
        <w:t xml:space="preserve"> </w:t>
      </w:r>
      <w:r w:rsidRPr="00651DC5">
        <w:t xml:space="preserve">data were not available (for either arm or only reported for the intervention). There is little evidence on health care access and utilization outside of studies targeting depression, and little evidence across conditions on care quality and experience as well as patient safety. </w:t>
      </w:r>
      <w:r w:rsidR="007F6D4E" w:rsidRPr="00651DC5">
        <w:t>Among studies reporting on care quality and experience,</w:t>
      </w:r>
      <w:r w:rsidR="002D569B" w:rsidRPr="00651DC5">
        <w:t xml:space="preserve"> fidelity </w:t>
      </w:r>
      <w:r w:rsidR="00306960">
        <w:t xml:space="preserve">to the standard of care </w:t>
      </w:r>
      <w:r w:rsidR="002D569B" w:rsidRPr="00651DC5">
        <w:t>was only reported for the audio intervention</w:t>
      </w:r>
      <w:r w:rsidR="00385F8E" w:rsidRPr="00651DC5">
        <w:t xml:space="preserve"> and was not compared to similar interventions delivered in</w:t>
      </w:r>
      <w:r w:rsidR="006971BA" w:rsidRPr="00651DC5">
        <w:t>-</w:t>
      </w:r>
      <w:r w:rsidR="00385F8E" w:rsidRPr="00651DC5">
        <w:t>person.</w:t>
      </w:r>
      <w:r w:rsidR="00B0334B" w:rsidRPr="00651DC5">
        <w:t xml:space="preserve"> Regarding experience, only the patient perspective (and not the provider perspective) was </w:t>
      </w:r>
      <w:r w:rsidR="0030305E" w:rsidRPr="00651DC5">
        <w:t>reported.</w:t>
      </w:r>
      <w:r w:rsidR="00385F8E" w:rsidRPr="00651DC5">
        <w:t xml:space="preserve"> </w:t>
      </w:r>
      <w:r w:rsidRPr="00651DC5">
        <w:t xml:space="preserve">Further, available evidence is not always free of potential bias. We </w:t>
      </w:r>
      <w:r w:rsidR="00020884" w:rsidRPr="00651DC5">
        <w:t>judged</w:t>
      </w:r>
      <w:r w:rsidRPr="00651DC5">
        <w:t xml:space="preserve"> </w:t>
      </w:r>
      <w:r w:rsidR="00DE009F">
        <w:t xml:space="preserve">nearly </w:t>
      </w:r>
      <w:r w:rsidRPr="00651DC5">
        <w:t>half (2</w:t>
      </w:r>
      <w:r w:rsidR="00D112CE">
        <w:t>5</w:t>
      </w:r>
      <w:r w:rsidRPr="00651DC5">
        <w:t xml:space="preserve"> of </w:t>
      </w:r>
      <w:r w:rsidR="00FF5EBF">
        <w:t>5</w:t>
      </w:r>
      <w:r w:rsidR="000F36D4">
        <w:t>2</w:t>
      </w:r>
      <w:r w:rsidRPr="00651DC5">
        <w:t>) of the identified outcome comparisons as high R</w:t>
      </w:r>
      <w:r w:rsidR="00020884" w:rsidRPr="00651DC5">
        <w:t>o</w:t>
      </w:r>
      <w:r w:rsidRPr="00651DC5">
        <w:t xml:space="preserve">B. </w:t>
      </w:r>
    </w:p>
    <w:p w14:paraId="00B44EC2" w14:textId="59E5E259" w:rsidR="00883582" w:rsidRPr="00651DC5" w:rsidRDefault="00883582" w:rsidP="00651DC5">
      <w:pPr>
        <w:pStyle w:val="Heading1"/>
        <w:spacing w:before="0" w:after="0" w:line="480" w:lineRule="auto"/>
      </w:pPr>
      <w:r w:rsidRPr="00651DC5">
        <w:t>Discussion</w:t>
      </w:r>
    </w:p>
    <w:p w14:paraId="42C68CDA" w14:textId="2F932811" w:rsidR="000E09A9" w:rsidRPr="00651DC5" w:rsidRDefault="00DA3390" w:rsidP="00651DC5">
      <w:pPr>
        <w:pStyle w:val="1-BodyText"/>
        <w:spacing w:line="480" w:lineRule="auto"/>
      </w:pPr>
      <w:r w:rsidRPr="00651DC5">
        <w:t>Offering</w:t>
      </w:r>
      <w:r w:rsidRPr="00651DC5" w:rsidDel="008D59C4">
        <w:t xml:space="preserve"> </w:t>
      </w:r>
      <w:r w:rsidR="008D59C4">
        <w:t>audio</w:t>
      </w:r>
      <w:r w:rsidR="008D59C4" w:rsidRPr="00651DC5">
        <w:t xml:space="preserve"> </w:t>
      </w:r>
      <w:r w:rsidRPr="00651DC5">
        <w:t xml:space="preserve">care for mental health and substance use disorders is of great interest to </w:t>
      </w:r>
      <w:r w:rsidR="00F63739" w:rsidRPr="00651DC5">
        <w:t xml:space="preserve">patients, </w:t>
      </w:r>
      <w:r w:rsidRPr="00651DC5">
        <w:t>providers</w:t>
      </w:r>
      <w:r w:rsidR="00F63739" w:rsidRPr="00651DC5">
        <w:t>,</w:t>
      </w:r>
      <w:r w:rsidRPr="00651DC5">
        <w:t xml:space="preserve"> and payers as it has the potential to expand access</w:t>
      </w:r>
      <w:r w:rsidR="008D59C4">
        <w:t xml:space="preserve"> to care</w:t>
      </w:r>
      <w:r w:rsidR="00AA58C1">
        <w:t>, particularly</w:t>
      </w:r>
      <w:r w:rsidRPr="00651DC5">
        <w:t xml:space="preserve"> </w:t>
      </w:r>
      <w:r w:rsidR="00A07626">
        <w:t>for</w:t>
      </w:r>
      <w:r w:rsidR="005B6C7E" w:rsidRPr="00651DC5">
        <w:t xml:space="preserve"> communities </w:t>
      </w:r>
      <w:r w:rsidR="00972611" w:rsidRPr="00651DC5">
        <w:t>systemically</w:t>
      </w:r>
      <w:r w:rsidRPr="00651DC5">
        <w:t xml:space="preserve"> underserved and at risk for disparities. </w:t>
      </w:r>
      <w:r w:rsidR="00BD58A0">
        <w:t>T</w:t>
      </w:r>
      <w:r w:rsidR="001C1B54" w:rsidRPr="00651DC5">
        <w:t xml:space="preserve">he limited evidence available </w:t>
      </w:r>
      <w:r w:rsidR="00591231" w:rsidRPr="00651DC5">
        <w:t>demonstrate</w:t>
      </w:r>
      <w:r w:rsidR="00832732" w:rsidRPr="00651DC5">
        <w:t>s</w:t>
      </w:r>
      <w:r w:rsidR="00591231" w:rsidRPr="00651DC5">
        <w:t xml:space="preserve"> that (1) similar outcomes </w:t>
      </w:r>
      <w:r w:rsidR="00883B6C" w:rsidRPr="00651DC5">
        <w:t>may</w:t>
      </w:r>
      <w:r w:rsidR="00591231" w:rsidRPr="00651DC5">
        <w:t xml:space="preserve"> be achieved when replacing in-person care for depression</w:t>
      </w:r>
      <w:r w:rsidR="002D211F" w:rsidRPr="00651DC5">
        <w:t xml:space="preserve"> </w:t>
      </w:r>
      <w:r w:rsidR="00591231" w:rsidRPr="00651DC5">
        <w:t xml:space="preserve">or SUD with audio care and (2) clinical outcomes </w:t>
      </w:r>
      <w:r w:rsidR="00883B6C" w:rsidRPr="00651DC5">
        <w:t>may be</w:t>
      </w:r>
      <w:r w:rsidR="00591231" w:rsidRPr="00651DC5">
        <w:t xml:space="preserve"> improved when </w:t>
      </w:r>
      <w:r w:rsidR="00591231" w:rsidRPr="002902A8">
        <w:t>adding</w:t>
      </w:r>
      <w:r w:rsidR="00591231" w:rsidRPr="00651DC5">
        <w:t xml:space="preserve"> </w:t>
      </w:r>
      <w:r w:rsidR="009D6C9D">
        <w:t>audio care to</w:t>
      </w:r>
      <w:r w:rsidR="00591231" w:rsidRPr="00651DC5">
        <w:t xml:space="preserve"> </w:t>
      </w:r>
      <w:r w:rsidR="00D2486D" w:rsidRPr="00651DC5">
        <w:t xml:space="preserve">monitor </w:t>
      </w:r>
      <w:r w:rsidR="00EB6CE2" w:rsidRPr="00651DC5">
        <w:t>or treat</w:t>
      </w:r>
      <w:r w:rsidR="00591231" w:rsidRPr="00651DC5">
        <w:t xml:space="preserve"> depression, insomnia, and SUD.</w:t>
      </w:r>
      <w:r w:rsidR="00222F0E">
        <w:t xml:space="preserve"> Our findings update and align with those from</w:t>
      </w:r>
      <w:r w:rsidR="00222F0E" w:rsidRPr="00651DC5">
        <w:t xml:space="preserve"> </w:t>
      </w:r>
      <w:r w:rsidR="00504CF3">
        <w:t>prior</w:t>
      </w:r>
      <w:r w:rsidR="00222F0E">
        <w:t xml:space="preserve"> </w:t>
      </w:r>
      <w:r w:rsidR="00222F0E" w:rsidRPr="00651DC5">
        <w:t>reviews on audio</w:t>
      </w:r>
      <w:r w:rsidR="00AD1C32">
        <w:t xml:space="preserve"> care</w:t>
      </w:r>
      <w:r w:rsidR="00222F0E" w:rsidRPr="00651DC5">
        <w:t xml:space="preserve"> </w:t>
      </w:r>
      <w:r w:rsidR="00222F0E">
        <w:t xml:space="preserve">for depression </w:t>
      </w:r>
      <w:r w:rsidR="00504CF3">
        <w:t>and</w:t>
      </w:r>
      <w:r w:rsidR="00222F0E">
        <w:t xml:space="preserve"> psychotic disorder.</w:t>
      </w:r>
      <w:bookmarkStart w:id="4" w:name="_Hlk127262476"/>
      <w:r w:rsidR="00C64F55">
        <w:fldChar w:fldCharType="begin"/>
      </w:r>
      <w:r w:rsidR="00C64F55">
        <w:instrText xml:space="preserve"> HYPERLINK \l "_ENREF_45" \o "Coughtrey, 2018 #2302" </w:instrText>
      </w:r>
      <w:r w:rsidR="00C64F55">
        <w:fldChar w:fldCharType="separate"/>
      </w:r>
      <w:r w:rsidR="00C64F55">
        <w:fldChar w:fldCharType="begin">
          <w:fldData xml:space="preserve">PEVuZE5vdGU+PENpdGUgRXhjbHVkZUF1dGg9IjEiIEV4Y2x1ZGVZZWFyPSIxIj48QXV0aG9yPkNv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</w:fldData>
        </w:fldChar>
      </w:r>
      <w:r w:rsidR="00C64F55">
        <w:instrText xml:space="preserve"> ADDIN EN.CITE </w:instrText>
      </w:r>
      <w:r w:rsidR="00C64F55">
        <w:fldChar w:fldCharType="begin">
          <w:fldData xml:space="preserve">PEVuZE5vdGU+PENpdGUgRXhjbHVkZUF1dGg9IjEiIEV4Y2x1ZGVZZWFyPSIxIj48QXV0aG9yPkNv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</w:fldData>
        </w:fldChar>
      </w:r>
      <w:r w:rsidR="00C64F55">
        <w:instrText xml:space="preserve"> ADDIN EN.CITE.DATA </w:instrText>
      </w:r>
      <w:r w:rsidR="00C64F55">
        <w:fldChar w:fldCharType="end"/>
      </w:r>
      <w:r w:rsidR="00C64F55">
        <w:fldChar w:fldCharType="separate"/>
      </w:r>
      <w:r w:rsidR="00C64F55" w:rsidRPr="00B71FD2">
        <w:rPr>
          <w:noProof/>
          <w:vertAlign w:val="superscript"/>
        </w:rPr>
        <w:t>45-47</w:t>
      </w:r>
      <w:r w:rsidR="00C64F55">
        <w:fldChar w:fldCharType="end"/>
      </w:r>
      <w:r w:rsidR="00C64F55">
        <w:fldChar w:fldCharType="end"/>
      </w:r>
      <w:bookmarkEnd w:id="4"/>
    </w:p>
    <w:p w14:paraId="1F883409" w14:textId="11FA5660" w:rsidR="0051383C" w:rsidRPr="00A20D79" w:rsidRDefault="005D1F1B" w:rsidP="00651DC5">
      <w:pPr>
        <w:pStyle w:val="1-BodyText"/>
        <w:spacing w:line="480" w:lineRule="auto"/>
      </w:pPr>
      <w:r>
        <w:t>We</w:t>
      </w:r>
      <w:r w:rsidR="00F31B08" w:rsidRPr="00651DC5">
        <w:t xml:space="preserve"> synthesized findings </w:t>
      </w:r>
      <w:r w:rsidR="00863D01">
        <w:t>separately</w:t>
      </w:r>
      <w:r w:rsidR="005332A0">
        <w:t xml:space="preserve"> for</w:t>
      </w:r>
      <w:r w:rsidR="00E74F15" w:rsidRPr="00651DC5">
        <w:t xml:space="preserve"> intervention</w:t>
      </w:r>
      <w:r w:rsidR="005332A0">
        <w:t>s</w:t>
      </w:r>
      <w:r w:rsidR="00E74F15" w:rsidRPr="00651DC5">
        <w:t xml:space="preserve"> </w:t>
      </w:r>
      <w:r w:rsidR="005332A0">
        <w:t>that</w:t>
      </w:r>
      <w:r w:rsidR="00D37C7D">
        <w:t xml:space="preserve"> sought to</w:t>
      </w:r>
      <w:r w:rsidR="00E74F15" w:rsidRPr="00651DC5">
        <w:t xml:space="preserve"> </w:t>
      </w:r>
      <w:r w:rsidR="001968B7" w:rsidRPr="00651DC5">
        <w:t>facilitat</w:t>
      </w:r>
      <w:r w:rsidR="005332A0">
        <w:t>e</w:t>
      </w:r>
      <w:r w:rsidR="001968B7" w:rsidRPr="00651DC5">
        <w:t xml:space="preserve"> a transition in care, monitor a condition, or treat a condition</w:t>
      </w:r>
      <w:r w:rsidR="00E74F15" w:rsidRPr="00651DC5">
        <w:t>.</w:t>
      </w:r>
      <w:r w:rsidR="001420C8" w:rsidRPr="00651DC5">
        <w:t xml:space="preserve"> </w:t>
      </w:r>
      <w:r w:rsidR="0051383C" w:rsidRPr="00651DC5">
        <w:t xml:space="preserve">Of </w:t>
      </w:r>
      <w:r w:rsidR="000C5306" w:rsidRPr="00651DC5">
        <w:t xml:space="preserve">8 </w:t>
      </w:r>
      <w:r w:rsidR="0051383C" w:rsidRPr="00651DC5">
        <w:t xml:space="preserve">interventions </w:t>
      </w:r>
      <w:r w:rsidR="001104C9" w:rsidRPr="00651DC5">
        <w:t xml:space="preserve">focused on supporting transitions in care, </w:t>
      </w:r>
      <w:r w:rsidR="000C5306" w:rsidRPr="00651DC5">
        <w:t xml:space="preserve">3 </w:t>
      </w:r>
      <w:r w:rsidR="001104C9" w:rsidRPr="00651DC5">
        <w:t xml:space="preserve">reported statistically significant improvements in clinical outcomes over the comparator </w:t>
      </w:r>
      <w:r w:rsidR="001D6D83" w:rsidRPr="00651DC5">
        <w:t>(for SUD</w:t>
      </w:r>
      <w:r w:rsidR="002902A8">
        <w:fldChar w:fldCharType="begin">
          <w:fldData xml:space="preserve">PEVuZE5vdGU+PENpdGUgRXhjbHVkZUF1dGg9IjEiIEV4Y2x1ZGVZZWFyPSIxIj48QXV0aG9yPk1j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</w:fldData>
        </w:fldChar>
      </w:r>
      <w:r w:rsidR="00C64F55">
        <w:instrText xml:space="preserve"> ADDIN EN.CITE </w:instrText>
      </w:r>
      <w:r w:rsidR="00C64F55">
        <w:fldChar w:fldCharType="begin">
          <w:fldData xml:space="preserve">PEVuZE5vdGU+PENpdGUgRXhjbHVkZUF1dGg9IjEiIEV4Y2x1ZGVZZWFyPSIxIj48QXV0aG9yPk1j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</w:fldData>
        </w:fldChar>
      </w:r>
      <w:r w:rsidR="00C64F55">
        <w:instrText xml:space="preserve"> ADDIN EN.CITE.DATA </w:instrText>
      </w:r>
      <w:r w:rsidR="00C64F55">
        <w:fldChar w:fldCharType="end"/>
      </w:r>
      <w:r w:rsidR="002902A8">
        <w:fldChar w:fldCharType="separate"/>
      </w:r>
      <w:hyperlink w:anchor="_ENREF_37" w:tooltip="Timko, 2019 #587" w:history="1">
        <w:r w:rsidR="00C64F55" w:rsidRPr="00C20807">
          <w:rPr>
            <w:noProof/>
            <w:vertAlign w:val="superscript"/>
          </w:rPr>
          <w:t>37</w:t>
        </w:r>
      </w:hyperlink>
      <w:r w:rsidR="002902A8" w:rsidRPr="00C20807">
        <w:rPr>
          <w:noProof/>
          <w:vertAlign w:val="superscript"/>
        </w:rPr>
        <w:t xml:space="preserve">, </w:t>
      </w:r>
      <w:hyperlink w:anchor="_ENREF_39" w:tooltip="McKellar, 2012 #1597" w:history="1">
        <w:r w:rsidR="00C64F55" w:rsidRPr="00C20807">
          <w:rPr>
            <w:noProof/>
            <w:vertAlign w:val="superscript"/>
          </w:rPr>
          <w:t>39</w:t>
        </w:r>
      </w:hyperlink>
      <w:r w:rsidR="002902A8" w:rsidRPr="00C20807">
        <w:rPr>
          <w:noProof/>
          <w:vertAlign w:val="superscript"/>
        </w:rPr>
        <w:t xml:space="preserve">, </w:t>
      </w:r>
      <w:hyperlink w:anchor="_ENREF_40" w:tooltip="Lucht, 2021 #252" w:history="1">
        <w:r w:rsidR="00C64F55" w:rsidRPr="00C20807">
          <w:rPr>
            <w:noProof/>
            <w:vertAlign w:val="superscript"/>
          </w:rPr>
          <w:t>40</w:t>
        </w:r>
      </w:hyperlink>
      <w:r w:rsidR="002902A8">
        <w:fldChar w:fldCharType="end"/>
      </w:r>
      <w:r w:rsidR="008756C9">
        <w:t>),</w:t>
      </w:r>
      <w:r w:rsidR="001D6D83" w:rsidRPr="00651DC5">
        <w:t xml:space="preserve"> </w:t>
      </w:r>
      <w:r w:rsidR="001104C9" w:rsidRPr="00651DC5">
        <w:t xml:space="preserve">while the </w:t>
      </w:r>
      <w:r w:rsidR="00504CF3">
        <w:t>others</w:t>
      </w:r>
      <w:r w:rsidR="000C5306" w:rsidRPr="00651DC5">
        <w:t xml:space="preserve"> </w:t>
      </w:r>
      <w:r w:rsidR="001104C9" w:rsidRPr="00651DC5">
        <w:t xml:space="preserve">reported no </w:t>
      </w:r>
      <w:r w:rsidR="001104C9" w:rsidRPr="00A20D79">
        <w:t>benefit of adding</w:t>
      </w:r>
      <w:r w:rsidR="00E9581C" w:rsidRPr="00A20D79">
        <w:t xml:space="preserve"> </w:t>
      </w:r>
      <w:r w:rsidR="001104C9" w:rsidRPr="00A20D79">
        <w:t>audio</w:t>
      </w:r>
      <w:r w:rsidR="001104C9" w:rsidRPr="00651DC5">
        <w:t xml:space="preserve"> interactions</w:t>
      </w:r>
      <w:r w:rsidR="00EC49F8" w:rsidRPr="00651DC5">
        <w:t xml:space="preserve"> (for depression,</w:t>
      </w:r>
      <w:hyperlink w:anchor="_ENREF_13" w:tooltip="Kivelitz, 2017 #758" w:history="1">
        <w:r w:rsidR="00C64F5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j43NTg8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</w:fldData>
          </w:fldChar>
        </w:r>
        <w:r w:rsidR="00C64F55">
          <w:instrText xml:space="preserve"> ADDIN EN.CITE </w:instrText>
        </w:r>
        <w:r w:rsidR="00C64F55">
          <w:fldChar w:fldCharType="begin">
            <w:fldData xml:space="preserve">PEVuZE5vdGU+PENpdGUgRXhjbHVkZUF1dGg9IjEiIEV4Y2x1ZGVZZWFyPSIxIj48QXV0aG9yPktp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</w:fldData>
          </w:fldChar>
        </w:r>
        <w:r w:rsidR="00C64F55">
          <w:instrText xml:space="preserve"> ADDIN EN.CITE.DATA </w:instrText>
        </w:r>
        <w:r w:rsidR="00C64F55">
          <w:fldChar w:fldCharType="end"/>
        </w:r>
        <w:r w:rsidR="00C64F55">
          <w:fldChar w:fldCharType="separate"/>
        </w:r>
        <w:r w:rsidR="00C64F55" w:rsidRPr="00C20807">
          <w:rPr>
            <w:noProof/>
            <w:vertAlign w:val="superscript"/>
          </w:rPr>
          <w:t>13</w:t>
        </w:r>
        <w:r w:rsidR="00C64F55">
          <w:fldChar w:fldCharType="end"/>
        </w:r>
      </w:hyperlink>
      <w:r w:rsidR="00EC49F8" w:rsidRPr="00651DC5">
        <w:t xml:space="preserve"> PTSD,</w:t>
      </w:r>
      <w:hyperlink w:anchor="_ENREF_31" w:tooltip="Rosen, 2013 #1561" w:history="1">
        <w:r w:rsidR="00C64F55">
          <w:fldChar w:fldCharType="begin">
            <w:fldData xml:space="preserve">PEVuZE5vdGU+PENpdGUgRXhjbHVkZUF1dGg9IjEiIEV4Y2x1ZGVZZWFyPSIxIj48QXV0aG9yPlJv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</w:fldData>
          </w:fldChar>
        </w:r>
        <w:r w:rsidR="00C64F55">
          <w:instrText xml:space="preserve"> ADDIN EN.CITE </w:instrText>
        </w:r>
        <w:r w:rsidR="00C64F55">
          <w:fldChar w:fldCharType="begin">
            <w:fldData xml:space="preserve">PEVuZE5vdGU+PENpdGUgRXhjbHVkZUF1dGg9IjEiIEV4Y2x1ZGVZZWFyPSIxIj48QXV0aG9yPlJv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1-33</w:t>
        </w:r>
        <w:r w:rsidR="00C64F55">
          <w:fldChar w:fldCharType="end"/>
        </w:r>
      </w:hyperlink>
      <w:r w:rsidR="00EC49F8" w:rsidRPr="00651DC5">
        <w:t xml:space="preserve"> and SUD</w:t>
      </w:r>
      <w:hyperlink w:anchor="_ENREF_38" w:tooltip="Timko, 2019 #542" w:history="1">
        <w:r w:rsidR="00C64F5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j41NDI8L2tl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==
</w:fldData>
          </w:fldChar>
        </w:r>
        <w:r w:rsidR="00C64F55">
          <w:instrText xml:space="preserve"> ADDIN EN.CITE </w:instrText>
        </w:r>
        <w:r w:rsidR="00C64F55">
          <w:fldChar w:fldCharType="begin">
            <w:fldData xml:space="preserve">PEVuZE5vdGU+PENpdGUgRXhjbHVkZUF1dGg9IjEiIEV4Y2x1ZGVZZWFyPSIxIj48QXV0aG9yPlRp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==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8</w:t>
        </w:r>
        <w:r w:rsidR="00C64F55">
          <w:fldChar w:fldCharType="end"/>
        </w:r>
      </w:hyperlink>
      <w:r w:rsidR="00EC49F8" w:rsidRPr="00651DC5">
        <w:t>)</w:t>
      </w:r>
      <w:r w:rsidR="001104C9" w:rsidRPr="00651DC5">
        <w:t xml:space="preserve">. When </w:t>
      </w:r>
      <w:r w:rsidR="008C2E9F">
        <w:t>interventions focused on</w:t>
      </w:r>
      <w:r w:rsidR="001104C9" w:rsidRPr="00651DC5">
        <w:t xml:space="preserve"> monitoring, </w:t>
      </w:r>
      <w:r w:rsidR="000C5306" w:rsidRPr="00651DC5">
        <w:t xml:space="preserve">4 </w:t>
      </w:r>
      <w:r w:rsidR="001104C9" w:rsidRPr="00651DC5">
        <w:t xml:space="preserve">of </w:t>
      </w:r>
      <w:r w:rsidR="000C5306" w:rsidRPr="00651DC5">
        <w:t xml:space="preserve">5 </w:t>
      </w:r>
      <w:r w:rsidR="001104C9" w:rsidRPr="00651DC5">
        <w:t xml:space="preserve">that </w:t>
      </w:r>
      <w:r w:rsidR="00504CF3">
        <w:t xml:space="preserve">added audio care </w:t>
      </w:r>
      <w:r w:rsidR="008756C9">
        <w:t>to oversee participant progress on</w:t>
      </w:r>
      <w:r w:rsidR="00504CF3">
        <w:t xml:space="preserve"> </w:t>
      </w:r>
      <w:r w:rsidR="0051383C" w:rsidRPr="00651DC5">
        <w:t xml:space="preserve">self-paced </w:t>
      </w:r>
      <w:r w:rsidR="00504CF3">
        <w:t>activities</w:t>
      </w:r>
      <w:r w:rsidR="0051383C" w:rsidRPr="00651DC5">
        <w:t xml:space="preserve"> for depression</w:t>
      </w:r>
      <w:r w:rsidR="007728A0">
        <w:fldChar w:fldCharType="begin">
          <w:fldData xml:space="preserve">PEVuZE5vdGU+PENpdGUgRXhjbHVkZUF1dGg9IjEiIEV4Y2x1ZGVZZWFyPSIxIj48QXV0aG9yPkJv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</w:fldData>
        </w:fldChar>
      </w:r>
      <w:r w:rsidR="00C64F55">
        <w:instrText xml:space="preserve"> ADDIN EN.CITE </w:instrText>
      </w:r>
      <w:r w:rsidR="00C64F55">
        <w:fldChar w:fldCharType="begin">
          <w:fldData xml:space="preserve">PEVuZE5vdGU+PENpdGUgRXhjbHVkZUF1dGg9IjEiIEV4Y2x1ZGVZZWFyPSIxIj48QXV0aG9yPkJv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</w:fldData>
        </w:fldChar>
      </w:r>
      <w:r w:rsidR="00C64F55">
        <w:instrText xml:space="preserve"> ADDIN EN.CITE.DATA </w:instrText>
      </w:r>
      <w:r w:rsidR="00C64F55">
        <w:fldChar w:fldCharType="end"/>
      </w:r>
      <w:r w:rsidR="007728A0">
        <w:fldChar w:fldCharType="separate"/>
      </w:r>
      <w:hyperlink w:anchor="_ENREF_14" w:tooltip="Bombardier, 2013 #1534" w:history="1">
        <w:r w:rsidR="00C64F55" w:rsidRPr="00C20807">
          <w:rPr>
            <w:noProof/>
            <w:vertAlign w:val="superscript"/>
          </w:rPr>
          <w:t>14</w:t>
        </w:r>
      </w:hyperlink>
      <w:r w:rsidR="00C20807" w:rsidRPr="00C20807">
        <w:rPr>
          <w:noProof/>
          <w:vertAlign w:val="superscript"/>
        </w:rPr>
        <w:t xml:space="preserve">, </w:t>
      </w:r>
      <w:hyperlink w:anchor="_ENREF_16" w:tooltip="Pihlaja, 2020 #309" w:history="1">
        <w:r w:rsidR="00C64F55" w:rsidRPr="00C20807">
          <w:rPr>
            <w:noProof/>
            <w:vertAlign w:val="superscript"/>
          </w:rPr>
          <w:t>16</w:t>
        </w:r>
      </w:hyperlink>
      <w:r w:rsidR="00C20807" w:rsidRPr="00C20807">
        <w:rPr>
          <w:noProof/>
          <w:vertAlign w:val="superscript"/>
        </w:rPr>
        <w:t xml:space="preserve">, </w:t>
      </w:r>
      <w:hyperlink w:anchor="_ENREF_17" w:tooltip="Lindner, 2014 #1964" w:history="1">
        <w:r w:rsidR="00C64F55" w:rsidRPr="00C20807">
          <w:rPr>
            <w:noProof/>
            <w:vertAlign w:val="superscript"/>
          </w:rPr>
          <w:t>17</w:t>
        </w:r>
      </w:hyperlink>
      <w:r w:rsidR="007728A0">
        <w:fldChar w:fldCharType="end"/>
      </w:r>
      <w:r w:rsidR="00924730" w:rsidRPr="00651DC5">
        <w:t xml:space="preserve"> </w:t>
      </w:r>
      <w:r w:rsidR="006B3042">
        <w:t>or</w:t>
      </w:r>
      <w:r w:rsidR="0051383C" w:rsidRPr="00651DC5">
        <w:t xml:space="preserve"> insomnia</w:t>
      </w:r>
      <w:hyperlink w:anchor="_ENREF_34" w:tooltip="Sunnhed, 2020 #431" w:history="1">
        <w:r w:rsidR="00C64F5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PjQzMTwv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</w:fldData>
          </w:fldChar>
        </w:r>
        <w:r w:rsidR="00C64F55">
          <w:instrText xml:space="preserve"> ADDIN EN.CITE </w:instrText>
        </w:r>
        <w:r w:rsidR="00C64F55">
          <w:fldChar w:fldCharType="begin">
            <w:fldData xml:space="preserve">PEVuZE5vdGU+PENpdGUgRXhjbHVkZUF1dGg9IjEiIEV4Y2x1ZGVZZWFyPSIxIj48QXV0aG9yPlN1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</w:fldData>
          </w:fldChar>
        </w:r>
        <w:r w:rsidR="00C64F55">
          <w:instrText xml:space="preserve"> ADDIN EN.CITE.DATA </w:instrText>
        </w:r>
        <w:r w:rsidR="00C64F55">
          <w:fldChar w:fldCharType="end"/>
        </w:r>
        <w:r w:rsidR="00C64F55">
          <w:fldChar w:fldCharType="separate"/>
        </w:r>
        <w:r w:rsidR="00C64F55" w:rsidRPr="00C20807">
          <w:rPr>
            <w:noProof/>
            <w:vertAlign w:val="superscript"/>
          </w:rPr>
          <w:t>34</w:t>
        </w:r>
        <w:r w:rsidR="00C64F55">
          <w:fldChar w:fldCharType="end"/>
        </w:r>
      </w:hyperlink>
      <w:r w:rsidR="0051383C" w:rsidRPr="00651DC5">
        <w:t xml:space="preserve"> reported favorable outcomes. For SUD, </w:t>
      </w:r>
      <w:r w:rsidR="0051383C" w:rsidRPr="00651DC5" w:rsidDel="00504CF3">
        <w:t xml:space="preserve"> </w:t>
      </w:r>
      <w:r w:rsidR="00504CF3">
        <w:t>adding audio care to</w:t>
      </w:r>
      <w:r w:rsidR="00504CF3" w:rsidRPr="00651DC5">
        <w:t xml:space="preserve"> </w:t>
      </w:r>
      <w:r w:rsidR="0051383C" w:rsidRPr="00651DC5">
        <w:t>intensive outpatient care</w:t>
      </w:r>
      <w:r w:rsidR="00013142">
        <w:t xml:space="preserve"> </w:t>
      </w:r>
      <w:r w:rsidR="0051383C" w:rsidRPr="00651DC5">
        <w:t xml:space="preserve">demonstrated better or similar outcomes </w:t>
      </w:r>
      <w:r w:rsidR="008756C9">
        <w:t>compared to</w:t>
      </w:r>
      <w:r w:rsidR="0051383C" w:rsidRPr="00651DC5">
        <w:t xml:space="preserve"> intensive outpatient care alone, depending on </w:t>
      </w:r>
      <w:r w:rsidR="0051383C" w:rsidRPr="00A20D79">
        <w:t xml:space="preserve">whether </w:t>
      </w:r>
      <w:r w:rsidR="00567680" w:rsidRPr="00A20D79">
        <w:t>other</w:t>
      </w:r>
      <w:r w:rsidR="0051383C" w:rsidRPr="00A20D79">
        <w:t xml:space="preserve"> supports were </w:t>
      </w:r>
      <w:r w:rsidR="00504CF3">
        <w:t>leveraged</w:t>
      </w:r>
      <w:r w:rsidR="0051383C" w:rsidRPr="00A20D79">
        <w:t>.</w:t>
      </w:r>
      <w:r w:rsidR="007728A0" w:rsidRPr="00A20D79">
        <w:fldChar w:fldCharType="begin">
          <w:fldData xml:space="preserve">PEVuZE5vdGU+PENpdGUgRXhjbHVkZUF1dGg9IjEiIEV4Y2x1ZGVZZWFyPSIxIj48QXV0aG9yPk1j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</w:fldData>
        </w:fldChar>
      </w:r>
      <w:r w:rsidR="00C64F55">
        <w:instrText xml:space="preserve"> ADDIN EN.CITE </w:instrText>
      </w:r>
      <w:r w:rsidR="00C64F55">
        <w:fldChar w:fldCharType="begin">
          <w:fldData xml:space="preserve">PEVuZE5vdGU+PENpdGUgRXhjbHVkZUF1dGg9IjEiIEV4Y2x1ZGVZZWFyPSIxIj48QXV0aG9yPk1j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</w:fldData>
        </w:fldChar>
      </w:r>
      <w:r w:rsidR="00C64F55">
        <w:instrText xml:space="preserve"> ADDIN EN.CITE.DATA </w:instrText>
      </w:r>
      <w:r w:rsidR="00C64F55">
        <w:fldChar w:fldCharType="end"/>
      </w:r>
      <w:r w:rsidR="007728A0" w:rsidRPr="00A20D79">
        <w:fldChar w:fldCharType="separate"/>
      </w:r>
      <w:hyperlink w:anchor="_ENREF_41" w:tooltip="McKay, 2022 #82" w:history="1">
        <w:r w:rsidR="00C64F55" w:rsidRPr="00A20D79">
          <w:rPr>
            <w:noProof/>
            <w:vertAlign w:val="superscript"/>
          </w:rPr>
          <w:t>41</w:t>
        </w:r>
      </w:hyperlink>
      <w:r w:rsidR="00C20807" w:rsidRPr="00A20D79">
        <w:rPr>
          <w:noProof/>
          <w:vertAlign w:val="superscript"/>
        </w:rPr>
        <w:t xml:space="preserve">, </w:t>
      </w:r>
      <w:hyperlink w:anchor="_ENREF_44" w:tooltip="McCollister, 2016 #1080" w:history="1">
        <w:r w:rsidR="00C64F55" w:rsidRPr="00A20D79">
          <w:rPr>
            <w:noProof/>
            <w:vertAlign w:val="superscript"/>
          </w:rPr>
          <w:t>44</w:t>
        </w:r>
      </w:hyperlink>
      <w:r w:rsidR="007728A0" w:rsidRPr="00A20D79">
        <w:fldChar w:fldCharType="end"/>
      </w:r>
      <w:r w:rsidR="0051383C" w:rsidRPr="00A20D79">
        <w:t xml:space="preserve"> Across audio-based psychotherapy interventions for treating depression</w:t>
      </w:r>
      <w:r w:rsidR="007728A0" w:rsidRPr="00A20D79">
        <w:fldChar w:fldCharType="begin">
          <w:fldData xml:space="preserve">PEVuZE5vdGU+PENpdGUgRXhjbHVkZUF1dGg9IjEiIEV4Y2x1ZGVZZWFyPSIxIj48QXV0aG9yPkFu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</w:fldData>
        </w:fldChar>
      </w:r>
      <w:r w:rsidR="00C64F55">
        <w:instrText xml:space="preserve"> ADDIN EN.CITE </w:instrText>
      </w:r>
      <w:r w:rsidR="00C64F55">
        <w:fldChar w:fldCharType="begin">
          <w:fldData xml:space="preserve">PEVuZE5vdGU+PENpdGUgRXhjbHVkZUF1dGg9IjEiIEV4Y2x1ZGVZZWFyPSIxIj48QXV0aG9yPkFu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</w:fldData>
        </w:fldChar>
      </w:r>
      <w:r w:rsidR="00C64F55">
        <w:instrText xml:space="preserve"> ADDIN EN.CITE.DATA </w:instrText>
      </w:r>
      <w:r w:rsidR="00C64F55">
        <w:fldChar w:fldCharType="end"/>
      </w:r>
      <w:r w:rsidR="007728A0" w:rsidRPr="00A20D79">
        <w:fldChar w:fldCharType="separate"/>
      </w:r>
      <w:hyperlink w:anchor="_ENREF_18" w:tooltip="Anderson, 2018 #819" w:history="1">
        <w:r w:rsidR="00C64F55" w:rsidRPr="00A20D79">
          <w:rPr>
            <w:noProof/>
            <w:vertAlign w:val="superscript"/>
          </w:rPr>
          <w:t>18</w:t>
        </w:r>
      </w:hyperlink>
      <w:r w:rsidR="00C20807" w:rsidRPr="00A20D79">
        <w:rPr>
          <w:noProof/>
          <w:vertAlign w:val="superscript"/>
        </w:rPr>
        <w:t xml:space="preserve">, </w:t>
      </w:r>
      <w:hyperlink w:anchor="_ENREF_20" w:tooltip="Lerner, 2020 #1802" w:history="1">
        <w:r w:rsidR="00C64F55" w:rsidRPr="00A20D79">
          <w:rPr>
            <w:noProof/>
            <w:vertAlign w:val="superscript"/>
          </w:rPr>
          <w:t>20-23</w:t>
        </w:r>
      </w:hyperlink>
      <w:r w:rsidR="007728A0" w:rsidRPr="00A20D79">
        <w:fldChar w:fldCharType="end"/>
      </w:r>
      <w:r w:rsidR="0051383C" w:rsidRPr="00A20D79">
        <w:t xml:space="preserve"> and insomnia,</w:t>
      </w:r>
      <w:hyperlink w:anchor="_ENREF_35" w:tooltip="Arnedt, 2013 #1524" w:history="1">
        <w:r w:rsidR="00C64F55" w:rsidRPr="00A20D79">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j4xNTI0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==
</w:fldData>
          </w:fldChar>
        </w:r>
        <w:r w:rsidR="00C64F55">
          <w:instrText xml:space="preserve"> ADDIN EN.CITE </w:instrText>
        </w:r>
        <w:r w:rsidR="00C64F55">
          <w:fldChar w:fldCharType="begin">
            <w:fldData xml:space="preserve">PEVuZE5vdGU+PENpdGUgRXhjbHVkZUF1dGg9IjEiIEV4Y2x1ZGVZZWFyPSIxIj48QXV0aG9yPkFy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==
</w:fldData>
          </w:fldChar>
        </w:r>
        <w:r w:rsidR="00C64F55">
          <w:instrText xml:space="preserve"> ADDIN EN.CITE.DATA </w:instrText>
        </w:r>
        <w:r w:rsidR="00C64F55">
          <w:fldChar w:fldCharType="end"/>
        </w:r>
        <w:r w:rsidR="00C64F55" w:rsidRPr="00A20D79">
          <w:fldChar w:fldCharType="separate"/>
        </w:r>
        <w:r w:rsidR="00C64F55" w:rsidRPr="00A20D79">
          <w:rPr>
            <w:noProof/>
            <w:vertAlign w:val="superscript"/>
          </w:rPr>
          <w:t>35</w:t>
        </w:r>
        <w:r w:rsidR="00C64F55" w:rsidRPr="00A20D79">
          <w:fldChar w:fldCharType="end"/>
        </w:r>
      </w:hyperlink>
      <w:r w:rsidR="0051383C" w:rsidRPr="00A20D79">
        <w:t xml:space="preserve"> the intervention was favored for improving clinical outcomes when compared to patients not receiving active care from a mental health provider. </w:t>
      </w:r>
      <w:r w:rsidR="00F5230E" w:rsidRPr="00A20D79">
        <w:t>T</w:t>
      </w:r>
      <w:r w:rsidR="0051383C" w:rsidRPr="00A20D79">
        <w:t xml:space="preserve">reatments for depression </w:t>
      </w:r>
      <w:r w:rsidR="003641B3" w:rsidRPr="00A20D79">
        <w:t xml:space="preserve">delivered via audio </w:t>
      </w:r>
      <w:r w:rsidR="0051383C" w:rsidRPr="00A20D79">
        <w:t>to replace in-person</w:t>
      </w:r>
      <w:r w:rsidR="00D75827">
        <w:t xml:space="preserve"> treatment</w:t>
      </w:r>
      <w:r w:rsidR="0051383C" w:rsidRPr="00A20D79">
        <w:t xml:space="preserve"> largely demonstrated similar outcomes across arms.</w:t>
      </w:r>
      <w:hyperlink w:anchor="_ENREF_21" w:tooltip="Alegría, 2014 #1289" w:history="1">
        <w:r w:rsidR="00C64F55" w:rsidRPr="00A20D79">
          <w:fldChar w:fldCharType="begin">
            <w:fldData xml:space="preserve">PEVuZE5vdGU+PENpdGUgRXhjbHVkZUF1dGg9IjEiIEV4Y2x1ZGVZZWFyPSIxIj48QXV0aG9yPkFs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==
</w:fldData>
          </w:fldChar>
        </w:r>
        <w:r w:rsidR="00C64F55">
          <w:instrText xml:space="preserve"> ADDIN EN.CITE </w:instrText>
        </w:r>
        <w:r w:rsidR="00C64F55">
          <w:fldChar w:fldCharType="begin">
            <w:fldData xml:space="preserve">PEVuZE5vdGU+PENpdGUgRXhjbHVkZUF1dGg9IjEiIEV4Y2x1ZGVZZWFyPSIxIj48QXV0aG9yPkFs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==
</w:fldData>
          </w:fldChar>
        </w:r>
        <w:r w:rsidR="00C64F55">
          <w:instrText xml:space="preserve"> ADDIN EN.CITE.DATA </w:instrText>
        </w:r>
        <w:r w:rsidR="00C64F55">
          <w:fldChar w:fldCharType="end"/>
        </w:r>
        <w:r w:rsidR="00C64F55" w:rsidRPr="00A20D79">
          <w:fldChar w:fldCharType="separate"/>
        </w:r>
        <w:r w:rsidR="00C64F55" w:rsidRPr="00A20D79">
          <w:rPr>
            <w:noProof/>
            <w:vertAlign w:val="superscript"/>
          </w:rPr>
          <w:t>21-30</w:t>
        </w:r>
        <w:r w:rsidR="00C64F55" w:rsidRPr="00A20D79">
          <w:fldChar w:fldCharType="end"/>
        </w:r>
      </w:hyperlink>
      <w:r w:rsidR="0051383C" w:rsidRPr="00A20D79">
        <w:t xml:space="preserve"> </w:t>
      </w:r>
    </w:p>
    <w:p w14:paraId="46633BE6" w14:textId="086D0BF0" w:rsidR="00855523" w:rsidRPr="00A20D79" w:rsidRDefault="001120C2" w:rsidP="00651DC5">
      <w:pPr>
        <w:pStyle w:val="1-BodyText"/>
        <w:spacing w:line="480" w:lineRule="auto"/>
      </w:pPr>
      <w:r w:rsidRPr="00A20D79">
        <w:t>T</w:t>
      </w:r>
      <w:r w:rsidR="003A05B1" w:rsidRPr="00A20D79">
        <w:t xml:space="preserve">he audio interventions largely </w:t>
      </w:r>
      <w:r w:rsidR="00F02A13">
        <w:t>achieved</w:t>
      </w:r>
      <w:r w:rsidR="00D75827">
        <w:t xml:space="preserve"> similar</w:t>
      </w:r>
      <w:r w:rsidR="00D75827" w:rsidRPr="00A20D79">
        <w:t xml:space="preserve"> </w:t>
      </w:r>
      <w:r w:rsidR="000C5306" w:rsidRPr="00A20D79">
        <w:t>patient-</w:t>
      </w:r>
      <w:r w:rsidR="0051383C" w:rsidRPr="00A20D79">
        <w:t xml:space="preserve">reported health and </w:t>
      </w:r>
      <w:r w:rsidR="00A06226" w:rsidRPr="00A20D79">
        <w:t>quality-of-life</w:t>
      </w:r>
      <w:r w:rsidR="003A05B1" w:rsidRPr="00A20D79">
        <w:t xml:space="preserve"> </w:t>
      </w:r>
      <w:r w:rsidR="00D67A3F">
        <w:t>as</w:t>
      </w:r>
      <w:r w:rsidR="003A05B1" w:rsidRPr="00A20D79">
        <w:t xml:space="preserve"> comparators</w:t>
      </w:r>
      <w:r w:rsidR="00991A1C" w:rsidRPr="00A20D79">
        <w:t xml:space="preserve">, which is promising when </w:t>
      </w:r>
      <w:r w:rsidR="00D75827">
        <w:t>replacing</w:t>
      </w:r>
      <w:r w:rsidR="00991A1C" w:rsidRPr="00A20D79">
        <w:t xml:space="preserve"> in-person interactions with audio-based interactions.</w:t>
      </w:r>
      <w:r w:rsidR="007728A0" w:rsidRPr="00A20D79">
        <w:fldChar w:fldCharType="begin">
          <w:fldData xml:space="preserve">PEVuZE5vdGU+PENpdGUgRXhjbHVkZUF1dGg9IjEiIEV4Y2x1ZGVZZWFyPSIxIj48QXV0aG9yPkFs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</w:fldData>
        </w:fldChar>
      </w:r>
      <w:r w:rsidR="00C64F55">
        <w:instrText xml:space="preserve"> ADDIN EN.CITE </w:instrText>
      </w:r>
      <w:r w:rsidR="00C64F55">
        <w:fldChar w:fldCharType="begin">
          <w:fldData xml:space="preserve">PEVuZE5vdGU+PENpdGUgRXhjbHVkZUF1dGg9IjEiIEV4Y2x1ZGVZZWFyPSIxIj48QXV0aG9yPkFs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</w:fldData>
        </w:fldChar>
      </w:r>
      <w:r w:rsidR="00C64F55">
        <w:instrText xml:space="preserve"> ADDIN EN.CITE.DATA </w:instrText>
      </w:r>
      <w:r w:rsidR="00C64F55">
        <w:fldChar w:fldCharType="end"/>
      </w:r>
      <w:r w:rsidR="007728A0" w:rsidRPr="00A20D79">
        <w:fldChar w:fldCharType="separate"/>
      </w:r>
      <w:hyperlink w:anchor="_ENREF_21" w:tooltip="Alegría, 2014 #1289" w:history="1">
        <w:r w:rsidR="00C64F55" w:rsidRPr="00A20D79">
          <w:rPr>
            <w:noProof/>
            <w:vertAlign w:val="superscript"/>
          </w:rPr>
          <w:t>21-23</w:t>
        </w:r>
      </w:hyperlink>
      <w:r w:rsidR="00C20807" w:rsidRPr="00A20D79">
        <w:rPr>
          <w:noProof/>
          <w:vertAlign w:val="superscript"/>
        </w:rPr>
        <w:t xml:space="preserve">, </w:t>
      </w:r>
      <w:hyperlink w:anchor="_ENREF_39" w:tooltip="McKellar, 2012 #1597" w:history="1">
        <w:r w:rsidR="00C64F55" w:rsidRPr="00A20D79">
          <w:rPr>
            <w:noProof/>
            <w:vertAlign w:val="superscript"/>
          </w:rPr>
          <w:t>39</w:t>
        </w:r>
      </w:hyperlink>
      <w:r w:rsidR="007728A0" w:rsidRPr="00A20D79">
        <w:fldChar w:fldCharType="end"/>
      </w:r>
      <w:r w:rsidR="00623AA4" w:rsidRPr="00A20D79">
        <w:t xml:space="preserve"> Additionally, when reported, </w:t>
      </w:r>
      <w:r w:rsidR="0051383C" w:rsidRPr="00A20D79">
        <w:t>health</w:t>
      </w:r>
      <w:r w:rsidR="00623AA4" w:rsidRPr="00A20D79">
        <w:t xml:space="preserve"> </w:t>
      </w:r>
      <w:r w:rsidR="0051383C" w:rsidRPr="00A20D79">
        <w:t xml:space="preserve">care access and utilization </w:t>
      </w:r>
      <w:r w:rsidR="00623AA4" w:rsidRPr="00A20D79">
        <w:t xml:space="preserve">outcomes were </w:t>
      </w:r>
      <w:r w:rsidR="0051383C" w:rsidRPr="00A20D79">
        <w:t>frequently</w:t>
      </w:r>
      <w:r w:rsidR="00623AA4" w:rsidRPr="00A20D79">
        <w:t xml:space="preserve"> favorable for those receiving audio care.</w:t>
      </w:r>
      <w:r w:rsidR="007728A0" w:rsidRPr="00A20D79">
        <w:fldChar w:fldCharType="begin">
          <w:fldData xml:space="preserve">PEVuZE5vdGU+PENpdGUgRXhjbHVkZUF1dGg9IjEiIEV4Y2x1ZGVZZWFyPSIxIj48QXV0aG9yPlBp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xvZ2ljYWwgTWVk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</w:fldData>
        </w:fldChar>
      </w:r>
      <w:r w:rsidR="00C64F55">
        <w:instrText xml:space="preserve"> ADDIN EN.CITE </w:instrText>
      </w:r>
      <w:r w:rsidR="00C64F55">
        <w:fldChar w:fldCharType="begin">
          <w:fldData xml:space="preserve">PEVuZE5vdGU+PENpdGUgRXhjbHVkZUF1dGg9IjEiIEV4Y2x1ZGVZZWFyPSIxIj48QXV0aG9yPlBp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</w:fldData>
        </w:fldChar>
      </w:r>
      <w:r w:rsidR="00C64F55">
        <w:instrText xml:space="preserve"> ADDIN EN.CITE.DATA </w:instrText>
      </w:r>
      <w:r w:rsidR="00C64F55">
        <w:fldChar w:fldCharType="end"/>
      </w:r>
      <w:r w:rsidR="007728A0" w:rsidRPr="00A20D79">
        <w:fldChar w:fldCharType="separate"/>
      </w:r>
      <w:hyperlink w:anchor="_ENREF_16" w:tooltip="Pihlaja, 2020 #309" w:history="1">
        <w:r w:rsidR="00C64F55" w:rsidRPr="00A20D79">
          <w:rPr>
            <w:noProof/>
            <w:vertAlign w:val="superscript"/>
          </w:rPr>
          <w:t>16</w:t>
        </w:r>
      </w:hyperlink>
      <w:r w:rsidR="00C20807" w:rsidRPr="00A20D79">
        <w:rPr>
          <w:noProof/>
          <w:vertAlign w:val="superscript"/>
        </w:rPr>
        <w:t xml:space="preserve">, </w:t>
      </w:r>
      <w:hyperlink w:anchor="_ENREF_20" w:tooltip="Lerner, 2020 #1802" w:history="1">
        <w:r w:rsidR="00C64F55" w:rsidRPr="00A20D79">
          <w:rPr>
            <w:noProof/>
            <w:vertAlign w:val="superscript"/>
          </w:rPr>
          <w:t>20</w:t>
        </w:r>
      </w:hyperlink>
      <w:r w:rsidR="00C20807" w:rsidRPr="00A20D79">
        <w:rPr>
          <w:noProof/>
          <w:vertAlign w:val="superscript"/>
        </w:rPr>
        <w:t xml:space="preserve">, </w:t>
      </w:r>
      <w:hyperlink w:anchor="_ENREF_25" w:tooltip="Himelhoch, 2013 #1499" w:history="1">
        <w:r w:rsidR="00C64F55" w:rsidRPr="00A20D79">
          <w:rPr>
            <w:noProof/>
            <w:vertAlign w:val="superscript"/>
          </w:rPr>
          <w:t>25-32</w:t>
        </w:r>
      </w:hyperlink>
      <w:r w:rsidR="00C20807" w:rsidRPr="00A20D79">
        <w:rPr>
          <w:noProof/>
          <w:vertAlign w:val="superscript"/>
        </w:rPr>
        <w:t xml:space="preserve">, </w:t>
      </w:r>
      <w:hyperlink w:anchor="_ENREF_36" w:tooltip="Beebe, 2017 #888" w:history="1">
        <w:r w:rsidR="00C64F55" w:rsidRPr="00A20D79">
          <w:rPr>
            <w:noProof/>
            <w:vertAlign w:val="superscript"/>
          </w:rPr>
          <w:t>36</w:t>
        </w:r>
      </w:hyperlink>
      <w:r w:rsidR="007728A0" w:rsidRPr="00A20D79">
        <w:fldChar w:fldCharType="end"/>
      </w:r>
      <w:r w:rsidR="0051383C" w:rsidRPr="00A20D79">
        <w:t xml:space="preserve"> </w:t>
      </w:r>
      <w:r w:rsidR="007E3B7E" w:rsidRPr="00A20D79">
        <w:t>Studies</w:t>
      </w:r>
      <w:r w:rsidR="00482433" w:rsidRPr="00A20D79">
        <w:t xml:space="preserve"> that reported </w:t>
      </w:r>
      <w:r w:rsidR="007E3B7E" w:rsidRPr="00A20D79">
        <w:t xml:space="preserve">call completion, fidelity, or patient satisfaction </w:t>
      </w:r>
      <w:r w:rsidR="00482433" w:rsidRPr="00A20D79">
        <w:t xml:space="preserve">for the </w:t>
      </w:r>
      <w:r w:rsidR="007E3B7E" w:rsidRPr="00A20D79">
        <w:t>audio interventions</w:t>
      </w:r>
      <w:r w:rsidR="00482433" w:rsidRPr="00A20D79">
        <w:t xml:space="preserve"> </w:t>
      </w:r>
      <w:r w:rsidR="00D75827">
        <w:t xml:space="preserve">only </w:t>
      </w:r>
      <w:r w:rsidR="00482433" w:rsidRPr="00A20D79">
        <w:t xml:space="preserve">generally reported positive </w:t>
      </w:r>
      <w:r w:rsidR="00D75827">
        <w:t>outcomes</w:t>
      </w:r>
      <w:r w:rsidR="007E3B7E" w:rsidRPr="00A20D79">
        <w:t>,</w:t>
      </w:r>
      <w:r w:rsidR="007728A0" w:rsidRPr="00A20D79">
        <w:fldChar w:fldCharType="begin">
          <w:fldData xml:space="preserve">PEVuZE5vdGU+PENpdGUgRXhjbHVkZUF1dGg9IjEiIEV4Y2x1ZGVZZWFyPSIxIj48QXV0aG9yPkxl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cGFnZXM+MTA2My0xMDczPC9wYWdlcz48dm9sdW1l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==
</w:fldData>
        </w:fldChar>
      </w:r>
      <w:r w:rsidR="00C64F55">
        <w:instrText xml:space="preserve"> ADDIN EN.CITE </w:instrText>
      </w:r>
      <w:r w:rsidR="00C64F55">
        <w:fldChar w:fldCharType="begin">
          <w:fldData xml:space="preserve">PEVuZE5vdGU+PENpdGUgRXhjbHVkZUF1dGg9IjEiIEV4Y2x1ZGVZZWFyPSIxIj48QXV0aG9yPkxl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==
</w:fldData>
        </w:fldChar>
      </w:r>
      <w:r w:rsidR="00C64F55">
        <w:instrText xml:space="preserve"> ADDIN EN.CITE.DATA </w:instrText>
      </w:r>
      <w:r w:rsidR="00C64F55">
        <w:fldChar w:fldCharType="end"/>
      </w:r>
      <w:r w:rsidR="007728A0" w:rsidRPr="00A20D79">
        <w:fldChar w:fldCharType="separate"/>
      </w:r>
      <w:hyperlink w:anchor="_ENREF_13" w:tooltip="Kivelitz, 2017 #758" w:history="1">
        <w:r w:rsidR="00C64F55" w:rsidRPr="00A20D79">
          <w:rPr>
            <w:noProof/>
            <w:vertAlign w:val="superscript"/>
          </w:rPr>
          <w:t>13-15</w:t>
        </w:r>
      </w:hyperlink>
      <w:r w:rsidR="00C20807" w:rsidRPr="00A20D79">
        <w:rPr>
          <w:noProof/>
          <w:vertAlign w:val="superscript"/>
        </w:rPr>
        <w:t xml:space="preserve">, </w:t>
      </w:r>
      <w:hyperlink w:anchor="_ENREF_19" w:tooltip="Naik, 2019 #455" w:history="1">
        <w:r w:rsidR="00C64F55" w:rsidRPr="00A20D79">
          <w:rPr>
            <w:noProof/>
            <w:vertAlign w:val="superscript"/>
          </w:rPr>
          <w:t>19</w:t>
        </w:r>
      </w:hyperlink>
      <w:r w:rsidR="00C20807" w:rsidRPr="00A20D79">
        <w:rPr>
          <w:noProof/>
          <w:vertAlign w:val="superscript"/>
        </w:rPr>
        <w:t xml:space="preserve">, </w:t>
      </w:r>
      <w:hyperlink w:anchor="_ENREF_20" w:tooltip="Lerner, 2020 #1802" w:history="1">
        <w:r w:rsidR="00C64F55" w:rsidRPr="00A20D79">
          <w:rPr>
            <w:noProof/>
            <w:vertAlign w:val="superscript"/>
          </w:rPr>
          <w:t>20</w:t>
        </w:r>
      </w:hyperlink>
      <w:r w:rsidR="00C20807" w:rsidRPr="00A20D79">
        <w:rPr>
          <w:noProof/>
          <w:vertAlign w:val="superscript"/>
        </w:rPr>
        <w:t xml:space="preserve">, </w:t>
      </w:r>
      <w:hyperlink w:anchor="_ENREF_31" w:tooltip="Rosen, 2013 #1561" w:history="1">
        <w:r w:rsidR="00C64F55" w:rsidRPr="00A20D79">
          <w:rPr>
            <w:noProof/>
            <w:vertAlign w:val="superscript"/>
          </w:rPr>
          <w:t>31</w:t>
        </w:r>
      </w:hyperlink>
      <w:r w:rsidR="00C20807" w:rsidRPr="00A20D79">
        <w:rPr>
          <w:noProof/>
          <w:vertAlign w:val="superscript"/>
        </w:rPr>
        <w:t xml:space="preserve">, </w:t>
      </w:r>
      <w:hyperlink w:anchor="_ENREF_34" w:tooltip="Sunnhed, 2020 #431" w:history="1">
        <w:r w:rsidR="00C64F55" w:rsidRPr="00A20D79">
          <w:rPr>
            <w:noProof/>
            <w:vertAlign w:val="superscript"/>
          </w:rPr>
          <w:t>34</w:t>
        </w:r>
      </w:hyperlink>
      <w:r w:rsidR="00C20807" w:rsidRPr="00A20D79">
        <w:rPr>
          <w:noProof/>
          <w:vertAlign w:val="superscript"/>
        </w:rPr>
        <w:t xml:space="preserve">, </w:t>
      </w:r>
      <w:hyperlink w:anchor="_ENREF_35" w:tooltip="Arnedt, 2013 #1524" w:history="1">
        <w:r w:rsidR="00C64F55" w:rsidRPr="00A20D79">
          <w:rPr>
            <w:noProof/>
            <w:vertAlign w:val="superscript"/>
          </w:rPr>
          <w:t>35</w:t>
        </w:r>
      </w:hyperlink>
      <w:r w:rsidR="00C20807" w:rsidRPr="00A20D79">
        <w:rPr>
          <w:noProof/>
          <w:vertAlign w:val="superscript"/>
        </w:rPr>
        <w:t xml:space="preserve">, </w:t>
      </w:r>
      <w:hyperlink w:anchor="_ENREF_38" w:tooltip="Timko, 2019 #542" w:history="1">
        <w:r w:rsidR="00C64F55" w:rsidRPr="00A20D79">
          <w:rPr>
            <w:noProof/>
            <w:vertAlign w:val="superscript"/>
          </w:rPr>
          <w:t>38</w:t>
        </w:r>
      </w:hyperlink>
      <w:r w:rsidR="00C20807" w:rsidRPr="00A20D79">
        <w:rPr>
          <w:noProof/>
          <w:vertAlign w:val="superscript"/>
        </w:rPr>
        <w:t xml:space="preserve">, </w:t>
      </w:r>
      <w:hyperlink w:anchor="_ENREF_42" w:tooltip="McKay, 2013 #1454" w:history="1">
        <w:r w:rsidR="00C64F55" w:rsidRPr="00A20D79">
          <w:rPr>
            <w:noProof/>
            <w:vertAlign w:val="superscript"/>
          </w:rPr>
          <w:t>42</w:t>
        </w:r>
      </w:hyperlink>
      <w:r w:rsidR="007728A0" w:rsidRPr="00A20D79">
        <w:fldChar w:fldCharType="end"/>
      </w:r>
      <w:r w:rsidR="007E3B7E" w:rsidRPr="00A20D79">
        <w:t xml:space="preserve"> although call completion for interventions targeting SUD (</w:t>
      </w:r>
      <w:r w:rsidR="00D75827">
        <w:t>~</w:t>
      </w:r>
      <w:r w:rsidR="007E3B7E" w:rsidRPr="00A20D79">
        <w:t>50</w:t>
      </w:r>
      <w:r w:rsidR="000C5306" w:rsidRPr="00A20D79">
        <w:t xml:space="preserve">% to </w:t>
      </w:r>
      <w:r w:rsidR="007E3B7E" w:rsidRPr="00A20D79">
        <w:t>66%)</w:t>
      </w:r>
      <w:r w:rsidR="00F26F48" w:rsidRPr="00A20D79">
        <w:t xml:space="preserve"> could be improved</w:t>
      </w:r>
      <w:r w:rsidR="007E3B7E" w:rsidRPr="00A20D79">
        <w:t>.</w:t>
      </w:r>
      <w:r w:rsidR="007728A0" w:rsidRPr="00A20D79">
        <w:fldChar w:fldCharType="begin">
          <w:fldData xml:space="preserve">PEVuZE5vdGU+PENpdGUgRXhjbHVkZUF1dGg9IjEiIEV4Y2x1ZGVZZWFyPSIxIj48QXV0aG9yPlRp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=
</w:fldData>
        </w:fldChar>
      </w:r>
      <w:r w:rsidR="00C64F55">
        <w:instrText xml:space="preserve"> ADDIN EN.CITE </w:instrText>
      </w:r>
      <w:r w:rsidR="00C64F55">
        <w:fldChar w:fldCharType="begin">
          <w:fldData xml:space="preserve">PEVuZE5vdGU+PENpdGUgRXhjbHVkZUF1dGg9IjEiIEV4Y2x1ZGVZZWFyPSIxIj48QXV0aG9yPlRp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=
</w:fldData>
        </w:fldChar>
      </w:r>
      <w:r w:rsidR="00C64F55">
        <w:instrText xml:space="preserve"> ADDIN EN.CITE.DATA </w:instrText>
      </w:r>
      <w:r w:rsidR="00C64F55">
        <w:fldChar w:fldCharType="end"/>
      </w:r>
      <w:r w:rsidR="007728A0" w:rsidRPr="00A20D79">
        <w:fldChar w:fldCharType="separate"/>
      </w:r>
      <w:hyperlink w:anchor="_ENREF_37" w:tooltip="Timko, 2019 #587" w:history="1">
        <w:r w:rsidR="00C64F55" w:rsidRPr="00A20D79">
          <w:rPr>
            <w:noProof/>
            <w:vertAlign w:val="superscript"/>
          </w:rPr>
          <w:t>37</w:t>
        </w:r>
      </w:hyperlink>
      <w:r w:rsidR="00C20807" w:rsidRPr="00A20D79">
        <w:rPr>
          <w:noProof/>
          <w:vertAlign w:val="superscript"/>
        </w:rPr>
        <w:t xml:space="preserve">, </w:t>
      </w:r>
      <w:hyperlink w:anchor="_ENREF_38" w:tooltip="Timko, 2019 #542" w:history="1">
        <w:r w:rsidR="00C64F55" w:rsidRPr="00A20D79">
          <w:rPr>
            <w:noProof/>
            <w:vertAlign w:val="superscript"/>
          </w:rPr>
          <w:t>38</w:t>
        </w:r>
      </w:hyperlink>
      <w:r w:rsidR="00C20807" w:rsidRPr="00A20D79">
        <w:rPr>
          <w:noProof/>
          <w:vertAlign w:val="superscript"/>
        </w:rPr>
        <w:t xml:space="preserve">, </w:t>
      </w:r>
      <w:hyperlink w:anchor="_ENREF_41" w:tooltip="McKay, 2022 #82" w:history="1">
        <w:r w:rsidR="00C64F55" w:rsidRPr="00A20D79">
          <w:rPr>
            <w:noProof/>
            <w:vertAlign w:val="superscript"/>
          </w:rPr>
          <w:t>41-44</w:t>
        </w:r>
      </w:hyperlink>
      <w:r w:rsidR="007728A0" w:rsidRPr="00A20D79">
        <w:fldChar w:fldCharType="end"/>
      </w:r>
    </w:p>
    <w:p w14:paraId="4D240722" w14:textId="23E0CD94" w:rsidR="00855523" w:rsidRPr="00A20D79" w:rsidRDefault="007119B1" w:rsidP="00651DC5">
      <w:pPr>
        <w:pStyle w:val="1-BodyText"/>
        <w:spacing w:line="480" w:lineRule="auto"/>
      </w:pPr>
      <w:r w:rsidRPr="00A20D79">
        <w:t>O</w:t>
      </w:r>
      <w:r w:rsidR="005875F3" w:rsidRPr="00A20D79">
        <w:t>ur review offers a comprehensive synthesis to progress understanding of audio care. We i</w:t>
      </w:r>
      <w:r w:rsidR="005F6209" w:rsidRPr="00A20D79">
        <w:t>dentified</w:t>
      </w:r>
      <w:r w:rsidR="005875F3" w:rsidRPr="00A20D79">
        <w:t xml:space="preserve"> </w:t>
      </w:r>
      <w:r w:rsidR="002E652E">
        <w:t>20</w:t>
      </w:r>
      <w:r w:rsidR="00D02933" w:rsidRPr="00A20D79">
        <w:t xml:space="preserve"> </w:t>
      </w:r>
      <w:r w:rsidR="005875F3" w:rsidRPr="00A20D79">
        <w:t>studies</w:t>
      </w:r>
      <w:r w:rsidR="00D02933" w:rsidRPr="00A20D79">
        <w:t xml:space="preserve"> and </w:t>
      </w:r>
      <w:r w:rsidR="005875F3" w:rsidRPr="00A20D79">
        <w:t>2</w:t>
      </w:r>
      <w:r w:rsidR="002E652E">
        <w:t>8</w:t>
      </w:r>
      <w:r w:rsidR="005875F3" w:rsidRPr="00A20D79">
        <w:t xml:space="preserve"> articles that were not included in </w:t>
      </w:r>
      <w:r w:rsidR="002902A8">
        <w:t>prior</w:t>
      </w:r>
      <w:r w:rsidR="005875F3" w:rsidRPr="00A20D79">
        <w:t xml:space="preserve"> reviews</w:t>
      </w:r>
      <w:r w:rsidR="002902A8">
        <w:t xml:space="preserve"> on audio care</w:t>
      </w:r>
      <w:r w:rsidR="00FC4759" w:rsidRPr="00A20D79">
        <w:t>.</w:t>
      </w:r>
      <w:hyperlink w:anchor="_ENREF_45" w:tooltip="Coughtrey, 2018 #2302" w:history="1">
        <w:r w:rsidR="00C64F55">
          <w:fldChar w:fldCharType="begin">
            <w:fldData xml:space="preserve">PEVuZE5vdGU+PENpdGUgRXhjbHVkZUF1dGg9IjEiIEV4Y2x1ZGVZZWFyPSIxIj48QXV0aG9yPkNv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</w:fldData>
          </w:fldChar>
        </w:r>
        <w:r w:rsidR="00C64F55">
          <w:instrText xml:space="preserve"> ADDIN EN.CITE </w:instrText>
        </w:r>
        <w:r w:rsidR="00C64F55">
          <w:fldChar w:fldCharType="begin">
            <w:fldData xml:space="preserve">PEVuZE5vdGU+PENpdGUgRXhjbHVkZUF1dGg9IjEiIEV4Y2x1ZGVZZWFyPSIxIj48QXV0aG9yPkNv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</w:fldData>
          </w:fldChar>
        </w:r>
        <w:r w:rsidR="00C64F55">
          <w:instrText xml:space="preserve"> ADDIN EN.CITE.DATA </w:instrText>
        </w:r>
        <w:r w:rsidR="00C64F55">
          <w:fldChar w:fldCharType="end"/>
        </w:r>
        <w:r w:rsidR="00C64F55">
          <w:fldChar w:fldCharType="separate"/>
        </w:r>
        <w:r w:rsidR="00C64F55" w:rsidRPr="00C64F55">
          <w:rPr>
            <w:noProof/>
            <w:vertAlign w:val="superscript"/>
          </w:rPr>
          <w:t>45-47</w:t>
        </w:r>
        <w:r w:rsidR="00C64F55">
          <w:fldChar w:fldCharType="end"/>
        </w:r>
      </w:hyperlink>
      <w:r w:rsidR="005875F3" w:rsidRPr="00A20D79" w:rsidDel="00FC4759">
        <w:t xml:space="preserve"> </w:t>
      </w:r>
      <w:r w:rsidR="005875F3" w:rsidRPr="00A20D79">
        <w:t xml:space="preserve">For clinical and patient-reported </w:t>
      </w:r>
      <w:r w:rsidR="005875F3" w:rsidRPr="001D13BF">
        <w:t>outcomes, only validated measures were eligible—the measures we encountered are widely used in practice, increasing the applicability of our findings</w:t>
      </w:r>
      <w:r w:rsidR="005875F3" w:rsidRPr="00A20D79">
        <w:t xml:space="preserve">. </w:t>
      </w:r>
      <w:r w:rsidR="002902A8">
        <w:t>W</w:t>
      </w:r>
      <w:r w:rsidR="005875F3" w:rsidRPr="00A20D79">
        <w:t xml:space="preserve">e </w:t>
      </w:r>
      <w:r w:rsidR="00FD709D">
        <w:t>prioritized</w:t>
      </w:r>
      <w:r w:rsidR="005875F3" w:rsidRPr="00A20D79">
        <w:t xml:space="preserve"> </w:t>
      </w:r>
      <w:r w:rsidR="003B5224" w:rsidRPr="00A20D79">
        <w:t xml:space="preserve">clinical </w:t>
      </w:r>
      <w:r w:rsidR="005875F3" w:rsidRPr="00A20D79">
        <w:t xml:space="preserve">outcomes reflecting </w:t>
      </w:r>
      <w:r w:rsidR="008B0806" w:rsidRPr="00A20D79">
        <w:t>meaningful change</w:t>
      </w:r>
      <w:r w:rsidR="005875F3" w:rsidRPr="00A20D79">
        <w:t xml:space="preserve"> over symptom severity scores</w:t>
      </w:r>
      <w:r w:rsidR="00D30497" w:rsidRPr="00A20D79">
        <w:t xml:space="preserve"> to avoid over</w:t>
      </w:r>
      <w:r w:rsidR="008C23E9" w:rsidRPr="00A20D79">
        <w:t xml:space="preserve"> reliance </w:t>
      </w:r>
      <w:r w:rsidR="004A5540" w:rsidRPr="00A20D79">
        <w:t xml:space="preserve">on group-averaged differences </w:t>
      </w:r>
      <w:r w:rsidR="00FC4BE9" w:rsidRPr="00A20D79">
        <w:t>between arms over time</w:t>
      </w:r>
      <w:r w:rsidR="00693A8F" w:rsidRPr="00A20D79">
        <w:t>.</w:t>
      </w:r>
      <w:hyperlink w:anchor="_ENREF_48" w:tooltip="Jensen, 2017 #2314" w:history="1">
        <w:r w:rsidR="00C64F55" w:rsidRPr="00A20D79">
          <w:fldChar w:fldCharType="begin"/>
        </w:r>
        <w:r w:rsidR="00C64F55">
          <w:instrText xml:space="preserve"> ADDIN EN.CITE &lt;EndNote&gt;&lt;Cite ExcludeAuth="1" ExcludeYear="1"&gt;&lt;Author&gt;Jensen&lt;/Author&gt;&lt;Year&gt;2017&lt;/Year&gt;&lt;RecNum&gt;2314&lt;/RecNum&gt;&lt;DisplayText&gt;&lt;style face="superscript"&gt;48&lt;/style&gt;&lt;/DisplayText&gt;&lt;record&gt;&lt;rec-number&gt;2314&lt;/rec-number&gt;&lt;foreign-keys&gt;&lt;key app="EN" db-id="esv229dx3rrav4e905wx9sv2a0x2dw9deted"&gt;2314&lt;/key&gt;&lt;/foreign-keys&gt;&lt;ref-type name="Journal Article"&gt;17&lt;/ref-type&gt;&lt;contributors&gt;&lt;authors&gt;&lt;author&gt;Jensen, S. A.&lt;/author&gt;&lt;author&gt;Corralejo, S. M.&lt;/author&gt;&lt;/authors&gt;&lt;/contributors&gt;&lt;auth-address&gt;Department of Psychology, University of the Pacific, 3601 Pacific Avenue, Stockton, CA, 95211, USA.&amp;#xD;Department of Psychology, Utah State University, Logan, UT, USA.&lt;/auth-address&gt;&lt;titles&gt;&lt;title&gt;Measurement issues: large effect sizes do not mean most people get better - clinical significance and the importance of individual results&lt;/title&gt;&lt;secondary-title&gt;Child Adolesc Ment Health&lt;/secondary-title&gt;&lt;/titles&gt;&lt;periodical&gt;&lt;full-title&gt;Child and Adolescent Mental Health&lt;/full-title&gt;&lt;abbr-1&gt;Child Adolesc. Ment. Health&lt;/abbr-1&gt;&lt;abbr-2&gt;Child Adolesc Ment Health&lt;/abbr-2&gt;&lt;/periodical&gt;&lt;pages&gt;163-166&lt;/pages&gt;&lt;volume&gt;22&lt;/volume&gt;&lt;number&gt;3&lt;/number&gt;&lt;edition&gt;2017/09/01&lt;/edition&gt;&lt;keywords&gt;&lt;keyword&gt;Clinical significance&lt;/keyword&gt;&lt;keyword&gt;behavioral parent training&lt;/keyword&gt;&lt;keyword&gt;individual analysis&lt;/keyword&gt;&lt;keyword&gt;statistical analysis&lt;/keyword&gt;&lt;keyword&gt;treatment outcomes&lt;/keyword&gt;&lt;/keywords&gt;&lt;dates&gt;&lt;year&gt;2017&lt;/year&gt;&lt;pub-dates&gt;&lt;date&gt;Sep&lt;/date&gt;&lt;/pub-dates&gt;&lt;/dates&gt;&lt;isbn&gt;1475-357X (Print)&amp;#xD;1475-357x&lt;/isbn&gt;&lt;accession-num&gt;32680375&lt;/accession-num&gt;&lt;urls&gt;&lt;/urls&gt;&lt;electronic-resource-num&gt;10.1111/camh.12203&lt;/electronic-resource-num&gt;&lt;remote-database-provider&gt;NLM&lt;/remote-database-provider&gt;&lt;language&gt;eng&lt;/language&gt;&lt;/record&gt;&lt;/Cite&gt;&lt;/EndNote&gt;</w:instrText>
        </w:r>
        <w:r w:rsidR="00C64F55" w:rsidRPr="00A20D79">
          <w:fldChar w:fldCharType="separate"/>
        </w:r>
        <w:r w:rsidR="00C64F55" w:rsidRPr="00C64F55">
          <w:rPr>
            <w:noProof/>
            <w:vertAlign w:val="superscript"/>
          </w:rPr>
          <w:t>48</w:t>
        </w:r>
        <w:r w:rsidR="00C64F55" w:rsidRPr="00A20D79">
          <w:fldChar w:fldCharType="end"/>
        </w:r>
      </w:hyperlink>
      <w:r w:rsidR="00E77FA7" w:rsidRPr="00A20D79">
        <w:t xml:space="preserve"> </w:t>
      </w:r>
      <w:r w:rsidR="005875F3" w:rsidRPr="00A20D79">
        <w:t>Acknowledging both the potential of audio</w:t>
      </w:r>
      <w:r w:rsidR="00FD709D">
        <w:t>-based services</w:t>
      </w:r>
      <w:r w:rsidR="005875F3" w:rsidRPr="00A20D79">
        <w:t xml:space="preserve"> to improve access to care and concerns about compromising quality, this review </w:t>
      </w:r>
      <w:r w:rsidR="0005491A" w:rsidRPr="00A20D79">
        <w:t>expands</w:t>
      </w:r>
      <w:r w:rsidR="00302A84" w:rsidRPr="00A20D79">
        <w:t xml:space="preserve"> </w:t>
      </w:r>
      <w:r w:rsidR="005875F3" w:rsidRPr="00A20D79">
        <w:t xml:space="preserve">beyond clinical and patient-reported outcomes to synthesize </w:t>
      </w:r>
      <w:r w:rsidR="00780E84" w:rsidRPr="00A20D79">
        <w:t>available</w:t>
      </w:r>
      <w:r w:rsidR="005875F3" w:rsidRPr="00A20D79">
        <w:t xml:space="preserve"> evidence on health care access and utilization, care quality,</w:t>
      </w:r>
      <w:r w:rsidR="00A41F91" w:rsidRPr="00A20D79">
        <w:t xml:space="preserve"> and</w:t>
      </w:r>
      <w:r w:rsidR="005875F3" w:rsidRPr="00A20D79">
        <w:t xml:space="preserve"> patient and provider experience. </w:t>
      </w:r>
      <w:r w:rsidR="003A6540" w:rsidRPr="00A20D79">
        <w:t>All</w:t>
      </w:r>
      <w:r w:rsidR="005875F3" w:rsidRPr="00A20D79">
        <w:t xml:space="preserve"> outcomes </w:t>
      </w:r>
      <w:r w:rsidR="00C64F55">
        <w:t>we</w:t>
      </w:r>
      <w:r w:rsidR="005875F3" w:rsidRPr="00A20D79">
        <w:t xml:space="preserve">re interpreted with nuance for whether </w:t>
      </w:r>
      <w:r w:rsidR="00FD709D">
        <w:t>audio interactions</w:t>
      </w:r>
      <w:r w:rsidR="00FD709D" w:rsidRPr="00A20D79">
        <w:t xml:space="preserve"> </w:t>
      </w:r>
      <w:r w:rsidR="000E68DD" w:rsidRPr="00A20D79">
        <w:t>supplement</w:t>
      </w:r>
      <w:r w:rsidR="005875F3" w:rsidRPr="00A20D79">
        <w:t xml:space="preserve"> or replace other synchronous interactions between patients and providers. This is important for understanding whether </w:t>
      </w:r>
      <w:r w:rsidR="00FD709D">
        <w:t>similar outcomes</w:t>
      </w:r>
      <w:r w:rsidR="005875F3" w:rsidRPr="00A20D79">
        <w:t xml:space="preserve"> between </w:t>
      </w:r>
      <w:r w:rsidR="005F4B5A" w:rsidRPr="00A20D79">
        <w:t xml:space="preserve">arms ultimately favors </w:t>
      </w:r>
      <w:r w:rsidR="005875F3" w:rsidRPr="00A20D79">
        <w:t xml:space="preserve">the intervention </w:t>
      </w:r>
      <w:r w:rsidR="003A154E" w:rsidRPr="00A20D79">
        <w:t xml:space="preserve">or </w:t>
      </w:r>
      <w:r w:rsidR="005875F3" w:rsidRPr="00A20D79">
        <w:t>comparator</w:t>
      </w:r>
      <w:r w:rsidR="00690A58" w:rsidRPr="00A20D79">
        <w:t xml:space="preserve">. </w:t>
      </w:r>
      <w:r w:rsidR="005875F3" w:rsidRPr="00A20D79">
        <w:t xml:space="preserve">Additionally, we looked for evidence specific to different populations at risk for disparities. </w:t>
      </w:r>
      <w:r w:rsidR="00F07F63" w:rsidRPr="00A20D79">
        <w:t>P</w:t>
      </w:r>
      <w:r w:rsidR="005875F3" w:rsidRPr="00A20D79">
        <w:t>rior reviews</w:t>
      </w:r>
      <w:r w:rsidR="00F07F63" w:rsidRPr="00A20D79">
        <w:t xml:space="preserve"> on audio</w:t>
      </w:r>
      <w:r w:rsidR="00026C57" w:rsidRPr="00A20D79">
        <w:t xml:space="preserve"> care</w:t>
      </w:r>
      <w:r w:rsidR="005875F3" w:rsidRPr="00A20D79">
        <w:t xml:space="preserve"> do not offer an in-depth look at vulnerable populations.</w:t>
      </w:r>
      <w:hyperlink w:anchor="_ENREF_45" w:tooltip="Coughtrey, 2018 #2302" w:history="1">
        <w:r w:rsidR="00C64F55">
          <w:fldChar w:fldCharType="begin">
            <w:fldData xml:space="preserve">PEVuZE5vdGU+PENpdGUgRXhjbHVkZUF1dGg9IjEiIEV4Y2x1ZGVZZWFyPSIxIj48QXV0aG9yPkNv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</w:fldData>
          </w:fldChar>
        </w:r>
        <w:r w:rsidR="00C64F55">
          <w:instrText xml:space="preserve"> ADDIN EN.CITE </w:instrText>
        </w:r>
        <w:r w:rsidR="00C64F55">
          <w:fldChar w:fldCharType="begin">
            <w:fldData xml:space="preserve">PEVuZE5vdGU+PENpdGUgRXhjbHVkZUF1dGg9IjEiIEV4Y2x1ZGVZZWFyPSIxIj48QXV0aG9yPkNv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</w:fldData>
          </w:fldChar>
        </w:r>
        <w:r w:rsidR="00C64F55">
          <w:instrText xml:space="preserve"> ADDIN EN.CITE.DATA </w:instrText>
        </w:r>
        <w:r w:rsidR="00C64F55">
          <w:fldChar w:fldCharType="end"/>
        </w:r>
        <w:r w:rsidR="00C64F55">
          <w:fldChar w:fldCharType="separate"/>
        </w:r>
        <w:r w:rsidR="00C64F55" w:rsidRPr="00C64F55">
          <w:rPr>
            <w:noProof/>
            <w:vertAlign w:val="superscript"/>
          </w:rPr>
          <w:t>45-47</w:t>
        </w:r>
        <w:r w:rsidR="00C64F55">
          <w:fldChar w:fldCharType="end"/>
        </w:r>
      </w:hyperlink>
    </w:p>
    <w:p w14:paraId="43BC6488" w14:textId="0E762903" w:rsidR="007119B1" w:rsidRPr="00A20D79" w:rsidRDefault="00AD76AC" w:rsidP="00651DC5">
      <w:pPr>
        <w:pStyle w:val="1-BodyText"/>
        <w:spacing w:line="480" w:lineRule="auto"/>
      </w:pPr>
      <w:r w:rsidRPr="00A20D79">
        <w:t>The contributions of this review</w:t>
      </w:r>
      <w:r w:rsidR="007119B1" w:rsidRPr="00A20D79">
        <w:t xml:space="preserve"> should be considered with some limitations. First, we excluded studies that did not require participants have a mental health or substance use disorder diagnosis, except for depression studies that used screening tools and score thresholds with diagnostic validity. </w:t>
      </w:r>
      <w:r w:rsidR="00FD709D">
        <w:t>Our findings</w:t>
      </w:r>
      <w:r w:rsidR="007119B1" w:rsidRPr="00A20D79">
        <w:t xml:space="preserve"> may not be generalizable to populations with subthreshold symptoms. </w:t>
      </w:r>
      <w:r w:rsidR="001B7008" w:rsidRPr="00A20D79">
        <w:t>Eight</w:t>
      </w:r>
      <w:r w:rsidR="00D6555C" w:rsidRPr="00A20D79">
        <w:t xml:space="preserve"> studies focused solely on veterans and </w:t>
      </w:r>
      <w:r w:rsidR="00C4586A" w:rsidRPr="00A20D79">
        <w:t xml:space="preserve">5 </w:t>
      </w:r>
      <w:r w:rsidR="007119B1" w:rsidRPr="00A20D79">
        <w:t>on populations with co-morbid physical chronic condition</w:t>
      </w:r>
      <w:r w:rsidR="00AB2336">
        <w:t>s</w:t>
      </w:r>
      <w:r w:rsidR="00D6555C" w:rsidRPr="00A20D79">
        <w:t>,</w:t>
      </w:r>
      <w:r w:rsidR="007119B1" w:rsidRPr="00A20D79">
        <w:t xml:space="preserve"> potentially limiting their generalizability further. </w:t>
      </w:r>
      <w:r w:rsidR="00520619" w:rsidRPr="00A20D79">
        <w:t xml:space="preserve">Because this review </w:t>
      </w:r>
      <w:r w:rsidR="005B3CF0">
        <w:t>is limited to RCTs</w:t>
      </w:r>
      <w:r w:rsidR="008C39B4" w:rsidRPr="00A20D79">
        <w:t>,</w:t>
      </w:r>
      <w:r w:rsidR="00F3078A" w:rsidRPr="00A20D79">
        <w:t xml:space="preserve"> </w:t>
      </w:r>
      <w:r w:rsidR="00123624" w:rsidRPr="00A20D79">
        <w:t>we may have</w:t>
      </w:r>
      <w:r w:rsidR="00023B36" w:rsidRPr="00A20D79">
        <w:t xml:space="preserve"> </w:t>
      </w:r>
      <w:r w:rsidR="00F3078A" w:rsidRPr="00A20D79">
        <w:t>overlook</w:t>
      </w:r>
      <w:r w:rsidR="00123624" w:rsidRPr="00A20D79">
        <w:t>ed</w:t>
      </w:r>
      <w:r w:rsidR="00F3078A" w:rsidRPr="00A20D79">
        <w:t xml:space="preserve"> </w:t>
      </w:r>
      <w:r w:rsidR="007119B1" w:rsidRPr="00A20D79">
        <w:t>additional information</w:t>
      </w:r>
      <w:r w:rsidR="00A24D8C" w:rsidRPr="00A20D79">
        <w:t xml:space="preserve"> from observational studies</w:t>
      </w:r>
      <w:r w:rsidR="007119B1" w:rsidRPr="00A20D79">
        <w:t xml:space="preserve"> in areas we identified as gaps</w:t>
      </w:r>
      <w:r w:rsidR="005B3CF0">
        <w:t xml:space="preserve"> (e.g., </w:t>
      </w:r>
      <w:r w:rsidR="007119B1" w:rsidRPr="00A20D79">
        <w:t>patient</w:t>
      </w:r>
      <w:r w:rsidR="00AB2336">
        <w:t>/</w:t>
      </w:r>
      <w:r w:rsidR="007119B1" w:rsidRPr="00A20D79">
        <w:t>provider experience</w:t>
      </w:r>
      <w:r w:rsidR="008756C9">
        <w:t xml:space="preserve"> and patient safety</w:t>
      </w:r>
      <w:r w:rsidR="00BB54AE">
        <w:t>)</w:t>
      </w:r>
      <w:r w:rsidR="007119B1" w:rsidRPr="00A20D79">
        <w:t>.</w:t>
      </w:r>
      <w:hyperlink w:anchor="_ENREF_11" w:tooltip="Garritty C, 2020 #2197" w:history="1">
        <w:r w:rsidR="00C64F55" w:rsidRPr="00A20D79" w:rsidDel="005B3CF0">
          <w:fldChar w:fldCharType="begin"/>
        </w:r>
        <w:r w:rsidR="00C64F55" w:rsidRPr="00A20D79" w:rsidDel="005B3CF0">
          <w:instrText xml:space="preserve"> ADDIN EN.CITE &lt;EndNote&gt;&lt;Cite ExcludeAuth="1" ExcludeYear="1"&gt;&lt;Author&gt;Garritty C&lt;/Author&gt;&lt;Year&gt;2020&lt;/Year&gt;&lt;RecNum&gt;2197&lt;/RecNum&gt;&lt;DisplayText&gt;&lt;style face="superscript"&gt;11&lt;/style&gt;&lt;/DisplayText&gt;&lt;record&gt;&lt;rec-number&gt;2197&lt;/rec-number&gt;&lt;foreign-keys&gt;&lt;key app="EN" db-id="esv229dx3rrav4e905wx9sv2a0x2dw9deted"&gt;2197&lt;/key&gt;&lt;/foreign-keys&gt;&lt;ref-type name="Web Page"&gt;12&lt;/ref-type&gt;&lt;contributors&gt;&lt;authors&gt;&lt;author&gt;Garritty C, &lt;/author&gt;&lt;author&gt;Gartlehner G, &lt;/author&gt;&lt;author&gt;Kamel C, &lt;/author&gt;&lt;author&gt;King VJ, &lt;/author&gt;&lt;author&gt;Nussbaumer-Streit B, &lt;/author&gt;&lt;author&gt;Stevens A, &lt;/author&gt;&lt;author&gt;Hamel C, &lt;/author&gt;&lt;author&gt;Affengruber L&lt;/author&gt;&lt;/authors&gt;&lt;/contributors&gt;&lt;titles&gt;&lt;title&gt;Cochrane rapid reviews. Interim guidance from the Cochrane Rapid Reviews Methods Group&lt;/title&gt;&lt;/titles&gt;&lt;dates&gt;&lt;year&gt;2020&lt;/year&gt;&lt;/dates&gt;&lt;urls&gt;&lt;related-urls&gt;&lt;url&gt;http://methods.cochrane.org/sites/methods.cochrane.org.rapidreviews/files/uploads/cochrane_rr_-_guidance-23mar2020-final.pdf&lt;/url&gt;&lt;/related-urls&gt;&lt;/urls&gt;&lt;/record&gt;&lt;/Cite&gt;&lt;/EndNote&gt;</w:instrText>
        </w:r>
        <w:r w:rsidR="00C64F55" w:rsidRPr="00A20D79" w:rsidDel="005B3CF0">
          <w:fldChar w:fldCharType="separate"/>
        </w:r>
        <w:r w:rsidR="00C64F55" w:rsidRPr="00A20D79" w:rsidDel="005B3CF0">
          <w:rPr>
            <w:noProof/>
            <w:vertAlign w:val="superscript"/>
          </w:rPr>
          <w:t>11</w:t>
        </w:r>
        <w:r w:rsidR="00C64F55" w:rsidRPr="00A20D79" w:rsidDel="005B3CF0">
          <w:fldChar w:fldCharType="end"/>
        </w:r>
      </w:hyperlink>
      <w:r w:rsidR="00DB3B2F" w:rsidRPr="00A20D79">
        <w:t xml:space="preserve"> </w:t>
      </w:r>
      <w:r w:rsidR="007119B1" w:rsidRPr="00A20D79">
        <w:t xml:space="preserve">Additionally, </w:t>
      </w:r>
      <w:r w:rsidR="00D6555C" w:rsidRPr="00A20D79">
        <w:t xml:space="preserve">some </w:t>
      </w:r>
      <w:r w:rsidR="007119B1" w:rsidRPr="00A20D79">
        <w:t xml:space="preserve">studies that included </w:t>
      </w:r>
      <w:r w:rsidR="00567680" w:rsidRPr="00A20D79">
        <w:t>other</w:t>
      </w:r>
      <w:r w:rsidR="007119B1" w:rsidRPr="00A20D79">
        <w:t xml:space="preserve"> components </w:t>
      </w:r>
      <w:r w:rsidR="00567680" w:rsidRPr="00A20D79">
        <w:t xml:space="preserve">did not </w:t>
      </w:r>
      <w:r w:rsidR="007119B1" w:rsidRPr="00A20D79">
        <w:t xml:space="preserve">assess </w:t>
      </w:r>
      <w:r w:rsidR="002902A8">
        <w:t xml:space="preserve">the </w:t>
      </w:r>
      <w:r w:rsidR="007119B1" w:rsidRPr="00A20D79">
        <w:t>components individually, so we could not always isolate the effectiveness of the audio component.</w:t>
      </w:r>
      <w:r w:rsidR="005F30EF" w:rsidRPr="00A20D79">
        <w:t xml:space="preserve"> </w:t>
      </w:r>
      <w:r w:rsidR="00005C02" w:rsidRPr="00A20D79">
        <w:t>Another limitation</w:t>
      </w:r>
      <w:r w:rsidR="007B712F" w:rsidRPr="00A20D79">
        <w:t xml:space="preserve"> </w:t>
      </w:r>
      <w:r w:rsidR="008E647D" w:rsidRPr="00A20D79">
        <w:t xml:space="preserve">is the volume of evidence judged </w:t>
      </w:r>
      <w:r w:rsidR="005B3CF0">
        <w:t>as</w:t>
      </w:r>
      <w:r w:rsidR="008E647D" w:rsidRPr="00A20D79">
        <w:t xml:space="preserve"> high RoB</w:t>
      </w:r>
      <w:r w:rsidR="00B753A2" w:rsidRPr="00A20D79">
        <w:t>.</w:t>
      </w:r>
      <w:r w:rsidR="007119B1" w:rsidRPr="00A20D79">
        <w:t xml:space="preserve"> </w:t>
      </w:r>
      <w:r w:rsidR="00995742" w:rsidRPr="00A20D79">
        <w:t xml:space="preserve">We </w:t>
      </w:r>
      <w:r w:rsidR="007D02BB" w:rsidRPr="00A20D79">
        <w:t>omitted strength of evidence</w:t>
      </w:r>
      <w:r w:rsidR="00AB2336" w:rsidRPr="00AB2336">
        <w:t xml:space="preserve"> </w:t>
      </w:r>
      <w:r w:rsidR="00AB2336" w:rsidRPr="00A20D79">
        <w:t>assessment</w:t>
      </w:r>
      <w:r w:rsidR="007D02BB" w:rsidRPr="00A20D79">
        <w:t xml:space="preserve"> </w:t>
      </w:r>
      <w:r w:rsidR="0009787D" w:rsidRPr="00A20D79">
        <w:t xml:space="preserve">to ensure timely synthesis </w:t>
      </w:r>
      <w:r w:rsidR="0009787D">
        <w:t xml:space="preserve">per </w:t>
      </w:r>
      <w:r w:rsidR="004F48B3" w:rsidRPr="00A20D79">
        <w:t xml:space="preserve">established </w:t>
      </w:r>
      <w:r w:rsidR="00020884" w:rsidRPr="00A20D79">
        <w:t>rapid review</w:t>
      </w:r>
      <w:r w:rsidR="00104CC2">
        <w:t xml:space="preserve"> guidance</w:t>
      </w:r>
      <w:r w:rsidR="004F48B3" w:rsidRPr="00A20D79">
        <w:t>.</w:t>
      </w:r>
      <w:hyperlink w:anchor="_ENREF_11" w:tooltip="Garritty C, 2020 #2197" w:history="1">
        <w:r w:rsidR="00C64F55" w:rsidRPr="00A20D79">
          <w:fldChar w:fldCharType="begin"/>
        </w:r>
        <w:r w:rsidR="00C64F55" w:rsidRPr="00A20D79">
          <w:instrText xml:space="preserve"> ADDIN EN.CITE &lt;EndNote&gt;&lt;Cite ExcludeAuth="1" ExcludeYear="1"&gt;&lt;Author&gt;Garritty C&lt;/Author&gt;&lt;Year&gt;2020&lt;/Year&gt;&lt;RecNum&gt;2197&lt;/RecNum&gt;&lt;DisplayText&gt;&lt;style face="superscript"&gt;11&lt;/style&gt;&lt;/DisplayText&gt;&lt;record&gt;&lt;rec-number&gt;2197&lt;/rec-number&gt;&lt;foreign-keys&gt;&lt;key app="EN" db-id="esv229dx3rrav4e905wx9sv2a0x2dw9deted"&gt;2197&lt;/key&gt;&lt;/foreign-keys&gt;&lt;ref-type name="Web Page"&gt;12&lt;/ref-type&gt;&lt;contributors&gt;&lt;authors&gt;&lt;author&gt;Garritty C, &lt;/author&gt;&lt;author&gt;Gartlehner G, &lt;/author&gt;&lt;author&gt;Kamel C, &lt;/author&gt;&lt;author&gt;King VJ, &lt;/author&gt;&lt;author&gt;Nussbaumer-Streit B, &lt;/author&gt;&lt;author&gt;Stevens A, &lt;/author&gt;&lt;author&gt;Hamel C, &lt;/author&gt;&lt;author&gt;Affengruber L&lt;/author&gt;&lt;/authors&gt;&lt;/contributors&gt;&lt;titles&gt;&lt;title&gt;Cochrane rapid reviews. Interim guidance from the Cochrane Rapid Reviews Methods Group&lt;/title&gt;&lt;/titles&gt;&lt;dates&gt;&lt;year&gt;2020&lt;/year&gt;&lt;/dates&gt;&lt;urls&gt;&lt;related-urls&gt;&lt;url&gt;http://methods.cochrane.org/sites/methods.cochrane.org.rapidreviews/files/uploads/cochrane_rr_-_guidance-23mar2020-final.pdf&lt;/url&gt;&lt;/related-urls&gt;&lt;/urls&gt;&lt;/record&gt;&lt;/Cite&gt;&lt;/EndNote&gt;</w:instrText>
        </w:r>
        <w:r w:rsidR="00C64F55" w:rsidRPr="00A20D79">
          <w:fldChar w:fldCharType="separate"/>
        </w:r>
        <w:r w:rsidR="00C64F55" w:rsidRPr="00A20D79">
          <w:rPr>
            <w:noProof/>
            <w:vertAlign w:val="superscript"/>
          </w:rPr>
          <w:t>11</w:t>
        </w:r>
        <w:r w:rsidR="00C64F55" w:rsidRPr="00A20D79">
          <w:fldChar w:fldCharType="end"/>
        </w:r>
      </w:hyperlink>
      <w:r w:rsidR="00C473E7" w:rsidRPr="00A20D79">
        <w:t xml:space="preserve"> </w:t>
      </w:r>
      <w:r w:rsidR="007119B1" w:rsidRPr="00A20D79">
        <w:t xml:space="preserve">Finally, we did not </w:t>
      </w:r>
      <w:r w:rsidR="005B3CF0">
        <w:t>identify</w:t>
      </w:r>
      <w:r w:rsidR="005B3CF0" w:rsidRPr="00A20D79">
        <w:t xml:space="preserve"> </w:t>
      </w:r>
      <w:r w:rsidR="007119B1" w:rsidRPr="00A20D79">
        <w:t>evidence collected since the C</w:t>
      </w:r>
      <w:r w:rsidR="006C7AF7" w:rsidRPr="00A20D79">
        <w:t>OVID</w:t>
      </w:r>
      <w:r w:rsidR="007119B1" w:rsidRPr="00A20D79">
        <w:t>-19 PHE began</w:t>
      </w:r>
      <w:r w:rsidR="00811FAB" w:rsidRPr="00A20D79">
        <w:t xml:space="preserve">, </w:t>
      </w:r>
      <w:r w:rsidR="007119B1" w:rsidRPr="00A20D79">
        <w:t>as all included studies had concluded by March 2020.</w:t>
      </w:r>
    </w:p>
    <w:p w14:paraId="428375A4" w14:textId="77777777" w:rsidR="00013E19" w:rsidRDefault="00DA3390" w:rsidP="00AB2336">
      <w:pPr>
        <w:pStyle w:val="1-BodyText"/>
        <w:spacing w:line="480" w:lineRule="auto"/>
      </w:pPr>
      <w:r w:rsidRPr="00A20D79">
        <w:t xml:space="preserve">The </w:t>
      </w:r>
      <w:r w:rsidR="006C7AF7" w:rsidRPr="00A20D79">
        <w:t>PHE</w:t>
      </w:r>
      <w:r w:rsidRPr="00A20D79">
        <w:t xml:space="preserve"> necessitated a rapid shift in health</w:t>
      </w:r>
      <w:r w:rsidR="00BD5A0B" w:rsidRPr="00A20D79">
        <w:t xml:space="preserve"> </w:t>
      </w:r>
      <w:r w:rsidRPr="00A20D79">
        <w:t xml:space="preserve">care delivery that included </w:t>
      </w:r>
      <w:r w:rsidR="00BD5A0B" w:rsidRPr="00A20D79">
        <w:t>leveraging</w:t>
      </w:r>
      <w:r w:rsidRPr="00A20D79">
        <w:t xml:space="preserve"> audio care</w:t>
      </w:r>
      <w:r w:rsidR="000321A5" w:rsidRPr="00A20D79">
        <w:t>. Consequently</w:t>
      </w:r>
      <w:r w:rsidR="007F134C" w:rsidRPr="00A20D79">
        <w:t>,</w:t>
      </w:r>
      <w:r w:rsidRPr="00A20D79">
        <w:t xml:space="preserve"> a synthesis of </w:t>
      </w:r>
      <w:r w:rsidR="004F3AEE" w:rsidRPr="00A20D79">
        <w:t xml:space="preserve">available </w:t>
      </w:r>
      <w:r w:rsidRPr="00A20D79">
        <w:t xml:space="preserve">evidence was </w:t>
      </w:r>
      <w:r w:rsidR="00814B5D" w:rsidRPr="00A20D79">
        <w:t>necessary</w:t>
      </w:r>
      <w:r w:rsidR="007F134C" w:rsidRPr="00A20D79">
        <w:t xml:space="preserve"> </w:t>
      </w:r>
      <w:r w:rsidRPr="00A20D79">
        <w:t xml:space="preserve">to inform </w:t>
      </w:r>
      <w:r w:rsidR="00C47E0A" w:rsidRPr="00A20D79">
        <w:t xml:space="preserve">discussions </w:t>
      </w:r>
      <w:r w:rsidRPr="00A20D79">
        <w:t xml:space="preserve">regarding appropriateness of audio modalities for routine </w:t>
      </w:r>
      <w:r w:rsidR="00104CC2">
        <w:t xml:space="preserve">mental health </w:t>
      </w:r>
      <w:r w:rsidRPr="00A20D79">
        <w:t xml:space="preserve">care beyond the COVID-19 </w:t>
      </w:r>
      <w:r w:rsidR="007F3C71" w:rsidRPr="00A20D79">
        <w:t>PHE</w:t>
      </w:r>
      <w:r w:rsidR="00FE2D3F" w:rsidRPr="00A20D79">
        <w:t xml:space="preserve"> </w:t>
      </w:r>
      <w:r w:rsidR="004E474B" w:rsidRPr="00A20D79">
        <w:t>as well as</w:t>
      </w:r>
      <w:r w:rsidR="00FE2D3F" w:rsidRPr="00A20D79">
        <w:t xml:space="preserve"> future research</w:t>
      </w:r>
      <w:r w:rsidR="00947304" w:rsidRPr="00A20D79">
        <w:t xml:space="preserve"> directions</w:t>
      </w:r>
      <w:r w:rsidRPr="00A20D79">
        <w:t>.</w:t>
      </w:r>
      <w:r w:rsidR="00811FAB" w:rsidRPr="00A20D79">
        <w:t xml:space="preserve"> </w:t>
      </w:r>
      <w:r w:rsidR="005B3CF0">
        <w:t>Existing r</w:t>
      </w:r>
      <w:r w:rsidR="00367938" w:rsidRPr="00A20D79">
        <w:t xml:space="preserve">esearch suggests audio care has promise for </w:t>
      </w:r>
      <w:r w:rsidR="00FD2EE4" w:rsidRPr="00A20D79">
        <w:t>managing</w:t>
      </w:r>
      <w:r w:rsidR="00367938" w:rsidRPr="00A20D79">
        <w:t xml:space="preserve"> depression, </w:t>
      </w:r>
      <w:r w:rsidR="009219F4" w:rsidRPr="00A20D79">
        <w:t>i</w:t>
      </w:r>
      <w:r w:rsidR="00367938" w:rsidRPr="00A20D79">
        <w:t>nsomnia</w:t>
      </w:r>
      <w:r w:rsidR="009219F4" w:rsidRPr="00A20D79">
        <w:t>, and SUD</w:t>
      </w:r>
      <w:r w:rsidR="00367938" w:rsidRPr="00A20D79">
        <w:t xml:space="preserve">. However, more </w:t>
      </w:r>
      <w:r w:rsidR="000F320E" w:rsidRPr="00A20D79">
        <w:t xml:space="preserve">high-quality </w:t>
      </w:r>
      <w:r w:rsidR="00367938" w:rsidRPr="00A20D79">
        <w:t>evidence on audio-</w:t>
      </w:r>
      <w:r w:rsidR="004E474B" w:rsidRPr="00A20D79">
        <w:t>based</w:t>
      </w:r>
      <w:r w:rsidR="00367938" w:rsidRPr="00A20D79">
        <w:t xml:space="preserve"> interventions for </w:t>
      </w:r>
      <w:r w:rsidR="009A46E5" w:rsidRPr="00A20D79">
        <w:t>transitioning</w:t>
      </w:r>
      <w:r w:rsidR="00367938" w:rsidRPr="00A20D79">
        <w:t>, monitoring</w:t>
      </w:r>
      <w:r w:rsidR="0006788D" w:rsidRPr="00A20D79">
        <w:t>,</w:t>
      </w:r>
      <w:r w:rsidR="00367938" w:rsidRPr="00A20D79">
        <w:t xml:space="preserve"> and treat</w:t>
      </w:r>
      <w:r w:rsidR="0006788D" w:rsidRPr="00A20D79">
        <w:t xml:space="preserve">ing </w:t>
      </w:r>
      <w:r w:rsidR="00367938" w:rsidRPr="00A20D79">
        <w:t xml:space="preserve">patients </w:t>
      </w:r>
      <w:r w:rsidR="008526F7" w:rsidRPr="00A20D79">
        <w:t xml:space="preserve">across the full </w:t>
      </w:r>
      <w:r w:rsidR="007B79F1" w:rsidRPr="00A20D79">
        <w:t>continuum</w:t>
      </w:r>
      <w:r w:rsidR="008526F7" w:rsidRPr="00A20D79">
        <w:t xml:space="preserve"> of care </w:t>
      </w:r>
      <w:r w:rsidR="00367938" w:rsidRPr="00A20D79">
        <w:t>is needed for all conditions but specifically for PTSD, schizophrenia</w:t>
      </w:r>
      <w:r w:rsidR="007131EE" w:rsidRPr="00A20D79">
        <w:t xml:space="preserve"> spectrum disorder</w:t>
      </w:r>
      <w:r w:rsidR="00367938" w:rsidRPr="00A20D79">
        <w:t xml:space="preserve">, and other </w:t>
      </w:r>
      <w:r w:rsidR="006B64AF" w:rsidRPr="00A20D79">
        <w:t>conditions</w:t>
      </w:r>
      <w:r w:rsidR="00367938" w:rsidRPr="00A20D79">
        <w:t xml:space="preserve"> for which no research was identified. </w:t>
      </w:r>
      <w:r w:rsidR="00922D05" w:rsidRPr="00A20D79">
        <w:t xml:space="preserve">Future studies </w:t>
      </w:r>
      <w:r w:rsidR="00C77893" w:rsidRPr="00A20D79">
        <w:t xml:space="preserve">should </w:t>
      </w:r>
      <w:r w:rsidR="006F111C" w:rsidRPr="00A20D79">
        <w:t xml:space="preserve">at minimum </w:t>
      </w:r>
      <w:r w:rsidR="00104CC2">
        <w:t>compare</w:t>
      </w:r>
      <w:r w:rsidR="00104CC2" w:rsidRPr="00A20D79">
        <w:t xml:space="preserve"> </w:t>
      </w:r>
      <w:r w:rsidR="00E735F6" w:rsidRPr="00A20D79">
        <w:t>fidelity</w:t>
      </w:r>
      <w:r w:rsidR="00E735F6">
        <w:t xml:space="preserve">, </w:t>
      </w:r>
      <w:r w:rsidR="006F111C">
        <w:t>clinically meaningful change,</w:t>
      </w:r>
      <w:r w:rsidR="00E735F6">
        <w:t xml:space="preserve"> and</w:t>
      </w:r>
      <w:r w:rsidR="006F111C">
        <w:t xml:space="preserve"> patient safety</w:t>
      </w:r>
      <w:r w:rsidR="006B5632">
        <w:t xml:space="preserve"> </w:t>
      </w:r>
      <w:r w:rsidR="00104CC2">
        <w:t>between</w:t>
      </w:r>
      <w:r w:rsidR="006B5632">
        <w:t xml:space="preserve"> the intervention and comparator. </w:t>
      </w:r>
      <w:r w:rsidR="001E1850">
        <w:t>Additionally</w:t>
      </w:r>
      <w:r w:rsidR="003F14FB">
        <w:t xml:space="preserve">, more information </w:t>
      </w:r>
      <w:r w:rsidR="001E1850">
        <w:t xml:space="preserve">is needed about </w:t>
      </w:r>
      <w:r w:rsidR="00104CC2">
        <w:t xml:space="preserve">patient and provider experience and </w:t>
      </w:r>
      <w:r w:rsidR="001E6744">
        <w:t>the impacts of audio care on health care access and utilization</w:t>
      </w:r>
      <w:r w:rsidR="006F111C">
        <w:t xml:space="preserve">. </w:t>
      </w:r>
      <w:r w:rsidR="00EE0ADB" w:rsidRPr="00EE0ADB">
        <w:t>Findings from this review and ongoing research can inform discussions about appropriate circumstances for adopting audio-based services to maximize reach and benefit for patients in need</w:t>
      </w:r>
      <w:r w:rsidR="00BE07E6" w:rsidRPr="00BE07E6">
        <w:t>.</w:t>
      </w:r>
    </w:p>
    <w:p w14:paraId="193BBC5F" w14:textId="77777777" w:rsidR="00013E19" w:rsidRDefault="00013E19" w:rsidP="00AB2336">
      <w:pPr>
        <w:pStyle w:val="1-BodyText"/>
        <w:spacing w:line="480" w:lineRule="auto"/>
      </w:pPr>
    </w:p>
    <w:p w14:paraId="560C56D7" w14:textId="4844FA1B" w:rsidR="001A1930" w:rsidRPr="00651DC5" w:rsidRDefault="001A1930" w:rsidP="00AB2336">
      <w:pPr>
        <w:pStyle w:val="1-BodyText"/>
        <w:spacing w:line="480" w:lineRule="auto"/>
      </w:pPr>
      <w:r w:rsidRPr="00651DC5">
        <w:br w:type="page"/>
      </w:r>
    </w:p>
    <w:p w14:paraId="65D266FE" w14:textId="77777777" w:rsidR="00B37CC1" w:rsidRPr="00B033DB" w:rsidRDefault="00B37CC1" w:rsidP="00B37CC1">
      <w:pPr>
        <w:pStyle w:val="Heading1"/>
      </w:pPr>
      <w:bookmarkStart w:id="5" w:name="_Toc118880905"/>
      <w:r w:rsidRPr="00B033DB">
        <w:t>References</w:t>
      </w:r>
    </w:p>
    <w:bookmarkEnd w:id="5"/>
    <w:p w14:paraId="07641282" w14:textId="77777777" w:rsidR="00C64F55" w:rsidRPr="00B033DB" w:rsidRDefault="009B3ACF" w:rsidP="00C64F55">
      <w:pPr>
        <w:pStyle w:val="EndNoteBibliography"/>
        <w:spacing w:line="480" w:lineRule="auto"/>
        <w:ind w:left="720" w:hanging="720"/>
        <w:rPr>
          <w:sz w:val="24"/>
        </w:rPr>
      </w:pPr>
      <w:r w:rsidRPr="00B033DB">
        <w:rPr>
          <w:sz w:val="24"/>
        </w:rPr>
        <w:fldChar w:fldCharType="begin"/>
      </w:r>
      <w:r w:rsidRPr="00B033DB">
        <w:rPr>
          <w:sz w:val="24"/>
        </w:rPr>
        <w:instrText xml:space="preserve"> ADDIN EN.REFLIST </w:instrText>
      </w:r>
      <w:r w:rsidRPr="00B033DB">
        <w:rPr>
          <w:sz w:val="24"/>
        </w:rPr>
        <w:fldChar w:fldCharType="separate"/>
      </w:r>
      <w:bookmarkStart w:id="6" w:name="_ENREF_1"/>
      <w:r w:rsidR="00C64F55" w:rsidRPr="00B033DB">
        <w:rPr>
          <w:sz w:val="24"/>
        </w:rPr>
        <w:t>1.</w:t>
      </w:r>
      <w:r w:rsidR="00C64F55" w:rsidRPr="00B033DB">
        <w:rPr>
          <w:sz w:val="24"/>
        </w:rPr>
        <w:tab/>
        <w:t xml:space="preserve">Mongelli F, Georgakopoulos P, Pato MT. Challenges and opportunities to meet the mental health needs of underserved and disenfranchised populations in the United States. </w:t>
      </w:r>
      <w:r w:rsidR="00C64F55" w:rsidRPr="00B033DB">
        <w:rPr>
          <w:i/>
          <w:sz w:val="24"/>
        </w:rPr>
        <w:t>Focus (Am Psychiatr Publ)</w:t>
      </w:r>
      <w:r w:rsidR="00C64F55" w:rsidRPr="00B033DB">
        <w:rPr>
          <w:sz w:val="24"/>
        </w:rPr>
        <w:t>. 2020;18(1):16-24. doi:10.1176/appi.focus.20190028</w:t>
      </w:r>
      <w:bookmarkEnd w:id="6"/>
    </w:p>
    <w:p w14:paraId="1388C30B" w14:textId="77777777" w:rsidR="00C64F55" w:rsidRPr="00B033DB" w:rsidRDefault="00C64F55" w:rsidP="00C64F55">
      <w:pPr>
        <w:pStyle w:val="EndNoteBibliography"/>
        <w:spacing w:line="480" w:lineRule="auto"/>
        <w:ind w:left="720" w:hanging="720"/>
        <w:rPr>
          <w:sz w:val="24"/>
        </w:rPr>
      </w:pPr>
      <w:bookmarkStart w:id="7" w:name="_ENREF_2"/>
      <w:r w:rsidRPr="00B033DB">
        <w:rPr>
          <w:sz w:val="24"/>
        </w:rPr>
        <w:t>2.</w:t>
      </w:r>
      <w:r w:rsidRPr="00B033DB">
        <w:rPr>
          <w:sz w:val="24"/>
        </w:rPr>
        <w:tab/>
        <w:t xml:space="preserve">Bolin JN, Bellamy GR, Ferdinand AO, et al. Rural Healthy People 2020: new decade, same challenges. </w:t>
      </w:r>
      <w:r w:rsidRPr="00B033DB">
        <w:rPr>
          <w:i/>
          <w:sz w:val="24"/>
        </w:rPr>
        <w:t>J Rural Health</w:t>
      </w:r>
      <w:r w:rsidRPr="00B033DB">
        <w:rPr>
          <w:sz w:val="24"/>
        </w:rPr>
        <w:t>. 2015;31(3):326-33. doi:10.1111/jrh.12116</w:t>
      </w:r>
      <w:bookmarkEnd w:id="7"/>
    </w:p>
    <w:p w14:paraId="62ACE40E" w14:textId="77777777" w:rsidR="00C64F55" w:rsidRPr="00B033DB" w:rsidRDefault="00C64F55" w:rsidP="00C64F55">
      <w:pPr>
        <w:pStyle w:val="EndNoteBibliography"/>
        <w:spacing w:line="480" w:lineRule="auto"/>
        <w:ind w:left="720" w:hanging="720"/>
        <w:rPr>
          <w:sz w:val="24"/>
        </w:rPr>
      </w:pPr>
      <w:bookmarkStart w:id="8" w:name="_ENREF_3"/>
      <w:r w:rsidRPr="00B033DB">
        <w:rPr>
          <w:sz w:val="24"/>
        </w:rPr>
        <w:t>3.</w:t>
      </w:r>
      <w:r w:rsidRPr="00B033DB">
        <w:rPr>
          <w:sz w:val="24"/>
        </w:rPr>
        <w:tab/>
        <w:t xml:space="preserve">Zhai Y. A call for addressing barriers to telemedicine: health disparities during the COVID-19 pandemic. </w:t>
      </w:r>
      <w:r w:rsidRPr="00B033DB">
        <w:rPr>
          <w:i/>
          <w:sz w:val="24"/>
        </w:rPr>
        <w:t>Psychother Psychosom</w:t>
      </w:r>
      <w:r w:rsidRPr="00B033DB">
        <w:rPr>
          <w:sz w:val="24"/>
        </w:rPr>
        <w:t>. 2021;90(1):64-66. doi:10.1159/000509000</w:t>
      </w:r>
      <w:bookmarkEnd w:id="8"/>
    </w:p>
    <w:p w14:paraId="3A03DA09" w14:textId="77777777" w:rsidR="00C64F55" w:rsidRPr="00B033DB" w:rsidRDefault="00C64F55" w:rsidP="00C64F55">
      <w:pPr>
        <w:pStyle w:val="EndNoteBibliography"/>
        <w:spacing w:line="480" w:lineRule="auto"/>
        <w:ind w:left="720" w:hanging="720"/>
        <w:rPr>
          <w:sz w:val="24"/>
        </w:rPr>
      </w:pPr>
      <w:bookmarkStart w:id="9" w:name="_ENREF_4"/>
      <w:r w:rsidRPr="00B033DB">
        <w:rPr>
          <w:sz w:val="24"/>
        </w:rPr>
        <w:t>4.</w:t>
      </w:r>
      <w:r w:rsidRPr="00B033DB">
        <w:rPr>
          <w:sz w:val="24"/>
        </w:rPr>
        <w:tab/>
        <w:t xml:space="preserve">Bashshur RL, Shannon GW, Bashshur N, Yellowlees PM. The empirical evidence for telemedicine interventions in mental disorders. </w:t>
      </w:r>
      <w:r w:rsidRPr="00B033DB">
        <w:rPr>
          <w:i/>
          <w:sz w:val="24"/>
        </w:rPr>
        <w:t>Telemed J E Health</w:t>
      </w:r>
      <w:r w:rsidRPr="00B033DB">
        <w:rPr>
          <w:sz w:val="24"/>
        </w:rPr>
        <w:t>. 2016;22(2):87-113. doi:10.1089/tmj.2015.0206</w:t>
      </w:r>
      <w:bookmarkEnd w:id="9"/>
    </w:p>
    <w:p w14:paraId="12F5152E" w14:textId="77777777" w:rsidR="00C64F55" w:rsidRPr="00B033DB" w:rsidRDefault="00C64F55" w:rsidP="00C64F55">
      <w:pPr>
        <w:pStyle w:val="EndNoteBibliography"/>
        <w:spacing w:line="480" w:lineRule="auto"/>
        <w:ind w:left="720" w:hanging="720"/>
        <w:rPr>
          <w:sz w:val="24"/>
        </w:rPr>
      </w:pPr>
      <w:bookmarkStart w:id="10" w:name="_ENREF_5"/>
      <w:r w:rsidRPr="00B033DB">
        <w:rPr>
          <w:sz w:val="24"/>
        </w:rPr>
        <w:t>5.</w:t>
      </w:r>
      <w:r w:rsidRPr="00B033DB">
        <w:rPr>
          <w:sz w:val="24"/>
        </w:rPr>
        <w:tab/>
        <w:t xml:space="preserve">Gentry MT, Puspitasari AJ, McKean AJ, et al. Clinician satisfaction with rapid adoption and implementation of telehealth services during the COVID-19 pandemic. </w:t>
      </w:r>
      <w:r w:rsidRPr="00B033DB">
        <w:rPr>
          <w:i/>
          <w:sz w:val="24"/>
        </w:rPr>
        <w:t>Telemed J E Health</w:t>
      </w:r>
      <w:r w:rsidRPr="00B033DB">
        <w:rPr>
          <w:sz w:val="24"/>
        </w:rPr>
        <w:t>. 2021;27(12):1385-1392. doi:10.1089/tmj.2020.0575</w:t>
      </w:r>
      <w:bookmarkEnd w:id="10"/>
    </w:p>
    <w:p w14:paraId="3B92CC4F" w14:textId="77777777" w:rsidR="00C64F55" w:rsidRPr="00B033DB" w:rsidRDefault="00C64F55" w:rsidP="00C64F55">
      <w:pPr>
        <w:pStyle w:val="EndNoteBibliography"/>
        <w:spacing w:line="480" w:lineRule="auto"/>
        <w:ind w:left="720" w:hanging="720"/>
        <w:rPr>
          <w:sz w:val="24"/>
        </w:rPr>
      </w:pPr>
      <w:bookmarkStart w:id="11" w:name="_ENREF_6"/>
      <w:r w:rsidRPr="00B033DB">
        <w:rPr>
          <w:sz w:val="24"/>
        </w:rPr>
        <w:t>6.</w:t>
      </w:r>
      <w:r w:rsidRPr="00B033DB">
        <w:rPr>
          <w:sz w:val="24"/>
        </w:rPr>
        <w:tab/>
        <w:t xml:space="preserve">Veazie S, Bourne D, Peterson K, Anderson J. Evidence brief: video telehealth for primary care and mental health services. n.d. </w:t>
      </w:r>
      <w:bookmarkEnd w:id="11"/>
    </w:p>
    <w:p w14:paraId="36ED3DEE" w14:textId="77777777" w:rsidR="00C64F55" w:rsidRPr="00B033DB" w:rsidRDefault="00C64F55" w:rsidP="00C64F55">
      <w:pPr>
        <w:pStyle w:val="EndNoteBibliography"/>
        <w:spacing w:line="480" w:lineRule="auto"/>
        <w:ind w:left="720" w:hanging="720"/>
        <w:rPr>
          <w:sz w:val="24"/>
        </w:rPr>
      </w:pPr>
      <w:bookmarkStart w:id="12" w:name="_ENREF_7"/>
      <w:r w:rsidRPr="00B033DB">
        <w:rPr>
          <w:sz w:val="24"/>
        </w:rPr>
        <w:t>7.</w:t>
      </w:r>
      <w:r w:rsidRPr="00B033DB">
        <w:rPr>
          <w:sz w:val="24"/>
        </w:rPr>
        <w:tab/>
        <w:t xml:space="preserve">Jones JE, Damery SL, Phillips K, Retzer A, Nayyar P, Jolly K. Real-time remote outpatient consultations in secondary and tertiary care: a systematic review of inequalities in invitation and uptake. </w:t>
      </w:r>
      <w:r w:rsidRPr="00B033DB">
        <w:rPr>
          <w:i/>
          <w:sz w:val="24"/>
        </w:rPr>
        <w:t>PLoS One</w:t>
      </w:r>
      <w:r w:rsidRPr="00B033DB">
        <w:rPr>
          <w:sz w:val="24"/>
        </w:rPr>
        <w:t>. 2022;17(6):e0269435. doi:10.1371/journal.pone.0269435</w:t>
      </w:r>
      <w:bookmarkEnd w:id="12"/>
    </w:p>
    <w:p w14:paraId="747C643C" w14:textId="77777777" w:rsidR="00C64F55" w:rsidRPr="00B033DB" w:rsidRDefault="00C64F55" w:rsidP="00C64F55">
      <w:pPr>
        <w:pStyle w:val="EndNoteBibliography"/>
        <w:spacing w:line="480" w:lineRule="auto"/>
        <w:ind w:left="720" w:hanging="720"/>
        <w:rPr>
          <w:sz w:val="24"/>
        </w:rPr>
      </w:pPr>
      <w:bookmarkStart w:id="13" w:name="_ENREF_8"/>
      <w:r w:rsidRPr="00B033DB">
        <w:rPr>
          <w:sz w:val="24"/>
        </w:rPr>
        <w:t>8.</w:t>
      </w:r>
      <w:r w:rsidRPr="00B033DB">
        <w:rPr>
          <w:sz w:val="24"/>
        </w:rPr>
        <w:tab/>
        <w:t xml:space="preserve">North S. These four telehealth changes should stay, even after the pandemic. </w:t>
      </w:r>
      <w:r w:rsidRPr="00B033DB">
        <w:rPr>
          <w:i/>
          <w:sz w:val="24"/>
        </w:rPr>
        <w:t>Fam Pract Manag</w:t>
      </w:r>
      <w:r w:rsidRPr="00B033DB">
        <w:rPr>
          <w:sz w:val="24"/>
        </w:rPr>
        <w:t xml:space="preserve">. 2021;28(3):9-11. </w:t>
      </w:r>
      <w:bookmarkEnd w:id="13"/>
    </w:p>
    <w:p w14:paraId="41860DA4" w14:textId="77777777" w:rsidR="00C64F55" w:rsidRPr="00B033DB" w:rsidRDefault="00C64F55" w:rsidP="00C64F55">
      <w:pPr>
        <w:pStyle w:val="EndNoteBibliography"/>
        <w:spacing w:line="480" w:lineRule="auto"/>
        <w:ind w:left="720" w:hanging="720"/>
        <w:rPr>
          <w:sz w:val="24"/>
        </w:rPr>
      </w:pPr>
      <w:bookmarkStart w:id="14" w:name="_ENREF_9"/>
      <w:r w:rsidRPr="00B033DB">
        <w:rPr>
          <w:sz w:val="24"/>
        </w:rPr>
        <w:t>9.</w:t>
      </w:r>
      <w:r w:rsidRPr="00B033DB">
        <w:rPr>
          <w:sz w:val="24"/>
        </w:rPr>
        <w:tab/>
        <w:t xml:space="preserve">Venville A, O'Connor S, Roeschlein H, Ennals P, McLoughlan G, Thomas N. Mental health service user and worker experiences of psychosocial support via telehealth through the COVID-19 pandemic: qualitative study. </w:t>
      </w:r>
      <w:r w:rsidRPr="00B033DB">
        <w:rPr>
          <w:i/>
          <w:sz w:val="24"/>
        </w:rPr>
        <w:t>JMIR Mental Health</w:t>
      </w:r>
      <w:r w:rsidRPr="00B033DB">
        <w:rPr>
          <w:sz w:val="24"/>
        </w:rPr>
        <w:t>. 2021;8(8):e29671. doi:10.2196/2967</w:t>
      </w:r>
      <w:bookmarkEnd w:id="14"/>
    </w:p>
    <w:p w14:paraId="23D09C21" w14:textId="6831C7A5" w:rsidR="00C64F55" w:rsidRPr="00B033DB" w:rsidRDefault="00C64F55" w:rsidP="00C64F55">
      <w:pPr>
        <w:pStyle w:val="EndNoteBibliography"/>
        <w:spacing w:line="480" w:lineRule="auto"/>
        <w:ind w:left="720" w:hanging="720"/>
        <w:rPr>
          <w:sz w:val="24"/>
        </w:rPr>
      </w:pPr>
      <w:bookmarkStart w:id="15" w:name="_ENREF_10"/>
      <w:r w:rsidRPr="00B033DB">
        <w:rPr>
          <w:sz w:val="24"/>
        </w:rPr>
        <w:t>10.</w:t>
      </w:r>
      <w:r w:rsidRPr="00B033DB">
        <w:rPr>
          <w:sz w:val="24"/>
        </w:rPr>
        <w:tab/>
        <w:t xml:space="preserve">Panchal N, Kamal R, Cox C, Garfield R. The implications of COVID-19 for mental health and substance use. 2021. </w:t>
      </w:r>
      <w:bookmarkEnd w:id="15"/>
      <w:r w:rsidR="00261A71">
        <w:rPr>
          <w:sz w:val="24"/>
        </w:rPr>
        <w:t xml:space="preserve">Available at: </w:t>
      </w:r>
      <w:hyperlink r:id="rId11" w:anchor=":~:text=Research" w:history="1">
        <w:r w:rsidRPr="00261A71">
          <w:rPr>
            <w:rStyle w:val="Hyperlink"/>
            <w:sz w:val="24"/>
          </w:rPr>
          <w:t>https://www.kff.org/coronavirus-covid-19/issue-brief/the-implications-of-covid-19-for-mental-health-and-substance-use/#:~:text=Research</w:t>
        </w:r>
      </w:hyperlink>
      <w:r w:rsidR="00261A71">
        <w:rPr>
          <w:sz w:val="24"/>
        </w:rPr>
        <w:t xml:space="preserve">. </w:t>
      </w:r>
      <w:r w:rsidR="00261A71" w:rsidRPr="00B033DB">
        <w:rPr>
          <w:sz w:val="24"/>
        </w:rPr>
        <w:t>Accessed July 18, 2022</w:t>
      </w:r>
      <w:r w:rsidR="00F60CCD">
        <w:rPr>
          <w:sz w:val="24"/>
        </w:rPr>
        <w:t>.</w:t>
      </w:r>
    </w:p>
    <w:p w14:paraId="30BF7C7A" w14:textId="4BFDF1CB" w:rsidR="00C64F55" w:rsidRPr="00B033DB" w:rsidRDefault="00C64F55" w:rsidP="00C64F55">
      <w:pPr>
        <w:pStyle w:val="EndNoteBibliography"/>
        <w:spacing w:line="480" w:lineRule="auto"/>
        <w:ind w:left="720" w:hanging="720"/>
        <w:rPr>
          <w:sz w:val="24"/>
        </w:rPr>
      </w:pPr>
      <w:bookmarkStart w:id="16" w:name="_ENREF_11"/>
      <w:r w:rsidRPr="00B033DB">
        <w:rPr>
          <w:sz w:val="24"/>
        </w:rPr>
        <w:t>11.</w:t>
      </w:r>
      <w:r w:rsidRPr="00B033DB">
        <w:rPr>
          <w:sz w:val="24"/>
        </w:rPr>
        <w:tab/>
        <w:t xml:space="preserve">Garritty C, Gartlehner G, Kamel C, et al. Cochrane rapid reviews. Interim guidance from the Cochrane Rapid Reviews Methods Group. </w:t>
      </w:r>
      <w:bookmarkEnd w:id="16"/>
      <w:r w:rsidR="00261A71">
        <w:rPr>
          <w:sz w:val="24"/>
        </w:rPr>
        <w:t xml:space="preserve">Available at: </w:t>
      </w:r>
      <w:hyperlink r:id="rId12" w:history="1">
        <w:r w:rsidRPr="00261A71">
          <w:rPr>
            <w:rStyle w:val="Hyperlink"/>
            <w:sz w:val="24"/>
          </w:rPr>
          <w:t>http://methods.cochrane.org/sites/methods.cochrane.org.rapidreviews/files/uploads/cochrane_rr_-_guidance-23mar2020-final.pdf</w:t>
        </w:r>
      </w:hyperlink>
      <w:r w:rsidR="00261A71">
        <w:rPr>
          <w:sz w:val="24"/>
        </w:rPr>
        <w:t xml:space="preserve">. </w:t>
      </w:r>
      <w:r w:rsidR="00261A71" w:rsidRPr="00B033DB">
        <w:rPr>
          <w:sz w:val="24"/>
        </w:rPr>
        <w:t>Accessed July 18, 2022</w:t>
      </w:r>
      <w:r w:rsidR="00F60CCD">
        <w:rPr>
          <w:sz w:val="24"/>
        </w:rPr>
        <w:t>.</w:t>
      </w:r>
    </w:p>
    <w:p w14:paraId="3DC2C786" w14:textId="77777777" w:rsidR="00C64F55" w:rsidRPr="00B033DB" w:rsidRDefault="00C64F55" w:rsidP="00C64F55">
      <w:pPr>
        <w:pStyle w:val="EndNoteBibliography"/>
        <w:spacing w:line="480" w:lineRule="auto"/>
        <w:ind w:left="720" w:hanging="720"/>
        <w:rPr>
          <w:sz w:val="24"/>
        </w:rPr>
      </w:pPr>
      <w:bookmarkStart w:id="17" w:name="_ENREF_12"/>
      <w:r w:rsidRPr="00B033DB">
        <w:rPr>
          <w:sz w:val="24"/>
        </w:rPr>
        <w:t>12.</w:t>
      </w:r>
      <w:r w:rsidRPr="00B033DB">
        <w:rPr>
          <w:sz w:val="24"/>
        </w:rPr>
        <w:tab/>
        <w:t xml:space="preserve">Patel S, Saavedra L, Coker-Schwimmer M, et al. Audio-only care for the management of mental health study protocol. Study Protocol. </w:t>
      </w:r>
      <w:r w:rsidRPr="00B033DB">
        <w:rPr>
          <w:i/>
          <w:sz w:val="24"/>
        </w:rPr>
        <w:t>OSF</w:t>
      </w:r>
      <w:r w:rsidRPr="00B033DB">
        <w:rPr>
          <w:sz w:val="24"/>
        </w:rPr>
        <w:t xml:space="preserve">. 2022:34. </w:t>
      </w:r>
      <w:bookmarkEnd w:id="17"/>
    </w:p>
    <w:p w14:paraId="07F44CA4" w14:textId="77777777" w:rsidR="00C64F55" w:rsidRPr="00B033DB" w:rsidRDefault="00C64F55" w:rsidP="00C64F55">
      <w:pPr>
        <w:pStyle w:val="EndNoteBibliography"/>
        <w:spacing w:line="480" w:lineRule="auto"/>
        <w:ind w:left="720" w:hanging="720"/>
        <w:rPr>
          <w:sz w:val="24"/>
        </w:rPr>
      </w:pPr>
      <w:bookmarkStart w:id="18" w:name="_ENREF_13"/>
      <w:r w:rsidRPr="00B033DB">
        <w:rPr>
          <w:sz w:val="24"/>
        </w:rPr>
        <w:t>13.</w:t>
      </w:r>
      <w:r w:rsidRPr="00B033DB">
        <w:rPr>
          <w:sz w:val="24"/>
        </w:rPr>
        <w:tab/>
        <w:t xml:space="preserve">Kivelitz L, Kriston L, Christalle E, et al. Effectiveness of telephone-based aftercare case management for adult patients with unipolar depression compared to usual care: a randomized controlled trial. </w:t>
      </w:r>
      <w:r w:rsidRPr="00B033DB">
        <w:rPr>
          <w:i/>
          <w:sz w:val="24"/>
        </w:rPr>
        <w:t>PLoS One</w:t>
      </w:r>
      <w:r w:rsidRPr="00B033DB">
        <w:rPr>
          <w:sz w:val="24"/>
        </w:rPr>
        <w:t>. 2017;12(10):e0186967. doi:10.1371/journal.pone.0186967</w:t>
      </w:r>
      <w:bookmarkEnd w:id="18"/>
    </w:p>
    <w:p w14:paraId="1C4545FA" w14:textId="77777777" w:rsidR="00C64F55" w:rsidRPr="00B033DB" w:rsidRDefault="00C64F55" w:rsidP="00C64F55">
      <w:pPr>
        <w:pStyle w:val="EndNoteBibliography"/>
        <w:spacing w:line="480" w:lineRule="auto"/>
        <w:ind w:left="720" w:hanging="720"/>
        <w:rPr>
          <w:sz w:val="24"/>
        </w:rPr>
      </w:pPr>
      <w:bookmarkStart w:id="19" w:name="_ENREF_14"/>
      <w:r w:rsidRPr="00B033DB">
        <w:rPr>
          <w:sz w:val="24"/>
        </w:rPr>
        <w:t>14.</w:t>
      </w:r>
      <w:r w:rsidRPr="00B033DB">
        <w:rPr>
          <w:sz w:val="24"/>
        </w:rPr>
        <w:tab/>
        <w:t xml:space="preserve">Bombardier CH, Ehde DM, Gibbons LE, et al. Telephone-based physical activity counseling for major depression in people with multiple sclerosis. </w:t>
      </w:r>
      <w:r w:rsidRPr="00B033DB">
        <w:rPr>
          <w:i/>
          <w:sz w:val="24"/>
        </w:rPr>
        <w:t>J Consult Clin Psychol</w:t>
      </w:r>
      <w:r w:rsidRPr="00B033DB">
        <w:rPr>
          <w:sz w:val="24"/>
        </w:rPr>
        <w:t>. 2013;81(1):89-99. doi:10.1037/a0031242</w:t>
      </w:r>
      <w:bookmarkEnd w:id="19"/>
    </w:p>
    <w:p w14:paraId="1735740D" w14:textId="77777777" w:rsidR="00C64F55" w:rsidRPr="00B033DB" w:rsidRDefault="00C64F55" w:rsidP="00C64F55">
      <w:pPr>
        <w:pStyle w:val="EndNoteBibliography"/>
        <w:spacing w:line="480" w:lineRule="auto"/>
        <w:ind w:left="720" w:hanging="720"/>
        <w:rPr>
          <w:sz w:val="24"/>
        </w:rPr>
      </w:pPr>
      <w:bookmarkStart w:id="20" w:name="_ENREF_15"/>
      <w:r w:rsidRPr="00B033DB">
        <w:rPr>
          <w:sz w:val="24"/>
        </w:rPr>
        <w:t>15.</w:t>
      </w:r>
      <w:r w:rsidRPr="00B033DB">
        <w:rPr>
          <w:sz w:val="24"/>
        </w:rPr>
        <w:tab/>
        <w:t xml:space="preserve">Kratz AL, Ehde DM, Bombardier CH. Affective mediators of a physical activity intervention for depression in multiple sclerosis. </w:t>
      </w:r>
      <w:r w:rsidRPr="00B033DB">
        <w:rPr>
          <w:i/>
          <w:sz w:val="24"/>
        </w:rPr>
        <w:t>Rehabil Psychol</w:t>
      </w:r>
      <w:r w:rsidRPr="00B033DB">
        <w:rPr>
          <w:sz w:val="24"/>
        </w:rPr>
        <w:t>. 2014;59(1):57-67. doi:10.1037/a0035287</w:t>
      </w:r>
      <w:bookmarkEnd w:id="20"/>
    </w:p>
    <w:p w14:paraId="5E210772" w14:textId="77777777" w:rsidR="00C64F55" w:rsidRPr="00B033DB" w:rsidRDefault="00C64F55" w:rsidP="00C64F55">
      <w:pPr>
        <w:pStyle w:val="EndNoteBibliography"/>
        <w:spacing w:line="480" w:lineRule="auto"/>
        <w:ind w:left="720" w:hanging="720"/>
        <w:rPr>
          <w:sz w:val="24"/>
        </w:rPr>
      </w:pPr>
      <w:bookmarkStart w:id="21" w:name="_ENREF_16"/>
      <w:r w:rsidRPr="00B033DB">
        <w:rPr>
          <w:sz w:val="24"/>
        </w:rPr>
        <w:t>16.</w:t>
      </w:r>
      <w:r w:rsidRPr="00B033DB">
        <w:rPr>
          <w:sz w:val="24"/>
        </w:rPr>
        <w:tab/>
        <w:t xml:space="preserve">Pihlaja S, Lahti J, Lipsanen JO, et al. Scheduled telephone support for internet cognitive behavioral therapy for depression in patients at risk for dropout: pragmatic randomized controlled trial. </w:t>
      </w:r>
      <w:r w:rsidRPr="00B033DB">
        <w:rPr>
          <w:i/>
          <w:sz w:val="24"/>
        </w:rPr>
        <w:t>J Med Internet Res</w:t>
      </w:r>
      <w:r w:rsidRPr="00B033DB">
        <w:rPr>
          <w:sz w:val="24"/>
        </w:rPr>
        <w:t>. 2020;22(7):e15732. doi:10.2196/15732</w:t>
      </w:r>
      <w:bookmarkEnd w:id="21"/>
    </w:p>
    <w:p w14:paraId="796738F4" w14:textId="77777777" w:rsidR="00C64F55" w:rsidRPr="00B033DB" w:rsidRDefault="00C64F55" w:rsidP="00C64F55">
      <w:pPr>
        <w:pStyle w:val="EndNoteBibliography"/>
        <w:spacing w:line="480" w:lineRule="auto"/>
        <w:ind w:left="720" w:hanging="720"/>
        <w:rPr>
          <w:sz w:val="24"/>
        </w:rPr>
      </w:pPr>
      <w:bookmarkStart w:id="22" w:name="_ENREF_17"/>
      <w:r w:rsidRPr="00B033DB">
        <w:rPr>
          <w:sz w:val="24"/>
        </w:rPr>
        <w:t>17.</w:t>
      </w:r>
      <w:r w:rsidRPr="00B033DB">
        <w:rPr>
          <w:sz w:val="24"/>
        </w:rPr>
        <w:tab/>
        <w:t xml:space="preserve">Lindner P, Olsson EL, Johnsson A, Dahlin M, Andersson G, Carlbring P. The impact of telephone versus e-mail therapist guidance on treatment outcomes, therapeutic alliance and treatment engagement in Internet-delivered CBT for depression: a randomised pilot trial. </w:t>
      </w:r>
      <w:r w:rsidRPr="00B033DB">
        <w:rPr>
          <w:i/>
          <w:sz w:val="24"/>
        </w:rPr>
        <w:t>Internet Interv</w:t>
      </w:r>
      <w:r w:rsidRPr="00B033DB">
        <w:rPr>
          <w:sz w:val="24"/>
        </w:rPr>
        <w:t>. 2014;1(4):182-187. doi:10.1016/j.invent.2014.09.001</w:t>
      </w:r>
      <w:bookmarkEnd w:id="22"/>
    </w:p>
    <w:p w14:paraId="46191383" w14:textId="77777777" w:rsidR="00C64F55" w:rsidRPr="00B033DB" w:rsidRDefault="00C64F55" w:rsidP="00C64F55">
      <w:pPr>
        <w:pStyle w:val="EndNoteBibliography"/>
        <w:spacing w:line="480" w:lineRule="auto"/>
        <w:ind w:left="720" w:hanging="720"/>
        <w:rPr>
          <w:sz w:val="24"/>
        </w:rPr>
      </w:pPr>
      <w:bookmarkStart w:id="23" w:name="_ENREF_18"/>
      <w:r w:rsidRPr="00B033DB">
        <w:rPr>
          <w:sz w:val="24"/>
        </w:rPr>
        <w:t>18.</w:t>
      </w:r>
      <w:r w:rsidRPr="00B033DB">
        <w:rPr>
          <w:sz w:val="24"/>
        </w:rPr>
        <w:tab/>
        <w:t xml:space="preserve">Anderson T, McClintock AS, McCarrick SS, et al. Working alliance, interpersonal problems, and depressive symptoms in tele-interpersonal psychotherapy for HIV-infected rural persons: evidence for indirect effects. </w:t>
      </w:r>
      <w:r w:rsidRPr="00B033DB">
        <w:rPr>
          <w:i/>
          <w:sz w:val="24"/>
        </w:rPr>
        <w:t>J Clin Psychol</w:t>
      </w:r>
      <w:r w:rsidRPr="00B033DB">
        <w:rPr>
          <w:sz w:val="24"/>
        </w:rPr>
        <w:t>. 2018;74(3):286-303. doi:10.1002/jclp.22502</w:t>
      </w:r>
      <w:bookmarkEnd w:id="23"/>
    </w:p>
    <w:p w14:paraId="6AD22026" w14:textId="77777777" w:rsidR="00C64F55" w:rsidRPr="00B033DB" w:rsidRDefault="00C64F55" w:rsidP="00C64F55">
      <w:pPr>
        <w:pStyle w:val="EndNoteBibliography"/>
        <w:spacing w:line="480" w:lineRule="auto"/>
        <w:ind w:left="720" w:hanging="720"/>
        <w:rPr>
          <w:sz w:val="24"/>
        </w:rPr>
      </w:pPr>
      <w:bookmarkStart w:id="24" w:name="_ENREF_19"/>
      <w:r w:rsidRPr="00B033DB">
        <w:rPr>
          <w:sz w:val="24"/>
        </w:rPr>
        <w:t>19.</w:t>
      </w:r>
      <w:r w:rsidRPr="00B033DB">
        <w:rPr>
          <w:sz w:val="24"/>
        </w:rPr>
        <w:tab/>
        <w:t xml:space="preserve">Naik AD, Hundt NE, Vaughan EM, et al. Effect of telephone-delivered collaborative goal setting and behavioral activation vs enhanced usual care for depression among adults with uncontrolled diabetes: a randomized clinical trial. </w:t>
      </w:r>
      <w:r w:rsidRPr="00B033DB">
        <w:rPr>
          <w:i/>
          <w:sz w:val="24"/>
        </w:rPr>
        <w:t>JAMA Netw Open</w:t>
      </w:r>
      <w:r w:rsidRPr="00B033DB">
        <w:rPr>
          <w:sz w:val="24"/>
        </w:rPr>
        <w:t>. 2019;2(8):e198634. doi:10.1001/jamanetworkopen.2019.8634</w:t>
      </w:r>
      <w:bookmarkEnd w:id="24"/>
    </w:p>
    <w:p w14:paraId="45DFADAC" w14:textId="77777777" w:rsidR="00C64F55" w:rsidRPr="00B033DB" w:rsidRDefault="00C64F55" w:rsidP="00C64F55">
      <w:pPr>
        <w:pStyle w:val="EndNoteBibliography"/>
        <w:spacing w:line="480" w:lineRule="auto"/>
        <w:ind w:left="720" w:hanging="720"/>
        <w:rPr>
          <w:sz w:val="24"/>
        </w:rPr>
      </w:pPr>
      <w:bookmarkStart w:id="25" w:name="_ENREF_20"/>
      <w:r w:rsidRPr="00B033DB">
        <w:rPr>
          <w:sz w:val="24"/>
        </w:rPr>
        <w:t>20.</w:t>
      </w:r>
      <w:r w:rsidRPr="00B033DB">
        <w:rPr>
          <w:sz w:val="24"/>
        </w:rPr>
        <w:tab/>
        <w:t xml:space="preserve">Lerner D, Adler DA, Rogers WH, Ingram E, Oslin DW. Effect of adding a work-focused intervention to integrated care for depression in the Veterans Health Administration: a randomized clinical trial. </w:t>
      </w:r>
      <w:r w:rsidRPr="00B033DB">
        <w:rPr>
          <w:i/>
          <w:sz w:val="24"/>
        </w:rPr>
        <w:t>JAMA Netw Open</w:t>
      </w:r>
      <w:r w:rsidRPr="00B033DB">
        <w:rPr>
          <w:sz w:val="24"/>
        </w:rPr>
        <w:t>. 2020;3(2):e200075. doi:10.1001/jamanetworkopen.2020.0075</w:t>
      </w:r>
      <w:bookmarkEnd w:id="25"/>
    </w:p>
    <w:p w14:paraId="7EB70A70" w14:textId="77777777" w:rsidR="00C64F55" w:rsidRPr="00B033DB" w:rsidRDefault="00C64F55" w:rsidP="00C64F55">
      <w:pPr>
        <w:pStyle w:val="EndNoteBibliography"/>
        <w:spacing w:line="480" w:lineRule="auto"/>
        <w:ind w:left="720" w:hanging="720"/>
        <w:rPr>
          <w:sz w:val="24"/>
        </w:rPr>
      </w:pPr>
      <w:bookmarkStart w:id="26" w:name="_ENREF_21"/>
      <w:r w:rsidRPr="00B033DB">
        <w:rPr>
          <w:sz w:val="24"/>
        </w:rPr>
        <w:t>21.</w:t>
      </w:r>
      <w:r w:rsidRPr="00B033DB">
        <w:rPr>
          <w:sz w:val="24"/>
        </w:rPr>
        <w:tab/>
        <w:t xml:space="preserve">Alegría M, Ludman E, Kafali EN, et al. Effectiveness of the Engagement and Counseling for Latinos (ECLA) intervention in low-income Latinos. </w:t>
      </w:r>
      <w:r w:rsidRPr="00B033DB">
        <w:rPr>
          <w:i/>
          <w:sz w:val="24"/>
        </w:rPr>
        <w:t>Med Care</w:t>
      </w:r>
      <w:r w:rsidRPr="00B033DB">
        <w:rPr>
          <w:sz w:val="24"/>
        </w:rPr>
        <w:t>. 2014;52(11):989-997. doi:10.1097/mlr.0000000000000232</w:t>
      </w:r>
      <w:bookmarkEnd w:id="26"/>
    </w:p>
    <w:p w14:paraId="6DC7C69E" w14:textId="77777777" w:rsidR="00C64F55" w:rsidRPr="00B033DB" w:rsidRDefault="00C64F55" w:rsidP="00C64F55">
      <w:pPr>
        <w:pStyle w:val="EndNoteBibliography"/>
        <w:spacing w:line="480" w:lineRule="auto"/>
        <w:ind w:left="720" w:hanging="720"/>
        <w:rPr>
          <w:sz w:val="24"/>
        </w:rPr>
      </w:pPr>
      <w:bookmarkStart w:id="27" w:name="_ENREF_22"/>
      <w:r w:rsidRPr="00B033DB">
        <w:rPr>
          <w:sz w:val="24"/>
        </w:rPr>
        <w:t>22.</w:t>
      </w:r>
      <w:r w:rsidRPr="00B033DB">
        <w:rPr>
          <w:sz w:val="24"/>
        </w:rPr>
        <w:tab/>
        <w:t xml:space="preserve">Kafali N, Cook B, Canino G, Alegria M. Cost-effectiveness of a randomized trial to treat depression among Latinos. </w:t>
      </w:r>
      <w:r w:rsidRPr="00B033DB">
        <w:rPr>
          <w:i/>
          <w:sz w:val="24"/>
        </w:rPr>
        <w:t>J Ment Health Policy Econ</w:t>
      </w:r>
      <w:r w:rsidRPr="00B033DB">
        <w:rPr>
          <w:sz w:val="24"/>
        </w:rPr>
        <w:t xml:space="preserve">. 2014;17(2):41-50. </w:t>
      </w:r>
      <w:bookmarkEnd w:id="27"/>
    </w:p>
    <w:p w14:paraId="21C8D657" w14:textId="77777777" w:rsidR="00C64F55" w:rsidRPr="00B033DB" w:rsidRDefault="00C64F55" w:rsidP="00C64F55">
      <w:pPr>
        <w:pStyle w:val="EndNoteBibliography"/>
        <w:spacing w:line="480" w:lineRule="auto"/>
        <w:ind w:left="720" w:hanging="720"/>
        <w:rPr>
          <w:sz w:val="24"/>
        </w:rPr>
      </w:pPr>
      <w:bookmarkStart w:id="28" w:name="_ENREF_23"/>
      <w:r w:rsidRPr="00B033DB">
        <w:rPr>
          <w:sz w:val="24"/>
        </w:rPr>
        <w:t>23.</w:t>
      </w:r>
      <w:r w:rsidRPr="00B033DB">
        <w:rPr>
          <w:sz w:val="24"/>
        </w:rPr>
        <w:tab/>
        <w:t xml:space="preserve">Alcántara C, Li X, Wang Y, Canino G, Alegría M. Treatment moderators and effectiveness of engagement and counseling for Latinos intervention on worry reduction in a low-income primary care sample. </w:t>
      </w:r>
      <w:r w:rsidRPr="00B033DB">
        <w:rPr>
          <w:i/>
          <w:sz w:val="24"/>
        </w:rPr>
        <w:t>J Consult Clin Psychol</w:t>
      </w:r>
      <w:r w:rsidRPr="00B033DB">
        <w:rPr>
          <w:sz w:val="24"/>
        </w:rPr>
        <w:t>. 2016;84(11):1016-1022. doi:10.1037/ccp0000146</w:t>
      </w:r>
      <w:bookmarkEnd w:id="28"/>
    </w:p>
    <w:p w14:paraId="0C95E6CA" w14:textId="77777777" w:rsidR="00C64F55" w:rsidRPr="00B033DB" w:rsidRDefault="00C64F55" w:rsidP="00C64F55">
      <w:pPr>
        <w:pStyle w:val="EndNoteBibliography"/>
        <w:spacing w:line="480" w:lineRule="auto"/>
        <w:ind w:left="720" w:hanging="720"/>
        <w:rPr>
          <w:sz w:val="24"/>
        </w:rPr>
      </w:pPr>
      <w:bookmarkStart w:id="29" w:name="_ENREF_24"/>
      <w:r w:rsidRPr="00B033DB">
        <w:rPr>
          <w:sz w:val="24"/>
        </w:rPr>
        <w:t>24.</w:t>
      </w:r>
      <w:r w:rsidRPr="00B033DB">
        <w:rPr>
          <w:sz w:val="24"/>
        </w:rPr>
        <w:tab/>
        <w:t xml:space="preserve">Kirkness CJ, Cain KC, Becker KJ, et al. Randomized trial of telephone versus in-person delivery of a brief psychosocial intervention in post-stroke depression. </w:t>
      </w:r>
      <w:r w:rsidRPr="00B033DB">
        <w:rPr>
          <w:i/>
          <w:sz w:val="24"/>
        </w:rPr>
        <w:t>BMC Res Notes</w:t>
      </w:r>
      <w:r w:rsidRPr="00B033DB">
        <w:rPr>
          <w:sz w:val="24"/>
        </w:rPr>
        <w:t>. 2017;10(1):500. doi:10.1186/s13104-017-2819-y</w:t>
      </w:r>
      <w:bookmarkEnd w:id="29"/>
    </w:p>
    <w:p w14:paraId="56F9A9AA" w14:textId="77777777" w:rsidR="00C64F55" w:rsidRPr="00B033DB" w:rsidRDefault="00C64F55" w:rsidP="00C64F55">
      <w:pPr>
        <w:pStyle w:val="EndNoteBibliography"/>
        <w:spacing w:line="480" w:lineRule="auto"/>
        <w:ind w:left="720" w:hanging="720"/>
        <w:rPr>
          <w:sz w:val="24"/>
        </w:rPr>
      </w:pPr>
      <w:bookmarkStart w:id="30" w:name="_ENREF_25"/>
      <w:r w:rsidRPr="00B033DB">
        <w:rPr>
          <w:sz w:val="24"/>
        </w:rPr>
        <w:t>25.</w:t>
      </w:r>
      <w:r w:rsidRPr="00B033DB">
        <w:rPr>
          <w:sz w:val="24"/>
        </w:rPr>
        <w:tab/>
        <w:t xml:space="preserve">Himelhoch S, Medoff D, Maxfield J, et al. Telephone based cognitive behavioral therapy targeting major depression among urban dwelling, low income people living with HIV/AIDS: results of a randomized controlled trial. </w:t>
      </w:r>
      <w:r w:rsidRPr="00B033DB">
        <w:rPr>
          <w:i/>
          <w:sz w:val="24"/>
        </w:rPr>
        <w:t>AIDS Behav</w:t>
      </w:r>
      <w:r w:rsidRPr="00B033DB">
        <w:rPr>
          <w:sz w:val="24"/>
        </w:rPr>
        <w:t>. 2013;17(8):2756-2764. doi:10.1007/s10461-013-0465-5</w:t>
      </w:r>
      <w:bookmarkEnd w:id="30"/>
    </w:p>
    <w:p w14:paraId="783C81E0" w14:textId="77777777" w:rsidR="00C64F55" w:rsidRPr="00B033DB" w:rsidRDefault="00C64F55" w:rsidP="00C64F55">
      <w:pPr>
        <w:pStyle w:val="EndNoteBibliography"/>
        <w:spacing w:line="480" w:lineRule="auto"/>
        <w:ind w:left="720" w:hanging="720"/>
        <w:rPr>
          <w:sz w:val="24"/>
        </w:rPr>
      </w:pPr>
      <w:bookmarkStart w:id="31" w:name="_ENREF_26"/>
      <w:r w:rsidRPr="00B033DB">
        <w:rPr>
          <w:sz w:val="24"/>
        </w:rPr>
        <w:t>26.</w:t>
      </w:r>
      <w:r w:rsidRPr="00B033DB">
        <w:rPr>
          <w:sz w:val="24"/>
        </w:rPr>
        <w:tab/>
        <w:t xml:space="preserve">Mohr DC, Ho J, Duffecy J, et al. Effect of telephone-administered vs face-to-face cognitive behavioral therapy on adherence to therapy and depression outcomes among primary care patients: a randomized trial. </w:t>
      </w:r>
      <w:r w:rsidRPr="00B033DB">
        <w:rPr>
          <w:i/>
          <w:sz w:val="24"/>
        </w:rPr>
        <w:t>JAMA</w:t>
      </w:r>
      <w:r w:rsidRPr="00B033DB">
        <w:rPr>
          <w:sz w:val="24"/>
        </w:rPr>
        <w:t>. 2012;307(21):2278-2285. doi:10.1001/jama.2012.5588</w:t>
      </w:r>
      <w:bookmarkEnd w:id="31"/>
    </w:p>
    <w:p w14:paraId="7783D469" w14:textId="77777777" w:rsidR="00C64F55" w:rsidRPr="00B033DB" w:rsidRDefault="00C64F55" w:rsidP="00C64F55">
      <w:pPr>
        <w:pStyle w:val="EndNoteBibliography"/>
        <w:spacing w:line="480" w:lineRule="auto"/>
        <w:ind w:left="720" w:hanging="720"/>
        <w:rPr>
          <w:sz w:val="24"/>
        </w:rPr>
      </w:pPr>
      <w:bookmarkStart w:id="32" w:name="_ENREF_27"/>
      <w:r w:rsidRPr="00B033DB">
        <w:rPr>
          <w:sz w:val="24"/>
        </w:rPr>
        <w:t>27.</w:t>
      </w:r>
      <w:r w:rsidRPr="00B033DB">
        <w:rPr>
          <w:sz w:val="24"/>
        </w:rPr>
        <w:tab/>
        <w:t xml:space="preserve">Stiles-Shields C, Corden ME, Kwasny MJ, Schueller SM, Mohr DC. Predictors of outcome for telephone and face-to-face administered cognitive behavioral therapy for depression. </w:t>
      </w:r>
      <w:r w:rsidRPr="00B033DB">
        <w:rPr>
          <w:i/>
          <w:sz w:val="24"/>
        </w:rPr>
        <w:t>Psychol Med</w:t>
      </w:r>
      <w:r w:rsidRPr="00B033DB">
        <w:rPr>
          <w:sz w:val="24"/>
        </w:rPr>
        <w:t>. 2015;45(15):3205-3215. doi:10.1017/s0033291715001208</w:t>
      </w:r>
      <w:bookmarkEnd w:id="32"/>
    </w:p>
    <w:p w14:paraId="0F5CA9F1" w14:textId="77777777" w:rsidR="00C64F55" w:rsidRPr="00B033DB" w:rsidRDefault="00C64F55" w:rsidP="00C64F55">
      <w:pPr>
        <w:pStyle w:val="EndNoteBibliography"/>
        <w:spacing w:line="480" w:lineRule="auto"/>
        <w:ind w:left="720" w:hanging="720"/>
        <w:rPr>
          <w:sz w:val="24"/>
        </w:rPr>
      </w:pPr>
      <w:bookmarkStart w:id="33" w:name="_ENREF_28"/>
      <w:r w:rsidRPr="00B033DB">
        <w:rPr>
          <w:sz w:val="24"/>
        </w:rPr>
        <w:t>28.</w:t>
      </w:r>
      <w:r w:rsidRPr="00B033DB">
        <w:rPr>
          <w:sz w:val="24"/>
        </w:rPr>
        <w:tab/>
        <w:t xml:space="preserve">Kalapatapu RK, Ho J, Cai X, Vinogradov S, Batki SL, Mohr DC. Cognitive-behavioral therapy in depressed primary care patients with co-occurring problematic alcohol use: effect of telephone-administered vs. face-to-face treatment-a secondary analysis. </w:t>
      </w:r>
      <w:r w:rsidRPr="00B033DB">
        <w:rPr>
          <w:i/>
          <w:sz w:val="24"/>
        </w:rPr>
        <w:t>J Psychoactive Drugs</w:t>
      </w:r>
      <w:r w:rsidRPr="00B033DB">
        <w:rPr>
          <w:sz w:val="24"/>
        </w:rPr>
        <w:t>. 2014;46(2):85-92. doi:10.1080/02791072.2013.876521</w:t>
      </w:r>
      <w:bookmarkEnd w:id="33"/>
    </w:p>
    <w:p w14:paraId="564BD1E7" w14:textId="77777777" w:rsidR="00C64F55" w:rsidRPr="00B033DB" w:rsidRDefault="00C64F55" w:rsidP="00C64F55">
      <w:pPr>
        <w:pStyle w:val="EndNoteBibliography"/>
        <w:spacing w:line="480" w:lineRule="auto"/>
        <w:ind w:left="720" w:hanging="720"/>
        <w:rPr>
          <w:sz w:val="24"/>
        </w:rPr>
      </w:pPr>
      <w:bookmarkStart w:id="34" w:name="_ENREF_29"/>
      <w:r w:rsidRPr="00B033DB">
        <w:rPr>
          <w:sz w:val="24"/>
        </w:rPr>
        <w:t>29.</w:t>
      </w:r>
      <w:r w:rsidRPr="00B033DB">
        <w:rPr>
          <w:sz w:val="24"/>
        </w:rPr>
        <w:tab/>
        <w:t xml:space="preserve">Stiles-Shields C, Kwasny MJ, Cai X, Mohr DC. Comorbid anxiety as a differential treatment predictor for telephone versus face-to-face administered cognitive behavioral therapy for depression. </w:t>
      </w:r>
      <w:r w:rsidRPr="00B033DB">
        <w:rPr>
          <w:i/>
          <w:sz w:val="24"/>
        </w:rPr>
        <w:t>Depress Anxiety</w:t>
      </w:r>
      <w:r w:rsidRPr="00B033DB">
        <w:rPr>
          <w:sz w:val="24"/>
        </w:rPr>
        <w:t>. 2014;31(11):934-940. doi:10.1002/da.22323</w:t>
      </w:r>
      <w:bookmarkEnd w:id="34"/>
    </w:p>
    <w:p w14:paraId="77262ECE" w14:textId="77777777" w:rsidR="00C64F55" w:rsidRPr="00B033DB" w:rsidRDefault="00C64F55" w:rsidP="00C64F55">
      <w:pPr>
        <w:pStyle w:val="EndNoteBibliography"/>
        <w:spacing w:line="480" w:lineRule="auto"/>
        <w:ind w:left="720" w:hanging="720"/>
        <w:rPr>
          <w:sz w:val="24"/>
        </w:rPr>
      </w:pPr>
      <w:bookmarkStart w:id="35" w:name="_ENREF_30"/>
      <w:r w:rsidRPr="00B033DB">
        <w:rPr>
          <w:sz w:val="24"/>
        </w:rPr>
        <w:t>30.</w:t>
      </w:r>
      <w:r w:rsidRPr="00B033DB">
        <w:rPr>
          <w:sz w:val="24"/>
        </w:rPr>
        <w:tab/>
        <w:t xml:space="preserve">Stiles-Shields C, Kwasny MJ, Cai X, Mohr DC. Therapeutic alliance in face-to-face and telephone-administered cognitive behavioral therapy. </w:t>
      </w:r>
      <w:r w:rsidRPr="00B033DB">
        <w:rPr>
          <w:i/>
          <w:sz w:val="24"/>
        </w:rPr>
        <w:t>J Consult Clin Psychol</w:t>
      </w:r>
      <w:r w:rsidRPr="00B033DB">
        <w:rPr>
          <w:sz w:val="24"/>
        </w:rPr>
        <w:t>. 2014;82(2):349-354. doi:10.1037/a0035554</w:t>
      </w:r>
      <w:bookmarkEnd w:id="35"/>
    </w:p>
    <w:p w14:paraId="06496898" w14:textId="77777777" w:rsidR="00C64F55" w:rsidRPr="00B033DB" w:rsidRDefault="00C64F55" w:rsidP="00C64F55">
      <w:pPr>
        <w:pStyle w:val="EndNoteBibliography"/>
        <w:spacing w:line="480" w:lineRule="auto"/>
        <w:ind w:left="720" w:hanging="720"/>
        <w:rPr>
          <w:sz w:val="24"/>
        </w:rPr>
      </w:pPr>
      <w:bookmarkStart w:id="36" w:name="_ENREF_31"/>
      <w:r w:rsidRPr="00B033DB">
        <w:rPr>
          <w:sz w:val="24"/>
        </w:rPr>
        <w:t>31.</w:t>
      </w:r>
      <w:r w:rsidRPr="00B033DB">
        <w:rPr>
          <w:sz w:val="24"/>
        </w:rPr>
        <w:tab/>
        <w:t xml:space="preserve">Rosen CS, Tiet QQ, Harris AH, et al. Telephone monitoring and support after discharge from residential PTSD treatment: a randomized controlled trial. </w:t>
      </w:r>
      <w:r w:rsidRPr="00B033DB">
        <w:rPr>
          <w:i/>
          <w:sz w:val="24"/>
        </w:rPr>
        <w:t>Psychiatr Serv</w:t>
      </w:r>
      <w:r w:rsidRPr="00B033DB">
        <w:rPr>
          <w:sz w:val="24"/>
        </w:rPr>
        <w:t>. 2013;64(1):13-20. doi:10.1176/appi.ps.201200142</w:t>
      </w:r>
      <w:bookmarkEnd w:id="36"/>
    </w:p>
    <w:p w14:paraId="2799F099" w14:textId="77777777" w:rsidR="00C64F55" w:rsidRPr="00B033DB" w:rsidRDefault="00C64F55" w:rsidP="00C64F55">
      <w:pPr>
        <w:pStyle w:val="EndNoteBibliography"/>
        <w:spacing w:line="480" w:lineRule="auto"/>
        <w:ind w:left="720" w:hanging="720"/>
        <w:rPr>
          <w:sz w:val="24"/>
        </w:rPr>
      </w:pPr>
      <w:bookmarkStart w:id="37" w:name="_ENREF_32"/>
      <w:r w:rsidRPr="00B033DB">
        <w:rPr>
          <w:sz w:val="24"/>
        </w:rPr>
        <w:t>32.</w:t>
      </w:r>
      <w:r w:rsidRPr="00B033DB">
        <w:rPr>
          <w:sz w:val="24"/>
        </w:rPr>
        <w:tab/>
        <w:t xml:space="preserve">Rosen CS, Azevedo KJ, Tiet QQ, et al. An RCT of effects of telephone care management on treatment adherence and clinical outcomes among veterans with PTSD. </w:t>
      </w:r>
      <w:r w:rsidRPr="00B033DB">
        <w:rPr>
          <w:i/>
          <w:sz w:val="24"/>
        </w:rPr>
        <w:t>Psychiatr Serv</w:t>
      </w:r>
      <w:r w:rsidRPr="00B033DB">
        <w:rPr>
          <w:sz w:val="24"/>
        </w:rPr>
        <w:t>. 2017;68(2):151-158. doi:10.1176/appi.ps.201600069</w:t>
      </w:r>
      <w:bookmarkEnd w:id="37"/>
    </w:p>
    <w:p w14:paraId="0FEAAD59" w14:textId="77777777" w:rsidR="00C64F55" w:rsidRPr="00B033DB" w:rsidRDefault="00C64F55" w:rsidP="00C64F55">
      <w:pPr>
        <w:pStyle w:val="EndNoteBibliography"/>
        <w:spacing w:line="480" w:lineRule="auto"/>
        <w:ind w:left="720" w:hanging="720"/>
        <w:rPr>
          <w:sz w:val="24"/>
        </w:rPr>
      </w:pPr>
      <w:bookmarkStart w:id="38" w:name="_ENREF_33"/>
      <w:r w:rsidRPr="00B033DB">
        <w:rPr>
          <w:sz w:val="24"/>
        </w:rPr>
        <w:t>33.</w:t>
      </w:r>
      <w:r w:rsidRPr="00B033DB">
        <w:rPr>
          <w:sz w:val="24"/>
        </w:rPr>
        <w:tab/>
        <w:t xml:space="preserve">Gallegos AM, Wolff KB, Streltzov NA, et al. Gender differences in service utilization among oef/oif veterans with posttraumatic stress disorder after a brief cognitive-behavioral intervention to increase treatment engagement: a mixed methods study. </w:t>
      </w:r>
      <w:r w:rsidRPr="00B033DB">
        <w:rPr>
          <w:i/>
          <w:sz w:val="24"/>
        </w:rPr>
        <w:t>Womens Health Issues</w:t>
      </w:r>
      <w:r w:rsidRPr="00B033DB">
        <w:rPr>
          <w:sz w:val="24"/>
        </w:rPr>
        <w:t>. 2015;25(5):542-547. doi:10.1016/j.whi.2015.04.008</w:t>
      </w:r>
      <w:bookmarkEnd w:id="38"/>
    </w:p>
    <w:p w14:paraId="27C61ACB" w14:textId="77777777" w:rsidR="00C64F55" w:rsidRPr="00B033DB" w:rsidRDefault="00C64F55" w:rsidP="00C64F55">
      <w:pPr>
        <w:pStyle w:val="EndNoteBibliography"/>
        <w:spacing w:line="480" w:lineRule="auto"/>
        <w:ind w:left="720" w:hanging="720"/>
        <w:rPr>
          <w:sz w:val="24"/>
        </w:rPr>
      </w:pPr>
      <w:bookmarkStart w:id="39" w:name="_ENREF_34"/>
      <w:r w:rsidRPr="00B033DB">
        <w:rPr>
          <w:sz w:val="24"/>
        </w:rPr>
        <w:t>34.</w:t>
      </w:r>
      <w:r w:rsidRPr="00B033DB">
        <w:rPr>
          <w:sz w:val="24"/>
        </w:rPr>
        <w:tab/>
        <w:t xml:space="preserve">Sunnhed R, Hesser H, Andersson G, et al. Comparing internet-delivered cognitive therapy and behavior therapy with telephone support for insomnia disorder: a randomized controlled trial. </w:t>
      </w:r>
      <w:r w:rsidRPr="00B033DB">
        <w:rPr>
          <w:i/>
          <w:sz w:val="24"/>
        </w:rPr>
        <w:t>Sleep</w:t>
      </w:r>
      <w:r w:rsidRPr="00B033DB">
        <w:rPr>
          <w:sz w:val="24"/>
        </w:rPr>
        <w:t>. 2020;43(2):zsz245. doi:10.1093/sleep/zsz245</w:t>
      </w:r>
      <w:bookmarkEnd w:id="39"/>
    </w:p>
    <w:p w14:paraId="3E06928E" w14:textId="77777777" w:rsidR="00C64F55" w:rsidRPr="00B033DB" w:rsidRDefault="00C64F55" w:rsidP="00C64F55">
      <w:pPr>
        <w:pStyle w:val="EndNoteBibliography"/>
        <w:spacing w:line="480" w:lineRule="auto"/>
        <w:ind w:left="720" w:hanging="720"/>
        <w:rPr>
          <w:sz w:val="24"/>
        </w:rPr>
      </w:pPr>
      <w:bookmarkStart w:id="40" w:name="_ENREF_35"/>
      <w:r w:rsidRPr="00B033DB">
        <w:rPr>
          <w:sz w:val="24"/>
        </w:rPr>
        <w:t>35.</w:t>
      </w:r>
      <w:r w:rsidRPr="00B033DB">
        <w:rPr>
          <w:sz w:val="24"/>
        </w:rPr>
        <w:tab/>
        <w:t xml:space="preserve">Arnedt JT, Cuddihy L, Swanson LM, Pickett S, Aikens J, Chervin RD. Randomized controlled trial of telephone-delivered cognitive behavioral therapy for chronic insomnia. </w:t>
      </w:r>
      <w:r w:rsidRPr="00B033DB">
        <w:rPr>
          <w:i/>
          <w:sz w:val="24"/>
        </w:rPr>
        <w:t>Sleep</w:t>
      </w:r>
      <w:r w:rsidRPr="00B033DB">
        <w:rPr>
          <w:sz w:val="24"/>
        </w:rPr>
        <w:t>. 2013;36(3):353-362. doi:10.5665/sleep.2448</w:t>
      </w:r>
      <w:bookmarkEnd w:id="40"/>
    </w:p>
    <w:p w14:paraId="5AF0AFEF" w14:textId="77777777" w:rsidR="00C64F55" w:rsidRPr="00B033DB" w:rsidRDefault="00C64F55" w:rsidP="00C64F55">
      <w:pPr>
        <w:pStyle w:val="EndNoteBibliography"/>
        <w:spacing w:line="480" w:lineRule="auto"/>
        <w:ind w:left="720" w:hanging="720"/>
        <w:rPr>
          <w:sz w:val="24"/>
        </w:rPr>
      </w:pPr>
      <w:bookmarkStart w:id="41" w:name="_ENREF_36"/>
      <w:r w:rsidRPr="00B033DB">
        <w:rPr>
          <w:sz w:val="24"/>
        </w:rPr>
        <w:t>36.</w:t>
      </w:r>
      <w:r w:rsidRPr="00B033DB">
        <w:rPr>
          <w:sz w:val="24"/>
        </w:rPr>
        <w:tab/>
        <w:t xml:space="preserve">Beebe LH, Smith K, Phillips C. Effect of a telephone intervention on measures of psychiatric and nonpsychiatric medication adherence in outpatients with schizophrenia spectrum disorders. </w:t>
      </w:r>
      <w:r w:rsidRPr="00B033DB">
        <w:rPr>
          <w:i/>
          <w:sz w:val="24"/>
        </w:rPr>
        <w:t>J Psychosoc Nurs Ment Health Serv</w:t>
      </w:r>
      <w:r w:rsidRPr="00B033DB">
        <w:rPr>
          <w:sz w:val="24"/>
        </w:rPr>
        <w:t>. 2017;55(1):29-36. doi:10.3928/02793695-20170119-04</w:t>
      </w:r>
      <w:bookmarkEnd w:id="41"/>
    </w:p>
    <w:p w14:paraId="00A18FF5" w14:textId="77777777" w:rsidR="00C64F55" w:rsidRPr="00B033DB" w:rsidRDefault="00C64F55" w:rsidP="00C64F55">
      <w:pPr>
        <w:pStyle w:val="EndNoteBibliography"/>
        <w:spacing w:line="480" w:lineRule="auto"/>
        <w:ind w:left="720" w:hanging="720"/>
        <w:rPr>
          <w:sz w:val="24"/>
        </w:rPr>
      </w:pPr>
      <w:bookmarkStart w:id="42" w:name="_ENREF_37"/>
      <w:r w:rsidRPr="00B033DB">
        <w:rPr>
          <w:sz w:val="24"/>
        </w:rPr>
        <w:t>37.</w:t>
      </w:r>
      <w:r w:rsidRPr="00B033DB">
        <w:rPr>
          <w:sz w:val="24"/>
        </w:rPr>
        <w:tab/>
        <w:t xml:space="preserve">Timko C, Harris AHS, Jannausch M, Ilgen M. Randomized controlled trial of telephone monitoring with psychiatry inpatients with co-occurring substance use and mental health disorders. </w:t>
      </w:r>
      <w:r w:rsidRPr="00B033DB">
        <w:rPr>
          <w:i/>
          <w:sz w:val="24"/>
        </w:rPr>
        <w:t>Drug Alcohol Depend</w:t>
      </w:r>
      <w:r w:rsidRPr="00B033DB">
        <w:rPr>
          <w:sz w:val="24"/>
        </w:rPr>
        <w:t>. 2019;194:230-237. doi:10.1016/j.drugalcdep.2018.09.010</w:t>
      </w:r>
      <w:bookmarkEnd w:id="42"/>
    </w:p>
    <w:p w14:paraId="0A868E21" w14:textId="77777777" w:rsidR="00C64F55" w:rsidRPr="00B033DB" w:rsidRDefault="00C64F55" w:rsidP="00C64F55">
      <w:pPr>
        <w:pStyle w:val="EndNoteBibliography"/>
        <w:spacing w:line="480" w:lineRule="auto"/>
        <w:ind w:left="720" w:hanging="720"/>
        <w:rPr>
          <w:sz w:val="24"/>
        </w:rPr>
      </w:pPr>
      <w:bookmarkStart w:id="43" w:name="_ENREF_38"/>
      <w:r w:rsidRPr="00B033DB">
        <w:rPr>
          <w:sz w:val="24"/>
        </w:rPr>
        <w:t>38.</w:t>
      </w:r>
      <w:r w:rsidRPr="00B033DB">
        <w:rPr>
          <w:sz w:val="24"/>
        </w:rPr>
        <w:tab/>
        <w:t xml:space="preserve">Timko C, Below M, Vittorio L, et al. Randomized controlled trial of enhanced telephone monitoring with detoxification patients: 3- and 6-month outcomes. </w:t>
      </w:r>
      <w:r w:rsidRPr="00B033DB">
        <w:rPr>
          <w:i/>
          <w:sz w:val="24"/>
        </w:rPr>
        <w:t>J Subst Abuse Treat</w:t>
      </w:r>
      <w:r w:rsidRPr="00B033DB">
        <w:rPr>
          <w:sz w:val="24"/>
        </w:rPr>
        <w:t>. 2019;99:24-31. doi:10.1016/j.jsat.2018.12.008</w:t>
      </w:r>
      <w:bookmarkEnd w:id="43"/>
    </w:p>
    <w:p w14:paraId="28FC0F0D" w14:textId="77777777" w:rsidR="00C64F55" w:rsidRPr="00B033DB" w:rsidRDefault="00C64F55" w:rsidP="00C64F55">
      <w:pPr>
        <w:pStyle w:val="EndNoteBibliography"/>
        <w:spacing w:line="480" w:lineRule="auto"/>
        <w:ind w:left="720" w:hanging="720"/>
        <w:rPr>
          <w:sz w:val="24"/>
        </w:rPr>
      </w:pPr>
      <w:bookmarkStart w:id="44" w:name="_ENREF_39"/>
      <w:r w:rsidRPr="00B033DB">
        <w:rPr>
          <w:sz w:val="24"/>
        </w:rPr>
        <w:t>39.</w:t>
      </w:r>
      <w:r w:rsidRPr="00B033DB">
        <w:rPr>
          <w:sz w:val="24"/>
        </w:rPr>
        <w:tab/>
        <w:t xml:space="preserve">McKellar J, Wagner T, Harris A, Oehlert M, Buckley S, Moos R. One-year outcomes of telephone case monitoring for patients with substance use disorder. </w:t>
      </w:r>
      <w:r w:rsidRPr="00B033DB">
        <w:rPr>
          <w:i/>
          <w:sz w:val="24"/>
        </w:rPr>
        <w:t>Addict Behav</w:t>
      </w:r>
      <w:r w:rsidRPr="00B033DB">
        <w:rPr>
          <w:sz w:val="24"/>
        </w:rPr>
        <w:t>. 2012;37(10):1069-1074. doi:10.1016/j.addbeh.2012.03.009</w:t>
      </w:r>
      <w:bookmarkEnd w:id="44"/>
    </w:p>
    <w:p w14:paraId="5D8509A2" w14:textId="77777777" w:rsidR="00C64F55" w:rsidRPr="00B033DB" w:rsidRDefault="00C64F55" w:rsidP="00C64F55">
      <w:pPr>
        <w:pStyle w:val="EndNoteBibliography"/>
        <w:spacing w:line="480" w:lineRule="auto"/>
        <w:ind w:left="720" w:hanging="720"/>
        <w:rPr>
          <w:sz w:val="24"/>
        </w:rPr>
      </w:pPr>
      <w:bookmarkStart w:id="45" w:name="_ENREF_40"/>
      <w:r w:rsidRPr="00B033DB">
        <w:rPr>
          <w:sz w:val="24"/>
        </w:rPr>
        <w:t>40.</w:t>
      </w:r>
      <w:r w:rsidRPr="00B033DB">
        <w:rPr>
          <w:sz w:val="24"/>
        </w:rPr>
        <w:tab/>
        <w:t xml:space="preserve">Lucht M, Quellmalz A, Mende M, et al. Effect of a 1-year short message service in detoxified alcohol-dependent patients: a multi-center, open-label randomized controlled trial. </w:t>
      </w:r>
      <w:r w:rsidRPr="00B033DB">
        <w:rPr>
          <w:i/>
          <w:sz w:val="24"/>
        </w:rPr>
        <w:t>Addiction</w:t>
      </w:r>
      <w:r w:rsidRPr="00B033DB">
        <w:rPr>
          <w:sz w:val="24"/>
        </w:rPr>
        <w:t>. 2021;116(6):1431-1442. doi:10.1111/add.15313</w:t>
      </w:r>
      <w:bookmarkEnd w:id="45"/>
    </w:p>
    <w:p w14:paraId="1DA7DC51" w14:textId="77777777" w:rsidR="00C64F55" w:rsidRPr="00B033DB" w:rsidRDefault="00C64F55" w:rsidP="00C64F55">
      <w:pPr>
        <w:pStyle w:val="EndNoteBibliography"/>
        <w:spacing w:line="480" w:lineRule="auto"/>
        <w:ind w:left="720" w:hanging="720"/>
        <w:rPr>
          <w:sz w:val="24"/>
        </w:rPr>
      </w:pPr>
      <w:bookmarkStart w:id="46" w:name="_ENREF_41"/>
      <w:r w:rsidRPr="00B033DB">
        <w:rPr>
          <w:sz w:val="24"/>
        </w:rPr>
        <w:t>41.</w:t>
      </w:r>
      <w:r w:rsidRPr="00B033DB">
        <w:rPr>
          <w:sz w:val="24"/>
        </w:rPr>
        <w:tab/>
        <w:t xml:space="preserve">McKay JR, Gustafson DH, Ivey M, et al. Efficacy and comparative effectiveness of telephone and smartphone remote continuing care interventions for alcohol use disorder: a randomized controlled trial. </w:t>
      </w:r>
      <w:r w:rsidRPr="00B033DB">
        <w:rPr>
          <w:i/>
          <w:sz w:val="24"/>
        </w:rPr>
        <w:t>Addiction</w:t>
      </w:r>
      <w:r w:rsidRPr="00B033DB">
        <w:rPr>
          <w:sz w:val="24"/>
        </w:rPr>
        <w:t>. 2022;117(5):1326-1337. doi:10.1111/add.15771</w:t>
      </w:r>
      <w:bookmarkEnd w:id="46"/>
    </w:p>
    <w:p w14:paraId="47F0BE8F" w14:textId="77777777" w:rsidR="00C64F55" w:rsidRPr="00B033DB" w:rsidRDefault="00C64F55" w:rsidP="00C64F55">
      <w:pPr>
        <w:pStyle w:val="EndNoteBibliography"/>
        <w:spacing w:line="480" w:lineRule="auto"/>
        <w:ind w:left="720" w:hanging="720"/>
        <w:rPr>
          <w:sz w:val="24"/>
        </w:rPr>
      </w:pPr>
      <w:bookmarkStart w:id="47" w:name="_ENREF_42"/>
      <w:r w:rsidRPr="00B033DB">
        <w:rPr>
          <w:sz w:val="24"/>
        </w:rPr>
        <w:t>42.</w:t>
      </w:r>
      <w:r w:rsidRPr="00B033DB">
        <w:rPr>
          <w:sz w:val="24"/>
        </w:rPr>
        <w:tab/>
        <w:t xml:space="preserve">McKay JR, Van Horn DH, Lynch KG, et al. An adaptive approach for identifying cocaine dependent patients who benefit from extended continuing care. </w:t>
      </w:r>
      <w:r w:rsidRPr="00B033DB">
        <w:rPr>
          <w:i/>
          <w:sz w:val="24"/>
        </w:rPr>
        <w:t>J Consult Clin Psychol</w:t>
      </w:r>
      <w:r w:rsidRPr="00B033DB">
        <w:rPr>
          <w:sz w:val="24"/>
        </w:rPr>
        <w:t>. 2013;81(6):1063-1073. doi:10.1037/a0034265</w:t>
      </w:r>
      <w:bookmarkEnd w:id="47"/>
    </w:p>
    <w:p w14:paraId="06B0AFDB" w14:textId="77777777" w:rsidR="00C64F55" w:rsidRPr="00B033DB" w:rsidRDefault="00C64F55" w:rsidP="00C64F55">
      <w:pPr>
        <w:pStyle w:val="EndNoteBibliography"/>
        <w:spacing w:line="480" w:lineRule="auto"/>
        <w:ind w:left="720" w:hanging="720"/>
        <w:rPr>
          <w:sz w:val="24"/>
        </w:rPr>
      </w:pPr>
      <w:bookmarkStart w:id="48" w:name="_ENREF_43"/>
      <w:r w:rsidRPr="00B033DB">
        <w:rPr>
          <w:sz w:val="24"/>
        </w:rPr>
        <w:t>43.</w:t>
      </w:r>
      <w:r w:rsidRPr="00B033DB">
        <w:rPr>
          <w:sz w:val="24"/>
        </w:rPr>
        <w:tab/>
        <w:t xml:space="preserve">McKay JR, Van Horn DH, Lynch KG, et al. Who benefits from extended continuing care for cocaine dependence? </w:t>
      </w:r>
      <w:r w:rsidRPr="00B033DB">
        <w:rPr>
          <w:i/>
          <w:sz w:val="24"/>
        </w:rPr>
        <w:t>Addict Behav</w:t>
      </w:r>
      <w:r w:rsidRPr="00B033DB">
        <w:rPr>
          <w:sz w:val="24"/>
        </w:rPr>
        <w:t>. 2014;39(3):660-668. doi:10.1016/j.addbeh.2013.11.019</w:t>
      </w:r>
      <w:bookmarkEnd w:id="48"/>
    </w:p>
    <w:p w14:paraId="09EC79AA" w14:textId="77777777" w:rsidR="00C64F55" w:rsidRPr="00B033DB" w:rsidRDefault="00C64F55" w:rsidP="00C64F55">
      <w:pPr>
        <w:pStyle w:val="EndNoteBibliography"/>
        <w:spacing w:line="480" w:lineRule="auto"/>
        <w:ind w:left="720" w:hanging="720"/>
        <w:rPr>
          <w:sz w:val="24"/>
        </w:rPr>
      </w:pPr>
      <w:bookmarkStart w:id="49" w:name="_ENREF_44"/>
      <w:r w:rsidRPr="00B033DB">
        <w:rPr>
          <w:sz w:val="24"/>
        </w:rPr>
        <w:t>44.</w:t>
      </w:r>
      <w:r w:rsidRPr="00B033DB">
        <w:rPr>
          <w:sz w:val="24"/>
        </w:rPr>
        <w:tab/>
        <w:t xml:space="preserve">McCollister K, Yang X, McKay JR. Cost-effectiveness analysis of a continuing care intervention for cocaine-dependent adults. </w:t>
      </w:r>
      <w:r w:rsidRPr="00B033DB">
        <w:rPr>
          <w:i/>
          <w:sz w:val="24"/>
        </w:rPr>
        <w:t>Drug Alcohol Depend</w:t>
      </w:r>
      <w:r w:rsidRPr="00B033DB">
        <w:rPr>
          <w:sz w:val="24"/>
        </w:rPr>
        <w:t>. 2016;158:38-44. doi:10.1016/j.drugalcdep.2015.10.032</w:t>
      </w:r>
      <w:bookmarkEnd w:id="49"/>
    </w:p>
    <w:p w14:paraId="3404126C" w14:textId="77777777" w:rsidR="00C64F55" w:rsidRPr="00B033DB" w:rsidRDefault="00C64F55" w:rsidP="00C64F55">
      <w:pPr>
        <w:pStyle w:val="EndNoteBibliography"/>
        <w:spacing w:line="480" w:lineRule="auto"/>
        <w:ind w:left="720" w:hanging="720"/>
        <w:rPr>
          <w:sz w:val="24"/>
        </w:rPr>
      </w:pPr>
      <w:bookmarkStart w:id="50" w:name="_ENREF_45"/>
      <w:r w:rsidRPr="00B033DB">
        <w:rPr>
          <w:sz w:val="24"/>
        </w:rPr>
        <w:t>45.</w:t>
      </w:r>
      <w:r w:rsidRPr="00B033DB">
        <w:rPr>
          <w:sz w:val="24"/>
        </w:rPr>
        <w:tab/>
        <w:t xml:space="preserve">Coughtrey AE, Pistrang N. The effectiveness of telephone-delivered psychological therapies for depression and anxiety: a systematic review. </w:t>
      </w:r>
      <w:r w:rsidRPr="00B033DB">
        <w:rPr>
          <w:i/>
          <w:sz w:val="24"/>
        </w:rPr>
        <w:t>J Telemed Telecare</w:t>
      </w:r>
      <w:r w:rsidRPr="00B033DB">
        <w:rPr>
          <w:sz w:val="24"/>
        </w:rPr>
        <w:t>. 2018;24(2):65-74. doi:10.1177/1357633x16686547</w:t>
      </w:r>
      <w:bookmarkEnd w:id="50"/>
    </w:p>
    <w:p w14:paraId="5982AAED" w14:textId="77777777" w:rsidR="00C64F55" w:rsidRPr="00B033DB" w:rsidRDefault="00C64F55" w:rsidP="00C64F55">
      <w:pPr>
        <w:pStyle w:val="EndNoteBibliography"/>
        <w:spacing w:line="480" w:lineRule="auto"/>
        <w:ind w:left="720" w:hanging="720"/>
        <w:rPr>
          <w:sz w:val="24"/>
        </w:rPr>
      </w:pPr>
      <w:bookmarkStart w:id="51" w:name="_ENREF_46"/>
      <w:r w:rsidRPr="00B033DB">
        <w:rPr>
          <w:sz w:val="24"/>
        </w:rPr>
        <w:t>46.</w:t>
      </w:r>
      <w:r w:rsidRPr="00B033DB">
        <w:rPr>
          <w:sz w:val="24"/>
        </w:rPr>
        <w:tab/>
        <w:t xml:space="preserve">Baker AL, Turner A, Beck A, et al. Telephone-delivered psychosocial interventions targeting key health priorities in adults with a psychotic disorder: systematic review. </w:t>
      </w:r>
      <w:r w:rsidRPr="00B033DB">
        <w:rPr>
          <w:i/>
          <w:sz w:val="24"/>
        </w:rPr>
        <w:t>Psychol Med</w:t>
      </w:r>
      <w:r w:rsidRPr="00B033DB">
        <w:rPr>
          <w:sz w:val="24"/>
        </w:rPr>
        <w:t>. 2018;48(16):2637-2657. doi:10.1017/s0033291718001125</w:t>
      </w:r>
      <w:bookmarkEnd w:id="51"/>
    </w:p>
    <w:p w14:paraId="06EF54F9" w14:textId="77777777" w:rsidR="00C64F55" w:rsidRPr="00B033DB" w:rsidRDefault="00C64F55" w:rsidP="00C64F55">
      <w:pPr>
        <w:pStyle w:val="EndNoteBibliography"/>
        <w:spacing w:line="480" w:lineRule="auto"/>
        <w:ind w:left="720" w:hanging="720"/>
        <w:rPr>
          <w:sz w:val="24"/>
        </w:rPr>
      </w:pPr>
      <w:bookmarkStart w:id="52" w:name="_ENREF_47"/>
      <w:r w:rsidRPr="00B033DB">
        <w:rPr>
          <w:sz w:val="24"/>
        </w:rPr>
        <w:t>47.</w:t>
      </w:r>
      <w:r w:rsidRPr="00B033DB">
        <w:rPr>
          <w:sz w:val="24"/>
        </w:rPr>
        <w:tab/>
        <w:t xml:space="preserve">Castro A, Gili M, Ricci-Cabello I, et al. Effectiveness and adherence of telephone-administered psychotherapy for depression: a systematic review and meta-analysis. </w:t>
      </w:r>
      <w:r w:rsidRPr="00B033DB">
        <w:rPr>
          <w:i/>
          <w:sz w:val="24"/>
        </w:rPr>
        <w:t>J Affect Disord</w:t>
      </w:r>
      <w:r w:rsidRPr="00B033DB">
        <w:rPr>
          <w:sz w:val="24"/>
        </w:rPr>
        <w:t>. 2020;260:514-526. doi:10.1016/j.jad.2019.09.023</w:t>
      </w:r>
      <w:bookmarkEnd w:id="52"/>
    </w:p>
    <w:p w14:paraId="5EBC34C0" w14:textId="77777777" w:rsidR="00C64F55" w:rsidRPr="00B033DB" w:rsidRDefault="00C64F55" w:rsidP="00C64F55">
      <w:pPr>
        <w:pStyle w:val="EndNoteBibliography"/>
        <w:spacing w:line="480" w:lineRule="auto"/>
        <w:ind w:left="720" w:hanging="720"/>
        <w:rPr>
          <w:sz w:val="24"/>
        </w:rPr>
      </w:pPr>
      <w:bookmarkStart w:id="53" w:name="_ENREF_48"/>
      <w:r w:rsidRPr="00B033DB">
        <w:rPr>
          <w:sz w:val="24"/>
        </w:rPr>
        <w:t>48.</w:t>
      </w:r>
      <w:r w:rsidRPr="00B033DB">
        <w:rPr>
          <w:sz w:val="24"/>
        </w:rPr>
        <w:tab/>
        <w:t xml:space="preserve">Jensen SA, Corralejo SM. Measurement issues: large effect sizes do not mean most people get better - clinical significance and the importance of individual results. </w:t>
      </w:r>
      <w:r w:rsidRPr="00B033DB">
        <w:rPr>
          <w:i/>
          <w:sz w:val="24"/>
        </w:rPr>
        <w:t>Child Adolesc Ment Health</w:t>
      </w:r>
      <w:r w:rsidRPr="00B033DB">
        <w:rPr>
          <w:sz w:val="24"/>
        </w:rPr>
        <w:t>. 2017;22(3):163-166. doi:10.1111/camh.12203</w:t>
      </w:r>
      <w:bookmarkEnd w:id="53"/>
    </w:p>
    <w:p w14:paraId="159D318E" w14:textId="5CD87C84" w:rsidR="00C47ED7" w:rsidRDefault="00C64F55" w:rsidP="00C47ED7">
      <w:pPr>
        <w:pStyle w:val="EndNoteBibliography"/>
        <w:spacing w:line="480" w:lineRule="auto"/>
        <w:ind w:left="720" w:hanging="720"/>
        <w:rPr>
          <w:sz w:val="24"/>
        </w:rPr>
      </w:pPr>
      <w:bookmarkStart w:id="54" w:name="_ENREF_49"/>
      <w:r w:rsidRPr="00B033DB">
        <w:rPr>
          <w:sz w:val="24"/>
        </w:rPr>
        <w:t>49.</w:t>
      </w:r>
      <w:r w:rsidRPr="00B033DB">
        <w:rPr>
          <w:sz w:val="24"/>
        </w:rPr>
        <w:tab/>
        <w:t xml:space="preserve">United Nations Development Programme. Human Development Index (HDI). </w:t>
      </w:r>
      <w:r w:rsidR="00261A71">
        <w:rPr>
          <w:sz w:val="24"/>
        </w:rPr>
        <w:t xml:space="preserve">Available at: </w:t>
      </w:r>
      <w:hyperlink r:id="rId13" w:anchor="/indicies/HDI" w:history="1">
        <w:r w:rsidRPr="00261A71">
          <w:rPr>
            <w:rStyle w:val="Hyperlink"/>
            <w:sz w:val="24"/>
          </w:rPr>
          <w:t>https://hdr.undp.org/data-center/human-development-index#/indicies/HDI</w:t>
        </w:r>
        <w:bookmarkEnd w:id="54"/>
      </w:hyperlink>
      <w:r w:rsidR="00261A71">
        <w:rPr>
          <w:sz w:val="24"/>
        </w:rPr>
        <w:t xml:space="preserve">. </w:t>
      </w:r>
      <w:r w:rsidR="00261A71" w:rsidRPr="00B033DB">
        <w:rPr>
          <w:sz w:val="24"/>
        </w:rPr>
        <w:t>Accessed July 18, 2022</w:t>
      </w:r>
      <w:r w:rsidR="00261A71">
        <w:rPr>
          <w:sz w:val="24"/>
        </w:rPr>
        <w:t>.</w:t>
      </w:r>
      <w:r w:rsidR="00C47ED7">
        <w:rPr>
          <w:sz w:val="24"/>
        </w:rPr>
        <w:br w:type="page"/>
      </w:r>
    </w:p>
    <w:p w14:paraId="16925BDE" w14:textId="73CED6A1" w:rsidR="00C47ED7" w:rsidRPr="00542837" w:rsidRDefault="00C47ED7" w:rsidP="00542837">
      <w:pPr>
        <w:pStyle w:val="Heading1"/>
        <w:rPr>
          <w:b w:val="0"/>
          <w:bCs/>
        </w:rPr>
      </w:pPr>
      <w:r w:rsidRPr="00542837">
        <w:t>Figure</w:t>
      </w:r>
      <w:r w:rsidRPr="00542837">
        <w:rPr>
          <w:bCs/>
        </w:rPr>
        <w:t xml:space="preserve"> </w:t>
      </w:r>
      <w:r w:rsidR="00B45F78">
        <w:rPr>
          <w:bCs/>
        </w:rPr>
        <w:t>Legend</w:t>
      </w:r>
    </w:p>
    <w:p w14:paraId="4A7590FA" w14:textId="77777777" w:rsidR="00C47ED7" w:rsidRPr="00542837" w:rsidRDefault="00C47ED7" w:rsidP="00542837">
      <w:pPr>
        <w:pStyle w:val="1-BodyText"/>
        <w:ind w:firstLine="0"/>
      </w:pPr>
      <w:r w:rsidRPr="00542837">
        <w:t>Figure 1. PRISMA Diagram</w:t>
      </w:r>
    </w:p>
    <w:p w14:paraId="21E788BD" w14:textId="275B3484" w:rsidR="00C47ED7" w:rsidRPr="00B033DB" w:rsidRDefault="00C47ED7" w:rsidP="00C64F55">
      <w:pPr>
        <w:pStyle w:val="EndNoteBibliography"/>
        <w:spacing w:line="480" w:lineRule="auto"/>
        <w:ind w:left="720" w:hanging="720"/>
        <w:rPr>
          <w:sz w:val="24"/>
        </w:rPr>
      </w:pPr>
      <w:r w:rsidRPr="00542837">
        <w:t>Figure 2. Evidence Map</w:t>
      </w:r>
    </w:p>
    <w:p w14:paraId="66D33B51" w14:textId="70CE1F11" w:rsidR="006A3A4D" w:rsidRDefault="009B3ACF" w:rsidP="0007509F">
      <w:pPr>
        <w:spacing w:line="480" w:lineRule="auto"/>
        <w:rPr>
          <w:sz w:val="24"/>
          <w:szCs w:val="24"/>
        </w:rPr>
      </w:pPr>
      <w:r w:rsidRPr="00B033DB">
        <w:rPr>
          <w:sz w:val="24"/>
          <w:szCs w:val="24"/>
        </w:rPr>
        <w:fldChar w:fldCharType="end"/>
      </w:r>
    </w:p>
    <w:p w14:paraId="2E8AC44A" w14:textId="77777777" w:rsidR="006A3A4D" w:rsidRDefault="006A3A4D">
      <w:pPr>
        <w:spacing w:after="160" w:line="259" w:lineRule="auto"/>
        <w:rPr>
          <w:sz w:val="24"/>
          <w:szCs w:val="24"/>
        </w:rPr>
      </w:pPr>
      <w:r>
        <w:rPr>
          <w:sz w:val="24"/>
          <w:szCs w:val="24"/>
        </w:rPr>
        <w:br w:type="page"/>
      </w:r>
    </w:p>
    <w:p w14:paraId="09327C10" w14:textId="42220DDC" w:rsidR="00B37CC1" w:rsidRPr="000C0FBB" w:rsidRDefault="006A3A4D" w:rsidP="000C0FBB">
      <w:pPr>
        <w:pStyle w:val="Heading1"/>
      </w:pPr>
      <w:r w:rsidRPr="000C0FBB">
        <w:t>List of SDC</w:t>
      </w:r>
    </w:p>
    <w:p w14:paraId="2F7A91A8" w14:textId="5E07AFB5" w:rsidR="006A3A4D" w:rsidRPr="006A3A4D" w:rsidRDefault="006A3A4D" w:rsidP="0007509F">
      <w:pPr>
        <w:spacing w:line="480" w:lineRule="auto"/>
        <w:rPr>
          <w:sz w:val="24"/>
          <w:szCs w:val="24"/>
        </w:rPr>
      </w:pPr>
      <w:r w:rsidRPr="006A3A4D">
        <w:rPr>
          <w:rFonts w:eastAsia="Times New Roman"/>
          <w:sz w:val="24"/>
          <w:szCs w:val="24"/>
        </w:rPr>
        <w:t>Supplemental Digital Content.doc</w:t>
      </w:r>
    </w:p>
    <w:sectPr w:rsidR="006A3A4D" w:rsidRPr="006A3A4D" w:rsidSect="007C0EC1">
      <w:footerReference w:type="default" r:id="rId14"/>
      <w:pgSz w:w="12240" w:h="15840"/>
      <w:pgMar w:top="1440" w:right="1440" w:bottom="1440" w:left="1440" w:header="720"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8D97C" w14:textId="77777777" w:rsidR="00111371" w:rsidRDefault="00111371" w:rsidP="00D8744D">
      <w:r>
        <w:separator/>
      </w:r>
    </w:p>
  </w:endnote>
  <w:endnote w:type="continuationSeparator" w:id="0">
    <w:p w14:paraId="3C1D505F" w14:textId="77777777" w:rsidR="00111371" w:rsidRDefault="00111371" w:rsidP="00D8744D">
      <w:r>
        <w:continuationSeparator/>
      </w:r>
    </w:p>
  </w:endnote>
  <w:endnote w:type="continuationNotice" w:id="1">
    <w:p w14:paraId="7E6911F6" w14:textId="77777777" w:rsidR="00111371" w:rsidRDefault="001113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Noto Serif CJK SC">
    <w:altName w:val="Calibri"/>
    <w:charset w:val="01"/>
    <w:family w:val="auto"/>
    <w:pitch w:val="variable"/>
  </w:font>
  <w:font w:name="Lohit Devanagari">
    <w:altName w:val="Cambria"/>
    <w:panose1 w:val="00000000000000000000"/>
    <w:charset w:val="00"/>
    <w:family w:val="roman"/>
    <w:notTrueType/>
    <w:pitch w:val="default"/>
  </w:font>
  <w:font w:name="Open Sans">
    <w:altName w:val="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0449964"/>
      <w:docPartObj>
        <w:docPartGallery w:val="Page Numbers (Bottom of Page)"/>
        <w:docPartUnique/>
      </w:docPartObj>
    </w:sdtPr>
    <w:sdtEndPr>
      <w:rPr>
        <w:noProof/>
      </w:rPr>
    </w:sdtEndPr>
    <w:sdtContent>
      <w:p w14:paraId="53BA4FB1" w14:textId="0CB3ACD0" w:rsidR="00265AFE" w:rsidRDefault="00265A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A62C83" w14:textId="77777777" w:rsidR="00265AFE" w:rsidRDefault="00265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78568D" w14:textId="77777777" w:rsidR="00111371" w:rsidRDefault="00111371" w:rsidP="00D8744D">
      <w:r>
        <w:separator/>
      </w:r>
    </w:p>
  </w:footnote>
  <w:footnote w:type="continuationSeparator" w:id="0">
    <w:p w14:paraId="6EEE0024" w14:textId="77777777" w:rsidR="00111371" w:rsidRDefault="00111371" w:rsidP="00D8744D">
      <w:r>
        <w:continuationSeparator/>
      </w:r>
    </w:p>
  </w:footnote>
  <w:footnote w:type="continuationNotice" w:id="1">
    <w:p w14:paraId="76B9F9E8" w14:textId="77777777" w:rsidR="00111371" w:rsidRDefault="0011137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309E8"/>
    <w:multiLevelType w:val="hybridMultilevel"/>
    <w:tmpl w:val="C666E566"/>
    <w:lvl w:ilvl="0" w:tplc="0409000F">
      <w:start w:val="1"/>
      <w:numFmt w:val="decimal"/>
      <w:lvlText w:val="%1."/>
      <w:lvlJc w:val="left"/>
      <w:pPr>
        <w:ind w:left="1080" w:hanging="720"/>
      </w:pPr>
      <w:rPr>
        <w:rFonts w:hint="default"/>
      </w:rPr>
    </w:lvl>
    <w:lvl w:ilvl="1" w:tplc="04090019">
      <w:start w:val="1"/>
      <w:numFmt w:val="lowerLetter"/>
      <w:lvlText w:val="%2."/>
      <w:lvlJc w:val="left"/>
      <w:pPr>
        <w:ind w:left="1710" w:hanging="360"/>
      </w:pPr>
    </w:lvl>
    <w:lvl w:ilvl="2" w:tplc="0409001B">
      <w:start w:val="1"/>
      <w:numFmt w:val="lowerRoman"/>
      <w:lvlText w:val="%3."/>
      <w:lvlJc w:val="right"/>
      <w:pPr>
        <w:ind w:left="2160" w:hanging="180"/>
      </w:pPr>
    </w:lvl>
    <w:lvl w:ilvl="3" w:tplc="67EE70BA">
      <w:start w:val="1"/>
      <w:numFmt w:val="decimal"/>
      <w:lvlText w:val="%4."/>
      <w:lvlJc w:val="left"/>
      <w:pPr>
        <w:ind w:left="2880" w:hanging="360"/>
      </w:pPr>
      <w:rPr>
        <w:rFonts w:hint="default"/>
        <w:sz w:val="22"/>
        <w:u w:val="none"/>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A57D70"/>
    <w:multiLevelType w:val="hybridMultilevel"/>
    <w:tmpl w:val="FA9CE8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1654BA6"/>
    <w:multiLevelType w:val="hybridMultilevel"/>
    <w:tmpl w:val="6352B18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8C303D2"/>
    <w:multiLevelType w:val="hybridMultilevel"/>
    <w:tmpl w:val="9872F21E"/>
    <w:lvl w:ilvl="0" w:tplc="27E26E9A">
      <w:start w:val="1"/>
      <w:numFmt w:val="bullet"/>
      <w:pStyle w:val="SummaryBoxBullet"/>
      <w:lvlText w:val=""/>
      <w:lvlJc w:val="left"/>
      <w:pPr>
        <w:ind w:left="720" w:hanging="360"/>
      </w:pPr>
      <w:rPr>
        <w:rFonts w:ascii="Wingdings 3" w:hAnsi="Wingdings 3" w:hint="default"/>
        <w:sz w:val="20"/>
        <w:szCs w:val="20"/>
      </w:rPr>
    </w:lvl>
    <w:lvl w:ilvl="1" w:tplc="540A0003">
      <w:start w:val="1"/>
      <w:numFmt w:val="bullet"/>
      <w:lvlText w:val="o"/>
      <w:lvlJc w:val="left"/>
      <w:pPr>
        <w:ind w:left="1440" w:hanging="360"/>
      </w:pPr>
      <w:rPr>
        <w:rFonts w:ascii="Courier New" w:hAnsi="Courier New" w:cs="Courier New" w:hint="default"/>
      </w:rPr>
    </w:lvl>
    <w:lvl w:ilvl="2" w:tplc="540A0005">
      <w:start w:val="1"/>
      <w:numFmt w:val="bullet"/>
      <w:lvlText w:val=""/>
      <w:lvlJc w:val="left"/>
      <w:pPr>
        <w:ind w:left="2160" w:hanging="360"/>
      </w:pPr>
      <w:rPr>
        <w:rFonts w:ascii="Wingdings" w:hAnsi="Wingdings" w:hint="default"/>
      </w:rPr>
    </w:lvl>
    <w:lvl w:ilvl="3" w:tplc="540A0001">
      <w:start w:val="1"/>
      <w:numFmt w:val="bullet"/>
      <w:lvlText w:val=""/>
      <w:lvlJc w:val="left"/>
      <w:pPr>
        <w:ind w:left="2880" w:hanging="360"/>
      </w:pPr>
      <w:rPr>
        <w:rFonts w:ascii="Symbol" w:hAnsi="Symbol" w:hint="default"/>
      </w:rPr>
    </w:lvl>
    <w:lvl w:ilvl="4" w:tplc="540A0003">
      <w:start w:val="1"/>
      <w:numFmt w:val="bullet"/>
      <w:lvlText w:val="o"/>
      <w:lvlJc w:val="left"/>
      <w:pPr>
        <w:ind w:left="3600" w:hanging="360"/>
      </w:pPr>
      <w:rPr>
        <w:rFonts w:ascii="Courier New" w:hAnsi="Courier New" w:cs="Courier New" w:hint="default"/>
      </w:rPr>
    </w:lvl>
    <w:lvl w:ilvl="5" w:tplc="540A0005">
      <w:start w:val="1"/>
      <w:numFmt w:val="bullet"/>
      <w:lvlText w:val=""/>
      <w:lvlJc w:val="left"/>
      <w:pPr>
        <w:ind w:left="4320" w:hanging="360"/>
      </w:pPr>
      <w:rPr>
        <w:rFonts w:ascii="Wingdings" w:hAnsi="Wingdings" w:hint="default"/>
      </w:rPr>
    </w:lvl>
    <w:lvl w:ilvl="6" w:tplc="540A0001">
      <w:start w:val="1"/>
      <w:numFmt w:val="bullet"/>
      <w:lvlText w:val=""/>
      <w:lvlJc w:val="left"/>
      <w:pPr>
        <w:ind w:left="5040" w:hanging="360"/>
      </w:pPr>
      <w:rPr>
        <w:rFonts w:ascii="Symbol" w:hAnsi="Symbol" w:hint="default"/>
      </w:rPr>
    </w:lvl>
    <w:lvl w:ilvl="7" w:tplc="540A0003">
      <w:start w:val="1"/>
      <w:numFmt w:val="bullet"/>
      <w:lvlText w:val="o"/>
      <w:lvlJc w:val="left"/>
      <w:pPr>
        <w:ind w:left="5760" w:hanging="360"/>
      </w:pPr>
      <w:rPr>
        <w:rFonts w:ascii="Courier New" w:hAnsi="Courier New" w:cs="Courier New" w:hint="default"/>
      </w:rPr>
    </w:lvl>
    <w:lvl w:ilvl="8" w:tplc="540A0005">
      <w:start w:val="1"/>
      <w:numFmt w:val="bullet"/>
      <w:lvlText w:val=""/>
      <w:lvlJc w:val="left"/>
      <w:pPr>
        <w:ind w:left="6480" w:hanging="360"/>
      </w:pPr>
      <w:rPr>
        <w:rFonts w:ascii="Wingdings" w:hAnsi="Wingdings" w:hint="default"/>
      </w:rPr>
    </w:lvl>
  </w:abstractNum>
  <w:abstractNum w:abstractNumId="4" w15:restartNumberingAfterBreak="0">
    <w:nsid w:val="38653F6C"/>
    <w:multiLevelType w:val="hybridMultilevel"/>
    <w:tmpl w:val="3A448DFE"/>
    <w:lvl w:ilvl="0" w:tplc="0409000F">
      <w:start w:val="1"/>
      <w:numFmt w:val="decimal"/>
      <w:lvlText w:val="%1."/>
      <w:lvlJc w:val="left"/>
      <w:pPr>
        <w:ind w:left="1080" w:hanging="720"/>
      </w:pPr>
      <w:rPr>
        <w:rFonts w:hint="default"/>
      </w:rPr>
    </w:lvl>
    <w:lvl w:ilvl="1" w:tplc="FFFFFFFF">
      <w:start w:val="1"/>
      <w:numFmt w:val="lowerLetter"/>
      <w:lvlText w:val="%2."/>
      <w:lvlJc w:val="left"/>
      <w:pPr>
        <w:ind w:left="171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hint="default"/>
        <w:sz w:val="22"/>
        <w:u w:val="none"/>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C293F0A"/>
    <w:multiLevelType w:val="hybridMultilevel"/>
    <w:tmpl w:val="26BA2F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8CC4B27"/>
    <w:multiLevelType w:val="hybridMultilevel"/>
    <w:tmpl w:val="F9E696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1348BA"/>
    <w:multiLevelType w:val="hybridMultilevel"/>
    <w:tmpl w:val="A59E21C4"/>
    <w:lvl w:ilvl="0" w:tplc="04090019">
      <w:start w:val="1"/>
      <w:numFmt w:val="lowerLetter"/>
      <w:lvlText w:val="%1."/>
      <w:lvlJc w:val="left"/>
      <w:pPr>
        <w:ind w:left="1710" w:hanging="360"/>
      </w:p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8" w15:restartNumberingAfterBreak="0">
    <w:nsid w:val="73CE07F9"/>
    <w:multiLevelType w:val="hybridMultilevel"/>
    <w:tmpl w:val="78C6B7EC"/>
    <w:lvl w:ilvl="0" w:tplc="67209FE0">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8347753">
    <w:abstractNumId w:val="0"/>
  </w:num>
  <w:num w:numId="2" w16cid:durableId="1129974053">
    <w:abstractNumId w:val="8"/>
  </w:num>
  <w:num w:numId="3" w16cid:durableId="1667587714">
    <w:abstractNumId w:val="3"/>
  </w:num>
  <w:num w:numId="4" w16cid:durableId="1713848144">
    <w:abstractNumId w:val="1"/>
  </w:num>
  <w:num w:numId="5" w16cid:durableId="1886402989">
    <w:abstractNumId w:val="6"/>
  </w:num>
  <w:num w:numId="6" w16cid:durableId="1391880283">
    <w:abstractNumId w:val="4"/>
  </w:num>
  <w:num w:numId="7" w16cid:durableId="1280262797">
    <w:abstractNumId w:val="7"/>
  </w:num>
  <w:num w:numId="8" w16cid:durableId="772630022">
    <w:abstractNumId w:val="2"/>
  </w:num>
  <w:num w:numId="9" w16cid:durableId="1463229065">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_no_italics Cop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v229dx3rrav4e905wx9sv2a0x2dw9deted&quot;&gt;AORR Final Searches - Last 10 Years&lt;record-ids&gt;&lt;item&gt;82&lt;/item&gt;&lt;item&gt;252&lt;/item&gt;&lt;item&gt;309&lt;/item&gt;&lt;item&gt;431&lt;/item&gt;&lt;item&gt;455&lt;/item&gt;&lt;item&gt;542&lt;/item&gt;&lt;item&gt;587&lt;/item&gt;&lt;item&gt;758&lt;/item&gt;&lt;item&gt;763&lt;/item&gt;&lt;item&gt;819&lt;/item&gt;&lt;item&gt;888&lt;/item&gt;&lt;item&gt;949&lt;/item&gt;&lt;item&gt;1080&lt;/item&gt;&lt;item&gt;1174&lt;/item&gt;&lt;item&gt;1178&lt;/item&gt;&lt;item&gt;1275&lt;/item&gt;&lt;item&gt;1289&lt;/item&gt;&lt;item&gt;1312&lt;/item&gt;&lt;item&gt;1329&lt;/item&gt;&lt;item&gt;1394&lt;/item&gt;&lt;item&gt;1414&lt;/item&gt;&lt;item&gt;1422&lt;/item&gt;&lt;item&gt;1454&lt;/item&gt;&lt;item&gt;1499&lt;/item&gt;&lt;item&gt;1524&lt;/item&gt;&lt;item&gt;1534&lt;/item&gt;&lt;item&gt;1561&lt;/item&gt;&lt;item&gt;1597&lt;/item&gt;&lt;item&gt;1802&lt;/item&gt;&lt;item&gt;1896&lt;/item&gt;&lt;item&gt;1964&lt;/item&gt;&lt;item&gt;2174&lt;/item&gt;&lt;item&gt;2197&lt;/item&gt;&lt;item&gt;2205&lt;/item&gt;&lt;item&gt;2206&lt;/item&gt;&lt;item&gt;2207&lt;/item&gt;&lt;item&gt;2208&lt;/item&gt;&lt;item&gt;2209&lt;/item&gt;&lt;item&gt;2210&lt;/item&gt;&lt;item&gt;2211&lt;/item&gt;&lt;item&gt;2214&lt;/item&gt;&lt;item&gt;2215&lt;/item&gt;&lt;item&gt;2216&lt;/item&gt;&lt;item&gt;2218&lt;/item&gt;&lt;item&gt;2302&lt;/item&gt;&lt;item&gt;2305&lt;/item&gt;&lt;item&gt;2307&lt;/item&gt;&lt;item&gt;2313&lt;/item&gt;&lt;item&gt;2314&lt;/item&gt;&lt;/record-ids&gt;&lt;/item&gt;&lt;/Libraries&gt;"/>
  </w:docVars>
  <w:rsids>
    <w:rsidRoot w:val="00883582"/>
    <w:rsid w:val="00000011"/>
    <w:rsid w:val="000000DF"/>
    <w:rsid w:val="00000175"/>
    <w:rsid w:val="000008A6"/>
    <w:rsid w:val="00000A19"/>
    <w:rsid w:val="00000C06"/>
    <w:rsid w:val="000013F8"/>
    <w:rsid w:val="00001A40"/>
    <w:rsid w:val="00001A53"/>
    <w:rsid w:val="00001F7D"/>
    <w:rsid w:val="00002300"/>
    <w:rsid w:val="00002C7D"/>
    <w:rsid w:val="0000358B"/>
    <w:rsid w:val="00003C56"/>
    <w:rsid w:val="00003D6D"/>
    <w:rsid w:val="00003E91"/>
    <w:rsid w:val="00003F21"/>
    <w:rsid w:val="00004307"/>
    <w:rsid w:val="00004AE4"/>
    <w:rsid w:val="00004BEC"/>
    <w:rsid w:val="0000522B"/>
    <w:rsid w:val="00005623"/>
    <w:rsid w:val="00005C02"/>
    <w:rsid w:val="0000658C"/>
    <w:rsid w:val="00006641"/>
    <w:rsid w:val="00006673"/>
    <w:rsid w:val="00006ADA"/>
    <w:rsid w:val="00006C72"/>
    <w:rsid w:val="00007128"/>
    <w:rsid w:val="0000714C"/>
    <w:rsid w:val="0000734B"/>
    <w:rsid w:val="0000785F"/>
    <w:rsid w:val="00010064"/>
    <w:rsid w:val="00010149"/>
    <w:rsid w:val="0001036F"/>
    <w:rsid w:val="000109FF"/>
    <w:rsid w:val="00010A8A"/>
    <w:rsid w:val="00010AA9"/>
    <w:rsid w:val="00011726"/>
    <w:rsid w:val="00011923"/>
    <w:rsid w:val="00011BD2"/>
    <w:rsid w:val="00011BFB"/>
    <w:rsid w:val="00011C1D"/>
    <w:rsid w:val="000122EC"/>
    <w:rsid w:val="00012B00"/>
    <w:rsid w:val="00012B03"/>
    <w:rsid w:val="00013142"/>
    <w:rsid w:val="000133AF"/>
    <w:rsid w:val="0001380E"/>
    <w:rsid w:val="00013B08"/>
    <w:rsid w:val="00013B5F"/>
    <w:rsid w:val="00013E19"/>
    <w:rsid w:val="00013E1A"/>
    <w:rsid w:val="00013E3A"/>
    <w:rsid w:val="0001547E"/>
    <w:rsid w:val="000157F6"/>
    <w:rsid w:val="000165A3"/>
    <w:rsid w:val="00016A35"/>
    <w:rsid w:val="00016BFE"/>
    <w:rsid w:val="00016D9D"/>
    <w:rsid w:val="000176C4"/>
    <w:rsid w:val="00020146"/>
    <w:rsid w:val="00020884"/>
    <w:rsid w:val="000208EB"/>
    <w:rsid w:val="00020F11"/>
    <w:rsid w:val="00021566"/>
    <w:rsid w:val="00021E28"/>
    <w:rsid w:val="00022636"/>
    <w:rsid w:val="00022B9F"/>
    <w:rsid w:val="00023280"/>
    <w:rsid w:val="000235DC"/>
    <w:rsid w:val="000238BD"/>
    <w:rsid w:val="00023B36"/>
    <w:rsid w:val="00024848"/>
    <w:rsid w:val="00024A20"/>
    <w:rsid w:val="00024BCA"/>
    <w:rsid w:val="0002525F"/>
    <w:rsid w:val="00025EBF"/>
    <w:rsid w:val="00025EC4"/>
    <w:rsid w:val="00025F41"/>
    <w:rsid w:val="000260E8"/>
    <w:rsid w:val="000267B1"/>
    <w:rsid w:val="00026858"/>
    <w:rsid w:val="00026A95"/>
    <w:rsid w:val="00026C01"/>
    <w:rsid w:val="00026C57"/>
    <w:rsid w:val="00026D1D"/>
    <w:rsid w:val="000275E4"/>
    <w:rsid w:val="00027862"/>
    <w:rsid w:val="000278B7"/>
    <w:rsid w:val="00027A94"/>
    <w:rsid w:val="000300D7"/>
    <w:rsid w:val="00030B14"/>
    <w:rsid w:val="000310B5"/>
    <w:rsid w:val="00031362"/>
    <w:rsid w:val="00031506"/>
    <w:rsid w:val="00031694"/>
    <w:rsid w:val="000316FA"/>
    <w:rsid w:val="00031B14"/>
    <w:rsid w:val="00031C43"/>
    <w:rsid w:val="00032170"/>
    <w:rsid w:val="000321A5"/>
    <w:rsid w:val="00032A65"/>
    <w:rsid w:val="00033124"/>
    <w:rsid w:val="00033337"/>
    <w:rsid w:val="000334F6"/>
    <w:rsid w:val="000347E0"/>
    <w:rsid w:val="00034945"/>
    <w:rsid w:val="00034DCB"/>
    <w:rsid w:val="0003515C"/>
    <w:rsid w:val="000351D4"/>
    <w:rsid w:val="00035D4F"/>
    <w:rsid w:val="00036246"/>
    <w:rsid w:val="0003659D"/>
    <w:rsid w:val="00036C5B"/>
    <w:rsid w:val="000370C2"/>
    <w:rsid w:val="000370D9"/>
    <w:rsid w:val="0003721D"/>
    <w:rsid w:val="00037A35"/>
    <w:rsid w:val="00037F0C"/>
    <w:rsid w:val="00040015"/>
    <w:rsid w:val="00040550"/>
    <w:rsid w:val="000407DE"/>
    <w:rsid w:val="0004122C"/>
    <w:rsid w:val="00041298"/>
    <w:rsid w:val="00041EC9"/>
    <w:rsid w:val="00042283"/>
    <w:rsid w:val="000426F3"/>
    <w:rsid w:val="00042A7B"/>
    <w:rsid w:val="00042AA8"/>
    <w:rsid w:val="00042F39"/>
    <w:rsid w:val="000430EF"/>
    <w:rsid w:val="00043604"/>
    <w:rsid w:val="000447F7"/>
    <w:rsid w:val="00044AD6"/>
    <w:rsid w:val="00044F87"/>
    <w:rsid w:val="000450EE"/>
    <w:rsid w:val="000451ED"/>
    <w:rsid w:val="00045550"/>
    <w:rsid w:val="000455BD"/>
    <w:rsid w:val="0004572E"/>
    <w:rsid w:val="0004587E"/>
    <w:rsid w:val="000458CD"/>
    <w:rsid w:val="00045FB9"/>
    <w:rsid w:val="00046130"/>
    <w:rsid w:val="00046BD1"/>
    <w:rsid w:val="00047EBE"/>
    <w:rsid w:val="00050436"/>
    <w:rsid w:val="00050463"/>
    <w:rsid w:val="0005068F"/>
    <w:rsid w:val="0005141E"/>
    <w:rsid w:val="00051A17"/>
    <w:rsid w:val="00051DF0"/>
    <w:rsid w:val="00052220"/>
    <w:rsid w:val="00053E1F"/>
    <w:rsid w:val="000548E0"/>
    <w:rsid w:val="0005491A"/>
    <w:rsid w:val="0005498B"/>
    <w:rsid w:val="00054BE6"/>
    <w:rsid w:val="00054C0C"/>
    <w:rsid w:val="00054E26"/>
    <w:rsid w:val="000554A5"/>
    <w:rsid w:val="00055710"/>
    <w:rsid w:val="00055F7D"/>
    <w:rsid w:val="000569F3"/>
    <w:rsid w:val="00056D5A"/>
    <w:rsid w:val="00060910"/>
    <w:rsid w:val="00060AFA"/>
    <w:rsid w:val="000614C2"/>
    <w:rsid w:val="00061606"/>
    <w:rsid w:val="00061825"/>
    <w:rsid w:val="0006198A"/>
    <w:rsid w:val="000619C4"/>
    <w:rsid w:val="00061E03"/>
    <w:rsid w:val="000627F3"/>
    <w:rsid w:val="00062C0C"/>
    <w:rsid w:val="00062CD9"/>
    <w:rsid w:val="00063681"/>
    <w:rsid w:val="00063C5B"/>
    <w:rsid w:val="00063FB8"/>
    <w:rsid w:val="00064026"/>
    <w:rsid w:val="00064194"/>
    <w:rsid w:val="00064A74"/>
    <w:rsid w:val="00064CDE"/>
    <w:rsid w:val="00064D11"/>
    <w:rsid w:val="000650F8"/>
    <w:rsid w:val="00065398"/>
    <w:rsid w:val="00065581"/>
    <w:rsid w:val="000656BC"/>
    <w:rsid w:val="00065DC5"/>
    <w:rsid w:val="00065DF4"/>
    <w:rsid w:val="00065F35"/>
    <w:rsid w:val="0006630A"/>
    <w:rsid w:val="00066746"/>
    <w:rsid w:val="000667C0"/>
    <w:rsid w:val="0006743D"/>
    <w:rsid w:val="0006788D"/>
    <w:rsid w:val="00067AD6"/>
    <w:rsid w:val="00067F10"/>
    <w:rsid w:val="000701F5"/>
    <w:rsid w:val="00070859"/>
    <w:rsid w:val="00070A19"/>
    <w:rsid w:val="00070A48"/>
    <w:rsid w:val="00070EC9"/>
    <w:rsid w:val="00071CB3"/>
    <w:rsid w:val="00071D80"/>
    <w:rsid w:val="00071FDB"/>
    <w:rsid w:val="00072005"/>
    <w:rsid w:val="00072589"/>
    <w:rsid w:val="00072718"/>
    <w:rsid w:val="00072906"/>
    <w:rsid w:val="000729A1"/>
    <w:rsid w:val="000729EA"/>
    <w:rsid w:val="00072A05"/>
    <w:rsid w:val="00072BA1"/>
    <w:rsid w:val="00073012"/>
    <w:rsid w:val="00073633"/>
    <w:rsid w:val="0007368D"/>
    <w:rsid w:val="00073D1A"/>
    <w:rsid w:val="00073EC5"/>
    <w:rsid w:val="00074B3E"/>
    <w:rsid w:val="0007509F"/>
    <w:rsid w:val="000756D5"/>
    <w:rsid w:val="0007570C"/>
    <w:rsid w:val="0007583D"/>
    <w:rsid w:val="00075BF1"/>
    <w:rsid w:val="00075C2E"/>
    <w:rsid w:val="000764DC"/>
    <w:rsid w:val="000766B5"/>
    <w:rsid w:val="00076997"/>
    <w:rsid w:val="00076EF0"/>
    <w:rsid w:val="000770AC"/>
    <w:rsid w:val="00077AE8"/>
    <w:rsid w:val="00077BA2"/>
    <w:rsid w:val="00077D3C"/>
    <w:rsid w:val="00077FDB"/>
    <w:rsid w:val="0008009E"/>
    <w:rsid w:val="000800D0"/>
    <w:rsid w:val="000802CA"/>
    <w:rsid w:val="00080588"/>
    <w:rsid w:val="0008147B"/>
    <w:rsid w:val="0008147E"/>
    <w:rsid w:val="000814AD"/>
    <w:rsid w:val="00081551"/>
    <w:rsid w:val="00081763"/>
    <w:rsid w:val="00081EA7"/>
    <w:rsid w:val="00082268"/>
    <w:rsid w:val="00082474"/>
    <w:rsid w:val="0008249A"/>
    <w:rsid w:val="00082D2A"/>
    <w:rsid w:val="00082E28"/>
    <w:rsid w:val="00083017"/>
    <w:rsid w:val="00083132"/>
    <w:rsid w:val="000841A3"/>
    <w:rsid w:val="00084601"/>
    <w:rsid w:val="000853A7"/>
    <w:rsid w:val="0008570A"/>
    <w:rsid w:val="0008580C"/>
    <w:rsid w:val="0008625F"/>
    <w:rsid w:val="000872A8"/>
    <w:rsid w:val="000874B5"/>
    <w:rsid w:val="00087675"/>
    <w:rsid w:val="0008774C"/>
    <w:rsid w:val="0008799C"/>
    <w:rsid w:val="0009056D"/>
    <w:rsid w:val="000907C0"/>
    <w:rsid w:val="00090BC4"/>
    <w:rsid w:val="00091035"/>
    <w:rsid w:val="00091B0E"/>
    <w:rsid w:val="00091D66"/>
    <w:rsid w:val="0009253C"/>
    <w:rsid w:val="00092669"/>
    <w:rsid w:val="000937BB"/>
    <w:rsid w:val="00093B2C"/>
    <w:rsid w:val="00093C40"/>
    <w:rsid w:val="00093E0A"/>
    <w:rsid w:val="00093E5F"/>
    <w:rsid w:val="00094273"/>
    <w:rsid w:val="00094646"/>
    <w:rsid w:val="00094A26"/>
    <w:rsid w:val="000950FC"/>
    <w:rsid w:val="00095268"/>
    <w:rsid w:val="000952B1"/>
    <w:rsid w:val="0009535B"/>
    <w:rsid w:val="000958CF"/>
    <w:rsid w:val="00095A63"/>
    <w:rsid w:val="00095D71"/>
    <w:rsid w:val="00095DFA"/>
    <w:rsid w:val="0009608D"/>
    <w:rsid w:val="0009619A"/>
    <w:rsid w:val="0009641D"/>
    <w:rsid w:val="00096604"/>
    <w:rsid w:val="00096B82"/>
    <w:rsid w:val="00096C64"/>
    <w:rsid w:val="00096CCA"/>
    <w:rsid w:val="00096CEE"/>
    <w:rsid w:val="00097056"/>
    <w:rsid w:val="00097236"/>
    <w:rsid w:val="000976E0"/>
    <w:rsid w:val="0009781B"/>
    <w:rsid w:val="0009787D"/>
    <w:rsid w:val="00097D2B"/>
    <w:rsid w:val="000A0656"/>
    <w:rsid w:val="000A068B"/>
    <w:rsid w:val="000A0AC0"/>
    <w:rsid w:val="000A0BDA"/>
    <w:rsid w:val="000A0CAB"/>
    <w:rsid w:val="000A0ED5"/>
    <w:rsid w:val="000A1089"/>
    <w:rsid w:val="000A1429"/>
    <w:rsid w:val="000A18C6"/>
    <w:rsid w:val="000A242E"/>
    <w:rsid w:val="000A2590"/>
    <w:rsid w:val="000A2AEB"/>
    <w:rsid w:val="000A2ECD"/>
    <w:rsid w:val="000A32C3"/>
    <w:rsid w:val="000A3A44"/>
    <w:rsid w:val="000A4344"/>
    <w:rsid w:val="000A4539"/>
    <w:rsid w:val="000A4956"/>
    <w:rsid w:val="000A5257"/>
    <w:rsid w:val="000A5326"/>
    <w:rsid w:val="000A5585"/>
    <w:rsid w:val="000A57F2"/>
    <w:rsid w:val="000A5FA8"/>
    <w:rsid w:val="000A626D"/>
    <w:rsid w:val="000A66BC"/>
    <w:rsid w:val="000B0055"/>
    <w:rsid w:val="000B0225"/>
    <w:rsid w:val="000B06B3"/>
    <w:rsid w:val="000B0C74"/>
    <w:rsid w:val="000B0D0F"/>
    <w:rsid w:val="000B1189"/>
    <w:rsid w:val="000B1523"/>
    <w:rsid w:val="000B1871"/>
    <w:rsid w:val="000B196D"/>
    <w:rsid w:val="000B217B"/>
    <w:rsid w:val="000B234E"/>
    <w:rsid w:val="000B2F5F"/>
    <w:rsid w:val="000B3195"/>
    <w:rsid w:val="000B3275"/>
    <w:rsid w:val="000B41B0"/>
    <w:rsid w:val="000B4476"/>
    <w:rsid w:val="000B4654"/>
    <w:rsid w:val="000B4730"/>
    <w:rsid w:val="000B4923"/>
    <w:rsid w:val="000B4CC1"/>
    <w:rsid w:val="000B4FAE"/>
    <w:rsid w:val="000B512B"/>
    <w:rsid w:val="000B51F8"/>
    <w:rsid w:val="000B5271"/>
    <w:rsid w:val="000B5B1C"/>
    <w:rsid w:val="000B6015"/>
    <w:rsid w:val="000B626C"/>
    <w:rsid w:val="000B6354"/>
    <w:rsid w:val="000B6696"/>
    <w:rsid w:val="000B69D7"/>
    <w:rsid w:val="000B749D"/>
    <w:rsid w:val="000B7936"/>
    <w:rsid w:val="000B7C10"/>
    <w:rsid w:val="000B7F7F"/>
    <w:rsid w:val="000C03DC"/>
    <w:rsid w:val="000C0718"/>
    <w:rsid w:val="000C0FBB"/>
    <w:rsid w:val="000C1309"/>
    <w:rsid w:val="000C151E"/>
    <w:rsid w:val="000C17BB"/>
    <w:rsid w:val="000C18BF"/>
    <w:rsid w:val="000C1CA6"/>
    <w:rsid w:val="000C2896"/>
    <w:rsid w:val="000C2DFB"/>
    <w:rsid w:val="000C44EC"/>
    <w:rsid w:val="000C4AB7"/>
    <w:rsid w:val="000C4BB4"/>
    <w:rsid w:val="000C5306"/>
    <w:rsid w:val="000C5378"/>
    <w:rsid w:val="000C56FE"/>
    <w:rsid w:val="000C5AB6"/>
    <w:rsid w:val="000C5EEE"/>
    <w:rsid w:val="000C6078"/>
    <w:rsid w:val="000C65DC"/>
    <w:rsid w:val="000C67DC"/>
    <w:rsid w:val="000C6D54"/>
    <w:rsid w:val="000C7DB7"/>
    <w:rsid w:val="000C7EDB"/>
    <w:rsid w:val="000D059E"/>
    <w:rsid w:val="000D08E0"/>
    <w:rsid w:val="000D0D4E"/>
    <w:rsid w:val="000D1026"/>
    <w:rsid w:val="000D16C8"/>
    <w:rsid w:val="000D27F4"/>
    <w:rsid w:val="000D2C94"/>
    <w:rsid w:val="000D3167"/>
    <w:rsid w:val="000D3A74"/>
    <w:rsid w:val="000D3CDB"/>
    <w:rsid w:val="000D40BC"/>
    <w:rsid w:val="000D44FD"/>
    <w:rsid w:val="000D454A"/>
    <w:rsid w:val="000D4968"/>
    <w:rsid w:val="000D49C1"/>
    <w:rsid w:val="000D4C4C"/>
    <w:rsid w:val="000D4FA3"/>
    <w:rsid w:val="000D52B7"/>
    <w:rsid w:val="000D5B43"/>
    <w:rsid w:val="000D663C"/>
    <w:rsid w:val="000D66DA"/>
    <w:rsid w:val="000D71F7"/>
    <w:rsid w:val="000D74CD"/>
    <w:rsid w:val="000D7AFC"/>
    <w:rsid w:val="000D7D47"/>
    <w:rsid w:val="000E026D"/>
    <w:rsid w:val="000E03B4"/>
    <w:rsid w:val="000E04C6"/>
    <w:rsid w:val="000E057B"/>
    <w:rsid w:val="000E060B"/>
    <w:rsid w:val="000E064C"/>
    <w:rsid w:val="000E08C5"/>
    <w:rsid w:val="000E09A9"/>
    <w:rsid w:val="000E12D2"/>
    <w:rsid w:val="000E1844"/>
    <w:rsid w:val="000E18FE"/>
    <w:rsid w:val="000E1995"/>
    <w:rsid w:val="000E1C05"/>
    <w:rsid w:val="000E23CC"/>
    <w:rsid w:val="000E2423"/>
    <w:rsid w:val="000E288B"/>
    <w:rsid w:val="000E2C59"/>
    <w:rsid w:val="000E308C"/>
    <w:rsid w:val="000E3547"/>
    <w:rsid w:val="000E3698"/>
    <w:rsid w:val="000E4380"/>
    <w:rsid w:val="000E43D2"/>
    <w:rsid w:val="000E46FB"/>
    <w:rsid w:val="000E4B89"/>
    <w:rsid w:val="000E50D9"/>
    <w:rsid w:val="000E5270"/>
    <w:rsid w:val="000E5B63"/>
    <w:rsid w:val="000E5C0F"/>
    <w:rsid w:val="000E5C9B"/>
    <w:rsid w:val="000E5FFA"/>
    <w:rsid w:val="000E64B4"/>
    <w:rsid w:val="000E65A4"/>
    <w:rsid w:val="000E663A"/>
    <w:rsid w:val="000E68DD"/>
    <w:rsid w:val="000E6C70"/>
    <w:rsid w:val="000E6F1E"/>
    <w:rsid w:val="000E7264"/>
    <w:rsid w:val="000E7ADF"/>
    <w:rsid w:val="000F0105"/>
    <w:rsid w:val="000F09C3"/>
    <w:rsid w:val="000F0B7F"/>
    <w:rsid w:val="000F0D3B"/>
    <w:rsid w:val="000F0FC6"/>
    <w:rsid w:val="000F14A9"/>
    <w:rsid w:val="000F1AEB"/>
    <w:rsid w:val="000F229B"/>
    <w:rsid w:val="000F3150"/>
    <w:rsid w:val="000F315D"/>
    <w:rsid w:val="000F320E"/>
    <w:rsid w:val="000F36D4"/>
    <w:rsid w:val="000F390C"/>
    <w:rsid w:val="000F3A59"/>
    <w:rsid w:val="000F3BAA"/>
    <w:rsid w:val="000F3BE6"/>
    <w:rsid w:val="000F3E18"/>
    <w:rsid w:val="000F44CF"/>
    <w:rsid w:val="000F563B"/>
    <w:rsid w:val="000F56C6"/>
    <w:rsid w:val="000F5EF1"/>
    <w:rsid w:val="000F6125"/>
    <w:rsid w:val="000F6277"/>
    <w:rsid w:val="000F656B"/>
    <w:rsid w:val="000F6BD6"/>
    <w:rsid w:val="000F7319"/>
    <w:rsid w:val="000F77CA"/>
    <w:rsid w:val="000F783D"/>
    <w:rsid w:val="000F7B85"/>
    <w:rsid w:val="000F7D16"/>
    <w:rsid w:val="000F7E30"/>
    <w:rsid w:val="001002A8"/>
    <w:rsid w:val="001004EE"/>
    <w:rsid w:val="00100642"/>
    <w:rsid w:val="00101002"/>
    <w:rsid w:val="001010C0"/>
    <w:rsid w:val="001019A8"/>
    <w:rsid w:val="0010297D"/>
    <w:rsid w:val="00102BF1"/>
    <w:rsid w:val="00102E42"/>
    <w:rsid w:val="00103554"/>
    <w:rsid w:val="001038E0"/>
    <w:rsid w:val="00103FB1"/>
    <w:rsid w:val="00104035"/>
    <w:rsid w:val="0010468D"/>
    <w:rsid w:val="0010495A"/>
    <w:rsid w:val="00104CC2"/>
    <w:rsid w:val="00104E5D"/>
    <w:rsid w:val="00105178"/>
    <w:rsid w:val="00105402"/>
    <w:rsid w:val="001055C3"/>
    <w:rsid w:val="001057D3"/>
    <w:rsid w:val="001058F9"/>
    <w:rsid w:val="0010599C"/>
    <w:rsid w:val="00105E92"/>
    <w:rsid w:val="00105F99"/>
    <w:rsid w:val="00105FE5"/>
    <w:rsid w:val="0010618F"/>
    <w:rsid w:val="001063F8"/>
    <w:rsid w:val="00106675"/>
    <w:rsid w:val="0010689D"/>
    <w:rsid w:val="0010728D"/>
    <w:rsid w:val="001078CC"/>
    <w:rsid w:val="00110082"/>
    <w:rsid w:val="0011015D"/>
    <w:rsid w:val="001104C9"/>
    <w:rsid w:val="001106A0"/>
    <w:rsid w:val="001106EF"/>
    <w:rsid w:val="00110769"/>
    <w:rsid w:val="00111118"/>
    <w:rsid w:val="00111371"/>
    <w:rsid w:val="001115B3"/>
    <w:rsid w:val="00111744"/>
    <w:rsid w:val="0011175D"/>
    <w:rsid w:val="001117C0"/>
    <w:rsid w:val="00111E4D"/>
    <w:rsid w:val="001120C2"/>
    <w:rsid w:val="001125A6"/>
    <w:rsid w:val="00112E79"/>
    <w:rsid w:val="0011336E"/>
    <w:rsid w:val="00113741"/>
    <w:rsid w:val="00113A56"/>
    <w:rsid w:val="00113CD3"/>
    <w:rsid w:val="00113CF2"/>
    <w:rsid w:val="0011402F"/>
    <w:rsid w:val="00115B2C"/>
    <w:rsid w:val="00115CBA"/>
    <w:rsid w:val="00116355"/>
    <w:rsid w:val="001164A6"/>
    <w:rsid w:val="00116988"/>
    <w:rsid w:val="00116B43"/>
    <w:rsid w:val="00116C32"/>
    <w:rsid w:val="00116C70"/>
    <w:rsid w:val="00117211"/>
    <w:rsid w:val="00117AF7"/>
    <w:rsid w:val="00117BBC"/>
    <w:rsid w:val="00117EA2"/>
    <w:rsid w:val="001203A0"/>
    <w:rsid w:val="0012046A"/>
    <w:rsid w:val="0012144F"/>
    <w:rsid w:val="001216D9"/>
    <w:rsid w:val="0012176C"/>
    <w:rsid w:val="00121AC4"/>
    <w:rsid w:val="00122053"/>
    <w:rsid w:val="0012247E"/>
    <w:rsid w:val="001231AA"/>
    <w:rsid w:val="001235DB"/>
    <w:rsid w:val="00123624"/>
    <w:rsid w:val="001239A0"/>
    <w:rsid w:val="00123C45"/>
    <w:rsid w:val="00123DBB"/>
    <w:rsid w:val="0012459F"/>
    <w:rsid w:val="00124A2E"/>
    <w:rsid w:val="00125507"/>
    <w:rsid w:val="00125D52"/>
    <w:rsid w:val="0012600F"/>
    <w:rsid w:val="00126450"/>
    <w:rsid w:val="00126486"/>
    <w:rsid w:val="00126B88"/>
    <w:rsid w:val="001272A0"/>
    <w:rsid w:val="001275ED"/>
    <w:rsid w:val="00127677"/>
    <w:rsid w:val="00127A51"/>
    <w:rsid w:val="00127C06"/>
    <w:rsid w:val="0013012C"/>
    <w:rsid w:val="00130279"/>
    <w:rsid w:val="0013027E"/>
    <w:rsid w:val="001308E6"/>
    <w:rsid w:val="00130D47"/>
    <w:rsid w:val="00130EA6"/>
    <w:rsid w:val="00130EE2"/>
    <w:rsid w:val="00130F2A"/>
    <w:rsid w:val="0013128F"/>
    <w:rsid w:val="001312E8"/>
    <w:rsid w:val="001315BD"/>
    <w:rsid w:val="001317ED"/>
    <w:rsid w:val="0013195B"/>
    <w:rsid w:val="00131EFA"/>
    <w:rsid w:val="00131F03"/>
    <w:rsid w:val="00132606"/>
    <w:rsid w:val="0013277C"/>
    <w:rsid w:val="00132E14"/>
    <w:rsid w:val="00132F11"/>
    <w:rsid w:val="00133457"/>
    <w:rsid w:val="00133C4D"/>
    <w:rsid w:val="001341EE"/>
    <w:rsid w:val="00134480"/>
    <w:rsid w:val="00134870"/>
    <w:rsid w:val="001348B7"/>
    <w:rsid w:val="00134926"/>
    <w:rsid w:val="00134D0A"/>
    <w:rsid w:val="00134D33"/>
    <w:rsid w:val="00134D61"/>
    <w:rsid w:val="0013546B"/>
    <w:rsid w:val="00135A64"/>
    <w:rsid w:val="0013609A"/>
    <w:rsid w:val="0013618B"/>
    <w:rsid w:val="001362A8"/>
    <w:rsid w:val="0013662E"/>
    <w:rsid w:val="00136A33"/>
    <w:rsid w:val="00136A5C"/>
    <w:rsid w:val="00136C1D"/>
    <w:rsid w:val="0013765F"/>
    <w:rsid w:val="00137902"/>
    <w:rsid w:val="00137CC5"/>
    <w:rsid w:val="0014023D"/>
    <w:rsid w:val="001403A7"/>
    <w:rsid w:val="001408DA"/>
    <w:rsid w:val="00140A70"/>
    <w:rsid w:val="00141209"/>
    <w:rsid w:val="00141354"/>
    <w:rsid w:val="00141609"/>
    <w:rsid w:val="00141B36"/>
    <w:rsid w:val="001420C8"/>
    <w:rsid w:val="001420F9"/>
    <w:rsid w:val="00142132"/>
    <w:rsid w:val="00142FB6"/>
    <w:rsid w:val="00143067"/>
    <w:rsid w:val="001431B5"/>
    <w:rsid w:val="00143310"/>
    <w:rsid w:val="00143740"/>
    <w:rsid w:val="00143C30"/>
    <w:rsid w:val="00143D4F"/>
    <w:rsid w:val="00144474"/>
    <w:rsid w:val="001446F2"/>
    <w:rsid w:val="0014499D"/>
    <w:rsid w:val="00144A4A"/>
    <w:rsid w:val="00144B21"/>
    <w:rsid w:val="00144C82"/>
    <w:rsid w:val="00144D34"/>
    <w:rsid w:val="00145043"/>
    <w:rsid w:val="00146739"/>
    <w:rsid w:val="00147034"/>
    <w:rsid w:val="00147FC0"/>
    <w:rsid w:val="00150562"/>
    <w:rsid w:val="001507C0"/>
    <w:rsid w:val="0015132C"/>
    <w:rsid w:val="0015161F"/>
    <w:rsid w:val="0015164C"/>
    <w:rsid w:val="00151658"/>
    <w:rsid w:val="0015181B"/>
    <w:rsid w:val="00151A3F"/>
    <w:rsid w:val="00151B73"/>
    <w:rsid w:val="00151F0F"/>
    <w:rsid w:val="00152033"/>
    <w:rsid w:val="0015213D"/>
    <w:rsid w:val="001527EE"/>
    <w:rsid w:val="0015280E"/>
    <w:rsid w:val="001528C1"/>
    <w:rsid w:val="00152902"/>
    <w:rsid w:val="00152904"/>
    <w:rsid w:val="00152920"/>
    <w:rsid w:val="00152DFC"/>
    <w:rsid w:val="00153C73"/>
    <w:rsid w:val="0015426C"/>
    <w:rsid w:val="00154BDE"/>
    <w:rsid w:val="00154E47"/>
    <w:rsid w:val="00155975"/>
    <w:rsid w:val="00155A1C"/>
    <w:rsid w:val="00155D6F"/>
    <w:rsid w:val="00155E16"/>
    <w:rsid w:val="00155EEF"/>
    <w:rsid w:val="0015606D"/>
    <w:rsid w:val="00156CFA"/>
    <w:rsid w:val="00157530"/>
    <w:rsid w:val="00157940"/>
    <w:rsid w:val="00157FD0"/>
    <w:rsid w:val="001609B3"/>
    <w:rsid w:val="001609BF"/>
    <w:rsid w:val="00160A15"/>
    <w:rsid w:val="00160A79"/>
    <w:rsid w:val="00161256"/>
    <w:rsid w:val="00161455"/>
    <w:rsid w:val="001619B6"/>
    <w:rsid w:val="00161D11"/>
    <w:rsid w:val="00161F14"/>
    <w:rsid w:val="00162004"/>
    <w:rsid w:val="00162610"/>
    <w:rsid w:val="0016263E"/>
    <w:rsid w:val="00162B10"/>
    <w:rsid w:val="00162C72"/>
    <w:rsid w:val="001634E7"/>
    <w:rsid w:val="001635FA"/>
    <w:rsid w:val="00163B5F"/>
    <w:rsid w:val="00163C8A"/>
    <w:rsid w:val="001643B0"/>
    <w:rsid w:val="0016463C"/>
    <w:rsid w:val="001650A0"/>
    <w:rsid w:val="00165116"/>
    <w:rsid w:val="0016547E"/>
    <w:rsid w:val="0016559C"/>
    <w:rsid w:val="0016574F"/>
    <w:rsid w:val="00166290"/>
    <w:rsid w:val="00166560"/>
    <w:rsid w:val="0016706E"/>
    <w:rsid w:val="00167205"/>
    <w:rsid w:val="00167438"/>
    <w:rsid w:val="00167E93"/>
    <w:rsid w:val="00170177"/>
    <w:rsid w:val="00170248"/>
    <w:rsid w:val="0017060C"/>
    <w:rsid w:val="00171301"/>
    <w:rsid w:val="0017153A"/>
    <w:rsid w:val="00171BC7"/>
    <w:rsid w:val="001724BC"/>
    <w:rsid w:val="00172556"/>
    <w:rsid w:val="0017295B"/>
    <w:rsid w:val="00172992"/>
    <w:rsid w:val="00173355"/>
    <w:rsid w:val="001734DD"/>
    <w:rsid w:val="00173717"/>
    <w:rsid w:val="0017387E"/>
    <w:rsid w:val="001739C4"/>
    <w:rsid w:val="0017436F"/>
    <w:rsid w:val="00174510"/>
    <w:rsid w:val="00174A4C"/>
    <w:rsid w:val="00174ACC"/>
    <w:rsid w:val="00174CDF"/>
    <w:rsid w:val="00174E4E"/>
    <w:rsid w:val="00175C59"/>
    <w:rsid w:val="001760C9"/>
    <w:rsid w:val="00176259"/>
    <w:rsid w:val="0017705A"/>
    <w:rsid w:val="00177151"/>
    <w:rsid w:val="0017735E"/>
    <w:rsid w:val="001776AE"/>
    <w:rsid w:val="001777F0"/>
    <w:rsid w:val="00177BE0"/>
    <w:rsid w:val="00177F2B"/>
    <w:rsid w:val="00180BB8"/>
    <w:rsid w:val="00180C40"/>
    <w:rsid w:val="00180FA4"/>
    <w:rsid w:val="00181449"/>
    <w:rsid w:val="00181E68"/>
    <w:rsid w:val="00181F0C"/>
    <w:rsid w:val="00182A40"/>
    <w:rsid w:val="00182D32"/>
    <w:rsid w:val="001840C7"/>
    <w:rsid w:val="00184C32"/>
    <w:rsid w:val="00184EDE"/>
    <w:rsid w:val="00184FC8"/>
    <w:rsid w:val="0018525C"/>
    <w:rsid w:val="001853E7"/>
    <w:rsid w:val="001856BB"/>
    <w:rsid w:val="00185A5C"/>
    <w:rsid w:val="00185A6A"/>
    <w:rsid w:val="001862BC"/>
    <w:rsid w:val="00186621"/>
    <w:rsid w:val="00186BA0"/>
    <w:rsid w:val="00186E38"/>
    <w:rsid w:val="001870F0"/>
    <w:rsid w:val="00187439"/>
    <w:rsid w:val="00187B2C"/>
    <w:rsid w:val="00187CF6"/>
    <w:rsid w:val="00187E9B"/>
    <w:rsid w:val="0019138F"/>
    <w:rsid w:val="001915A3"/>
    <w:rsid w:val="0019243A"/>
    <w:rsid w:val="001929FB"/>
    <w:rsid w:val="00192B7D"/>
    <w:rsid w:val="00192E8E"/>
    <w:rsid w:val="0019300C"/>
    <w:rsid w:val="00193057"/>
    <w:rsid w:val="00193126"/>
    <w:rsid w:val="001934A5"/>
    <w:rsid w:val="00193DBA"/>
    <w:rsid w:val="0019431E"/>
    <w:rsid w:val="00194488"/>
    <w:rsid w:val="0019499F"/>
    <w:rsid w:val="001951AE"/>
    <w:rsid w:val="001953DA"/>
    <w:rsid w:val="00195D3A"/>
    <w:rsid w:val="00196030"/>
    <w:rsid w:val="0019612E"/>
    <w:rsid w:val="001964AA"/>
    <w:rsid w:val="001968B7"/>
    <w:rsid w:val="00196C9D"/>
    <w:rsid w:val="001A0179"/>
    <w:rsid w:val="001A0886"/>
    <w:rsid w:val="001A0958"/>
    <w:rsid w:val="001A181D"/>
    <w:rsid w:val="001A1930"/>
    <w:rsid w:val="001A1DD8"/>
    <w:rsid w:val="001A2256"/>
    <w:rsid w:val="001A2C48"/>
    <w:rsid w:val="001A330A"/>
    <w:rsid w:val="001A3365"/>
    <w:rsid w:val="001A33AA"/>
    <w:rsid w:val="001A36BA"/>
    <w:rsid w:val="001A3765"/>
    <w:rsid w:val="001A3A13"/>
    <w:rsid w:val="001A3C5E"/>
    <w:rsid w:val="001A3D02"/>
    <w:rsid w:val="001A3EA8"/>
    <w:rsid w:val="001A4583"/>
    <w:rsid w:val="001A469E"/>
    <w:rsid w:val="001A47A2"/>
    <w:rsid w:val="001A49BF"/>
    <w:rsid w:val="001A49C2"/>
    <w:rsid w:val="001A4C30"/>
    <w:rsid w:val="001A4C8C"/>
    <w:rsid w:val="001A60B2"/>
    <w:rsid w:val="001A643D"/>
    <w:rsid w:val="001A678B"/>
    <w:rsid w:val="001A6BE9"/>
    <w:rsid w:val="001A6E67"/>
    <w:rsid w:val="001A6ED3"/>
    <w:rsid w:val="001A714D"/>
    <w:rsid w:val="001A752D"/>
    <w:rsid w:val="001A7749"/>
    <w:rsid w:val="001A7E2F"/>
    <w:rsid w:val="001A7F07"/>
    <w:rsid w:val="001B02DC"/>
    <w:rsid w:val="001B05DD"/>
    <w:rsid w:val="001B06F1"/>
    <w:rsid w:val="001B0E27"/>
    <w:rsid w:val="001B0F4D"/>
    <w:rsid w:val="001B15CB"/>
    <w:rsid w:val="001B1641"/>
    <w:rsid w:val="001B1881"/>
    <w:rsid w:val="001B1BEC"/>
    <w:rsid w:val="001B2256"/>
    <w:rsid w:val="001B269B"/>
    <w:rsid w:val="001B2BA8"/>
    <w:rsid w:val="001B2E33"/>
    <w:rsid w:val="001B2F90"/>
    <w:rsid w:val="001B31EF"/>
    <w:rsid w:val="001B34E2"/>
    <w:rsid w:val="001B3B29"/>
    <w:rsid w:val="001B3E72"/>
    <w:rsid w:val="001B47B2"/>
    <w:rsid w:val="001B4BB8"/>
    <w:rsid w:val="001B4CFB"/>
    <w:rsid w:val="001B50EA"/>
    <w:rsid w:val="001B5364"/>
    <w:rsid w:val="001B53AF"/>
    <w:rsid w:val="001B546F"/>
    <w:rsid w:val="001B555E"/>
    <w:rsid w:val="001B5B27"/>
    <w:rsid w:val="001B5D84"/>
    <w:rsid w:val="001B5F47"/>
    <w:rsid w:val="001B665F"/>
    <w:rsid w:val="001B6902"/>
    <w:rsid w:val="001B6FC0"/>
    <w:rsid w:val="001B7008"/>
    <w:rsid w:val="001B7109"/>
    <w:rsid w:val="001B7990"/>
    <w:rsid w:val="001B7A1A"/>
    <w:rsid w:val="001B7E0A"/>
    <w:rsid w:val="001C04CB"/>
    <w:rsid w:val="001C0524"/>
    <w:rsid w:val="001C080F"/>
    <w:rsid w:val="001C08E6"/>
    <w:rsid w:val="001C152A"/>
    <w:rsid w:val="001C187B"/>
    <w:rsid w:val="001C1B54"/>
    <w:rsid w:val="001C1E3D"/>
    <w:rsid w:val="001C2522"/>
    <w:rsid w:val="001C2813"/>
    <w:rsid w:val="001C2A4A"/>
    <w:rsid w:val="001C31D1"/>
    <w:rsid w:val="001C3219"/>
    <w:rsid w:val="001C3338"/>
    <w:rsid w:val="001C3490"/>
    <w:rsid w:val="001C35A3"/>
    <w:rsid w:val="001C373C"/>
    <w:rsid w:val="001C3C42"/>
    <w:rsid w:val="001C3C46"/>
    <w:rsid w:val="001C49A8"/>
    <w:rsid w:val="001C5089"/>
    <w:rsid w:val="001C50F3"/>
    <w:rsid w:val="001C575D"/>
    <w:rsid w:val="001C5AEE"/>
    <w:rsid w:val="001C65D4"/>
    <w:rsid w:val="001C69E9"/>
    <w:rsid w:val="001C6AE2"/>
    <w:rsid w:val="001C70B3"/>
    <w:rsid w:val="001C7746"/>
    <w:rsid w:val="001C7D53"/>
    <w:rsid w:val="001C7FC5"/>
    <w:rsid w:val="001D08AE"/>
    <w:rsid w:val="001D0E68"/>
    <w:rsid w:val="001D13BF"/>
    <w:rsid w:val="001D13CE"/>
    <w:rsid w:val="001D153D"/>
    <w:rsid w:val="001D1C2E"/>
    <w:rsid w:val="001D20E3"/>
    <w:rsid w:val="001D26ED"/>
    <w:rsid w:val="001D2995"/>
    <w:rsid w:val="001D346B"/>
    <w:rsid w:val="001D39E0"/>
    <w:rsid w:val="001D3DC8"/>
    <w:rsid w:val="001D3FE2"/>
    <w:rsid w:val="001D4054"/>
    <w:rsid w:val="001D4124"/>
    <w:rsid w:val="001D4198"/>
    <w:rsid w:val="001D4446"/>
    <w:rsid w:val="001D46D8"/>
    <w:rsid w:val="001D4A58"/>
    <w:rsid w:val="001D4AE7"/>
    <w:rsid w:val="001D4B7F"/>
    <w:rsid w:val="001D4BBE"/>
    <w:rsid w:val="001D5224"/>
    <w:rsid w:val="001D5358"/>
    <w:rsid w:val="001D554C"/>
    <w:rsid w:val="001D599C"/>
    <w:rsid w:val="001D618F"/>
    <w:rsid w:val="001D636E"/>
    <w:rsid w:val="001D675E"/>
    <w:rsid w:val="001D6933"/>
    <w:rsid w:val="001D6CB6"/>
    <w:rsid w:val="001D6D83"/>
    <w:rsid w:val="001D71BF"/>
    <w:rsid w:val="001D78BF"/>
    <w:rsid w:val="001D7C20"/>
    <w:rsid w:val="001D7EDF"/>
    <w:rsid w:val="001D7F0E"/>
    <w:rsid w:val="001E0076"/>
    <w:rsid w:val="001E00CB"/>
    <w:rsid w:val="001E05B4"/>
    <w:rsid w:val="001E1046"/>
    <w:rsid w:val="001E1301"/>
    <w:rsid w:val="001E1463"/>
    <w:rsid w:val="001E1850"/>
    <w:rsid w:val="001E1C66"/>
    <w:rsid w:val="001E2BA4"/>
    <w:rsid w:val="001E2E52"/>
    <w:rsid w:val="001E2E6E"/>
    <w:rsid w:val="001E2FBA"/>
    <w:rsid w:val="001E32AC"/>
    <w:rsid w:val="001E3821"/>
    <w:rsid w:val="001E4300"/>
    <w:rsid w:val="001E4414"/>
    <w:rsid w:val="001E476B"/>
    <w:rsid w:val="001E59E0"/>
    <w:rsid w:val="001E5FDF"/>
    <w:rsid w:val="001E6087"/>
    <w:rsid w:val="001E618C"/>
    <w:rsid w:val="001E631E"/>
    <w:rsid w:val="001E634D"/>
    <w:rsid w:val="001E653C"/>
    <w:rsid w:val="001E6744"/>
    <w:rsid w:val="001E675F"/>
    <w:rsid w:val="001E6AED"/>
    <w:rsid w:val="001E6B0D"/>
    <w:rsid w:val="001E7F22"/>
    <w:rsid w:val="001F0305"/>
    <w:rsid w:val="001F0842"/>
    <w:rsid w:val="001F14FE"/>
    <w:rsid w:val="001F153B"/>
    <w:rsid w:val="001F1636"/>
    <w:rsid w:val="001F17C1"/>
    <w:rsid w:val="001F1B8D"/>
    <w:rsid w:val="001F1D8F"/>
    <w:rsid w:val="001F1EDC"/>
    <w:rsid w:val="001F2121"/>
    <w:rsid w:val="001F229A"/>
    <w:rsid w:val="001F2347"/>
    <w:rsid w:val="001F2D3D"/>
    <w:rsid w:val="001F2FD0"/>
    <w:rsid w:val="001F357E"/>
    <w:rsid w:val="001F3676"/>
    <w:rsid w:val="001F3934"/>
    <w:rsid w:val="001F3B4A"/>
    <w:rsid w:val="001F3D14"/>
    <w:rsid w:val="001F3ED9"/>
    <w:rsid w:val="001F476E"/>
    <w:rsid w:val="001F483B"/>
    <w:rsid w:val="001F5018"/>
    <w:rsid w:val="001F555C"/>
    <w:rsid w:val="001F5B4D"/>
    <w:rsid w:val="001F5E36"/>
    <w:rsid w:val="001F6190"/>
    <w:rsid w:val="001F64B6"/>
    <w:rsid w:val="001F6507"/>
    <w:rsid w:val="001F6B18"/>
    <w:rsid w:val="001F6B92"/>
    <w:rsid w:val="00200A4C"/>
    <w:rsid w:val="002010FA"/>
    <w:rsid w:val="00201ED6"/>
    <w:rsid w:val="0020251C"/>
    <w:rsid w:val="0020260E"/>
    <w:rsid w:val="00202CC6"/>
    <w:rsid w:val="0020376F"/>
    <w:rsid w:val="0020394C"/>
    <w:rsid w:val="00203C34"/>
    <w:rsid w:val="00203D01"/>
    <w:rsid w:val="00203D0F"/>
    <w:rsid w:val="00203D27"/>
    <w:rsid w:val="00204734"/>
    <w:rsid w:val="00205060"/>
    <w:rsid w:val="00205332"/>
    <w:rsid w:val="00205C55"/>
    <w:rsid w:val="00206716"/>
    <w:rsid w:val="00206D33"/>
    <w:rsid w:val="00206D35"/>
    <w:rsid w:val="00207244"/>
    <w:rsid w:val="0020735D"/>
    <w:rsid w:val="00207A0B"/>
    <w:rsid w:val="00207C5A"/>
    <w:rsid w:val="0021021E"/>
    <w:rsid w:val="002102CF"/>
    <w:rsid w:val="00210882"/>
    <w:rsid w:val="00210FAC"/>
    <w:rsid w:val="00211253"/>
    <w:rsid w:val="002118C1"/>
    <w:rsid w:val="00211926"/>
    <w:rsid w:val="00211983"/>
    <w:rsid w:val="002120BA"/>
    <w:rsid w:val="00212849"/>
    <w:rsid w:val="0021317A"/>
    <w:rsid w:val="002139DC"/>
    <w:rsid w:val="00213DBE"/>
    <w:rsid w:val="00214224"/>
    <w:rsid w:val="00214320"/>
    <w:rsid w:val="00214749"/>
    <w:rsid w:val="00216998"/>
    <w:rsid w:val="00216F61"/>
    <w:rsid w:val="00217549"/>
    <w:rsid w:val="00217736"/>
    <w:rsid w:val="0022062F"/>
    <w:rsid w:val="0022096D"/>
    <w:rsid w:val="00220C95"/>
    <w:rsid w:val="00220D8A"/>
    <w:rsid w:val="00220EBB"/>
    <w:rsid w:val="002212BA"/>
    <w:rsid w:val="00221C43"/>
    <w:rsid w:val="00221C49"/>
    <w:rsid w:val="00221CD1"/>
    <w:rsid w:val="00221D3F"/>
    <w:rsid w:val="00221D7F"/>
    <w:rsid w:val="00222B2F"/>
    <w:rsid w:val="00222C83"/>
    <w:rsid w:val="00222F0E"/>
    <w:rsid w:val="0022302F"/>
    <w:rsid w:val="0022361F"/>
    <w:rsid w:val="00223654"/>
    <w:rsid w:val="00223C1B"/>
    <w:rsid w:val="00223FD0"/>
    <w:rsid w:val="00224213"/>
    <w:rsid w:val="00224251"/>
    <w:rsid w:val="00224342"/>
    <w:rsid w:val="00224404"/>
    <w:rsid w:val="002245E1"/>
    <w:rsid w:val="00224894"/>
    <w:rsid w:val="002248FE"/>
    <w:rsid w:val="0022497D"/>
    <w:rsid w:val="002255E2"/>
    <w:rsid w:val="00225846"/>
    <w:rsid w:val="0022597E"/>
    <w:rsid w:val="00225A64"/>
    <w:rsid w:val="00225BB1"/>
    <w:rsid w:val="00225E27"/>
    <w:rsid w:val="00226129"/>
    <w:rsid w:val="002269C0"/>
    <w:rsid w:val="00226BE0"/>
    <w:rsid w:val="0022730C"/>
    <w:rsid w:val="00227404"/>
    <w:rsid w:val="002278F8"/>
    <w:rsid w:val="0023053D"/>
    <w:rsid w:val="00230824"/>
    <w:rsid w:val="00230941"/>
    <w:rsid w:val="002310E1"/>
    <w:rsid w:val="0023172C"/>
    <w:rsid w:val="00231DEF"/>
    <w:rsid w:val="00232634"/>
    <w:rsid w:val="00232737"/>
    <w:rsid w:val="00232881"/>
    <w:rsid w:val="00233367"/>
    <w:rsid w:val="0023396B"/>
    <w:rsid w:val="00233B9A"/>
    <w:rsid w:val="00233DBF"/>
    <w:rsid w:val="00234A65"/>
    <w:rsid w:val="00234C53"/>
    <w:rsid w:val="00234E38"/>
    <w:rsid w:val="0023508B"/>
    <w:rsid w:val="002353D2"/>
    <w:rsid w:val="00235525"/>
    <w:rsid w:val="00235598"/>
    <w:rsid w:val="0023565A"/>
    <w:rsid w:val="00235B53"/>
    <w:rsid w:val="00235C39"/>
    <w:rsid w:val="00235D90"/>
    <w:rsid w:val="0023628A"/>
    <w:rsid w:val="002369E7"/>
    <w:rsid w:val="00237D1F"/>
    <w:rsid w:val="002400B9"/>
    <w:rsid w:val="0024031B"/>
    <w:rsid w:val="002406F4"/>
    <w:rsid w:val="0024072D"/>
    <w:rsid w:val="00240B8E"/>
    <w:rsid w:val="00240D05"/>
    <w:rsid w:val="00240DC6"/>
    <w:rsid w:val="00240F54"/>
    <w:rsid w:val="00240FC2"/>
    <w:rsid w:val="00241576"/>
    <w:rsid w:val="00241B2D"/>
    <w:rsid w:val="00241C92"/>
    <w:rsid w:val="00241D36"/>
    <w:rsid w:val="00241E7D"/>
    <w:rsid w:val="00242207"/>
    <w:rsid w:val="00242525"/>
    <w:rsid w:val="002428D2"/>
    <w:rsid w:val="00242D54"/>
    <w:rsid w:val="002431B9"/>
    <w:rsid w:val="00243498"/>
    <w:rsid w:val="002434F1"/>
    <w:rsid w:val="00243733"/>
    <w:rsid w:val="00243E2F"/>
    <w:rsid w:val="00244389"/>
    <w:rsid w:val="0024461D"/>
    <w:rsid w:val="00244BB3"/>
    <w:rsid w:val="002450C1"/>
    <w:rsid w:val="002451C8"/>
    <w:rsid w:val="00245492"/>
    <w:rsid w:val="0024635E"/>
    <w:rsid w:val="002467B4"/>
    <w:rsid w:val="00246A46"/>
    <w:rsid w:val="00246E82"/>
    <w:rsid w:val="002470E0"/>
    <w:rsid w:val="002471A7"/>
    <w:rsid w:val="002475D8"/>
    <w:rsid w:val="00247881"/>
    <w:rsid w:val="002478A1"/>
    <w:rsid w:val="00247C08"/>
    <w:rsid w:val="00250085"/>
    <w:rsid w:val="00250457"/>
    <w:rsid w:val="00250DA7"/>
    <w:rsid w:val="00251970"/>
    <w:rsid w:val="00251BF6"/>
    <w:rsid w:val="00251D9A"/>
    <w:rsid w:val="002523F3"/>
    <w:rsid w:val="002529E2"/>
    <w:rsid w:val="002532B7"/>
    <w:rsid w:val="002539D4"/>
    <w:rsid w:val="00254126"/>
    <w:rsid w:val="002541F9"/>
    <w:rsid w:val="0025431D"/>
    <w:rsid w:val="00254BE8"/>
    <w:rsid w:val="00255094"/>
    <w:rsid w:val="0025511E"/>
    <w:rsid w:val="0025511F"/>
    <w:rsid w:val="002553FE"/>
    <w:rsid w:val="00255417"/>
    <w:rsid w:val="002556AA"/>
    <w:rsid w:val="00256019"/>
    <w:rsid w:val="0025615F"/>
    <w:rsid w:val="002569D6"/>
    <w:rsid w:val="00256D39"/>
    <w:rsid w:val="00256DC6"/>
    <w:rsid w:val="00257431"/>
    <w:rsid w:val="0025761F"/>
    <w:rsid w:val="0025785D"/>
    <w:rsid w:val="00257C5C"/>
    <w:rsid w:val="00260228"/>
    <w:rsid w:val="002607BA"/>
    <w:rsid w:val="0026125F"/>
    <w:rsid w:val="0026169E"/>
    <w:rsid w:val="0026193E"/>
    <w:rsid w:val="00261A71"/>
    <w:rsid w:val="00262287"/>
    <w:rsid w:val="002624F5"/>
    <w:rsid w:val="00262918"/>
    <w:rsid w:val="00262EAC"/>
    <w:rsid w:val="0026325A"/>
    <w:rsid w:val="00263C3B"/>
    <w:rsid w:val="00263DAC"/>
    <w:rsid w:val="00263EB5"/>
    <w:rsid w:val="002641B5"/>
    <w:rsid w:val="002642DE"/>
    <w:rsid w:val="00265AFE"/>
    <w:rsid w:val="00265B02"/>
    <w:rsid w:val="00265C65"/>
    <w:rsid w:val="002660F4"/>
    <w:rsid w:val="00266874"/>
    <w:rsid w:val="00266C4D"/>
    <w:rsid w:val="00267276"/>
    <w:rsid w:val="002676AE"/>
    <w:rsid w:val="002677A6"/>
    <w:rsid w:val="00267876"/>
    <w:rsid w:val="00267AF0"/>
    <w:rsid w:val="00267C48"/>
    <w:rsid w:val="00267ED0"/>
    <w:rsid w:val="00267F38"/>
    <w:rsid w:val="002700DE"/>
    <w:rsid w:val="002704DF"/>
    <w:rsid w:val="00270626"/>
    <w:rsid w:val="002709BB"/>
    <w:rsid w:val="002709CA"/>
    <w:rsid w:val="00270A82"/>
    <w:rsid w:val="00270A8E"/>
    <w:rsid w:val="002711D7"/>
    <w:rsid w:val="0027133C"/>
    <w:rsid w:val="002713FC"/>
    <w:rsid w:val="00271A1D"/>
    <w:rsid w:val="002725D7"/>
    <w:rsid w:val="0027275A"/>
    <w:rsid w:val="0027284B"/>
    <w:rsid w:val="00272BDC"/>
    <w:rsid w:val="00272D1B"/>
    <w:rsid w:val="00272D51"/>
    <w:rsid w:val="00272F1F"/>
    <w:rsid w:val="00272FA1"/>
    <w:rsid w:val="00272FE4"/>
    <w:rsid w:val="002730E4"/>
    <w:rsid w:val="0027344B"/>
    <w:rsid w:val="00273DFA"/>
    <w:rsid w:val="002743C5"/>
    <w:rsid w:val="002743F1"/>
    <w:rsid w:val="0027484B"/>
    <w:rsid w:val="00274EB6"/>
    <w:rsid w:val="00275153"/>
    <w:rsid w:val="00275182"/>
    <w:rsid w:val="0027557B"/>
    <w:rsid w:val="00275C92"/>
    <w:rsid w:val="00276CAB"/>
    <w:rsid w:val="00276D13"/>
    <w:rsid w:val="00276ED9"/>
    <w:rsid w:val="00277196"/>
    <w:rsid w:val="002774F3"/>
    <w:rsid w:val="002777D8"/>
    <w:rsid w:val="00277821"/>
    <w:rsid w:val="00277883"/>
    <w:rsid w:val="00277C34"/>
    <w:rsid w:val="00280E88"/>
    <w:rsid w:val="00281B5D"/>
    <w:rsid w:val="0028214F"/>
    <w:rsid w:val="002824D7"/>
    <w:rsid w:val="00282530"/>
    <w:rsid w:val="002825C5"/>
    <w:rsid w:val="00282FC2"/>
    <w:rsid w:val="002833BE"/>
    <w:rsid w:val="00283744"/>
    <w:rsid w:val="00283902"/>
    <w:rsid w:val="00283A4C"/>
    <w:rsid w:val="00283B1B"/>
    <w:rsid w:val="00283F1E"/>
    <w:rsid w:val="00283FFC"/>
    <w:rsid w:val="00284805"/>
    <w:rsid w:val="00284BA2"/>
    <w:rsid w:val="0028509E"/>
    <w:rsid w:val="002851FE"/>
    <w:rsid w:val="0028541C"/>
    <w:rsid w:val="002857BA"/>
    <w:rsid w:val="00285911"/>
    <w:rsid w:val="002859AC"/>
    <w:rsid w:val="00285D0D"/>
    <w:rsid w:val="00285F14"/>
    <w:rsid w:val="00286F05"/>
    <w:rsid w:val="00287820"/>
    <w:rsid w:val="002879B5"/>
    <w:rsid w:val="00287A91"/>
    <w:rsid w:val="00287C77"/>
    <w:rsid w:val="0029006A"/>
    <w:rsid w:val="0029024B"/>
    <w:rsid w:val="002902A8"/>
    <w:rsid w:val="002902DF"/>
    <w:rsid w:val="0029040C"/>
    <w:rsid w:val="00290DAB"/>
    <w:rsid w:val="00290DD7"/>
    <w:rsid w:val="00291C30"/>
    <w:rsid w:val="00291C86"/>
    <w:rsid w:val="00291E12"/>
    <w:rsid w:val="00291F3A"/>
    <w:rsid w:val="00292B34"/>
    <w:rsid w:val="00292C27"/>
    <w:rsid w:val="00292D7F"/>
    <w:rsid w:val="00292DFF"/>
    <w:rsid w:val="00293008"/>
    <w:rsid w:val="0029324E"/>
    <w:rsid w:val="0029348B"/>
    <w:rsid w:val="0029369D"/>
    <w:rsid w:val="00293B08"/>
    <w:rsid w:val="00293E6E"/>
    <w:rsid w:val="0029428B"/>
    <w:rsid w:val="002943A1"/>
    <w:rsid w:val="002944E7"/>
    <w:rsid w:val="00294797"/>
    <w:rsid w:val="00294E61"/>
    <w:rsid w:val="0029508B"/>
    <w:rsid w:val="0029515F"/>
    <w:rsid w:val="0029517D"/>
    <w:rsid w:val="002954AF"/>
    <w:rsid w:val="0029563A"/>
    <w:rsid w:val="002965D8"/>
    <w:rsid w:val="00296A99"/>
    <w:rsid w:val="00296AA4"/>
    <w:rsid w:val="00296F7F"/>
    <w:rsid w:val="00297509"/>
    <w:rsid w:val="00297F3C"/>
    <w:rsid w:val="00297FAF"/>
    <w:rsid w:val="002A037C"/>
    <w:rsid w:val="002A038F"/>
    <w:rsid w:val="002A07E0"/>
    <w:rsid w:val="002A126C"/>
    <w:rsid w:val="002A1291"/>
    <w:rsid w:val="002A140D"/>
    <w:rsid w:val="002A155E"/>
    <w:rsid w:val="002A1729"/>
    <w:rsid w:val="002A2986"/>
    <w:rsid w:val="002A327D"/>
    <w:rsid w:val="002A3758"/>
    <w:rsid w:val="002A39DC"/>
    <w:rsid w:val="002A3A85"/>
    <w:rsid w:val="002A3B9E"/>
    <w:rsid w:val="002A3FDB"/>
    <w:rsid w:val="002A4038"/>
    <w:rsid w:val="002A4247"/>
    <w:rsid w:val="002A4921"/>
    <w:rsid w:val="002A50A1"/>
    <w:rsid w:val="002A56ED"/>
    <w:rsid w:val="002A5D43"/>
    <w:rsid w:val="002A6410"/>
    <w:rsid w:val="002A66D3"/>
    <w:rsid w:val="002A692C"/>
    <w:rsid w:val="002A6B1C"/>
    <w:rsid w:val="002A78E1"/>
    <w:rsid w:val="002A79AB"/>
    <w:rsid w:val="002A7DF3"/>
    <w:rsid w:val="002B0698"/>
    <w:rsid w:val="002B0B20"/>
    <w:rsid w:val="002B0FE0"/>
    <w:rsid w:val="002B10A1"/>
    <w:rsid w:val="002B1108"/>
    <w:rsid w:val="002B1325"/>
    <w:rsid w:val="002B1586"/>
    <w:rsid w:val="002B1853"/>
    <w:rsid w:val="002B1CC9"/>
    <w:rsid w:val="002B1D48"/>
    <w:rsid w:val="002B1E6C"/>
    <w:rsid w:val="002B1F21"/>
    <w:rsid w:val="002B2679"/>
    <w:rsid w:val="002B31DA"/>
    <w:rsid w:val="002B3491"/>
    <w:rsid w:val="002B3598"/>
    <w:rsid w:val="002B35D5"/>
    <w:rsid w:val="002B3892"/>
    <w:rsid w:val="002B38AB"/>
    <w:rsid w:val="002B3EE5"/>
    <w:rsid w:val="002B4391"/>
    <w:rsid w:val="002B4936"/>
    <w:rsid w:val="002B4C5C"/>
    <w:rsid w:val="002B5097"/>
    <w:rsid w:val="002B53CD"/>
    <w:rsid w:val="002B5EB4"/>
    <w:rsid w:val="002B6818"/>
    <w:rsid w:val="002B69C8"/>
    <w:rsid w:val="002B7398"/>
    <w:rsid w:val="002B7526"/>
    <w:rsid w:val="002B7810"/>
    <w:rsid w:val="002B7CA4"/>
    <w:rsid w:val="002B7CBF"/>
    <w:rsid w:val="002B7F1E"/>
    <w:rsid w:val="002C06CB"/>
    <w:rsid w:val="002C07C0"/>
    <w:rsid w:val="002C0FA8"/>
    <w:rsid w:val="002C1136"/>
    <w:rsid w:val="002C12BE"/>
    <w:rsid w:val="002C134D"/>
    <w:rsid w:val="002C18CF"/>
    <w:rsid w:val="002C1DD6"/>
    <w:rsid w:val="002C2D54"/>
    <w:rsid w:val="002C2EAE"/>
    <w:rsid w:val="002C312E"/>
    <w:rsid w:val="002C313D"/>
    <w:rsid w:val="002C31CD"/>
    <w:rsid w:val="002C354B"/>
    <w:rsid w:val="002C35C1"/>
    <w:rsid w:val="002C3EEE"/>
    <w:rsid w:val="002C3FCE"/>
    <w:rsid w:val="002C49A1"/>
    <w:rsid w:val="002C4F42"/>
    <w:rsid w:val="002C5421"/>
    <w:rsid w:val="002C563B"/>
    <w:rsid w:val="002C5ABC"/>
    <w:rsid w:val="002C5D68"/>
    <w:rsid w:val="002C5D9F"/>
    <w:rsid w:val="002C5F14"/>
    <w:rsid w:val="002C5FBC"/>
    <w:rsid w:val="002C68B7"/>
    <w:rsid w:val="002C6D03"/>
    <w:rsid w:val="002C6D89"/>
    <w:rsid w:val="002C7327"/>
    <w:rsid w:val="002C75E7"/>
    <w:rsid w:val="002C76A9"/>
    <w:rsid w:val="002C7922"/>
    <w:rsid w:val="002C7976"/>
    <w:rsid w:val="002C7D17"/>
    <w:rsid w:val="002C7E58"/>
    <w:rsid w:val="002D04B0"/>
    <w:rsid w:val="002D06F4"/>
    <w:rsid w:val="002D0C1E"/>
    <w:rsid w:val="002D1F4D"/>
    <w:rsid w:val="002D211F"/>
    <w:rsid w:val="002D22B7"/>
    <w:rsid w:val="002D22BE"/>
    <w:rsid w:val="002D27EC"/>
    <w:rsid w:val="002D28F2"/>
    <w:rsid w:val="002D34D5"/>
    <w:rsid w:val="002D34E2"/>
    <w:rsid w:val="002D36EA"/>
    <w:rsid w:val="002D3798"/>
    <w:rsid w:val="002D3879"/>
    <w:rsid w:val="002D3889"/>
    <w:rsid w:val="002D3B5A"/>
    <w:rsid w:val="002D4932"/>
    <w:rsid w:val="002D4A3B"/>
    <w:rsid w:val="002D4CF4"/>
    <w:rsid w:val="002D5214"/>
    <w:rsid w:val="002D569B"/>
    <w:rsid w:val="002D571A"/>
    <w:rsid w:val="002D5E30"/>
    <w:rsid w:val="002D662D"/>
    <w:rsid w:val="002D672A"/>
    <w:rsid w:val="002D689A"/>
    <w:rsid w:val="002D68A9"/>
    <w:rsid w:val="002D6D5B"/>
    <w:rsid w:val="002D7559"/>
    <w:rsid w:val="002D75A5"/>
    <w:rsid w:val="002D7608"/>
    <w:rsid w:val="002D79F8"/>
    <w:rsid w:val="002D7AE1"/>
    <w:rsid w:val="002D7D37"/>
    <w:rsid w:val="002D7D3B"/>
    <w:rsid w:val="002E004B"/>
    <w:rsid w:val="002E0D4B"/>
    <w:rsid w:val="002E0D99"/>
    <w:rsid w:val="002E0F39"/>
    <w:rsid w:val="002E0FEF"/>
    <w:rsid w:val="002E122A"/>
    <w:rsid w:val="002E14FD"/>
    <w:rsid w:val="002E1DA5"/>
    <w:rsid w:val="002E2025"/>
    <w:rsid w:val="002E2331"/>
    <w:rsid w:val="002E2AD4"/>
    <w:rsid w:val="002E2F02"/>
    <w:rsid w:val="002E3542"/>
    <w:rsid w:val="002E3CBA"/>
    <w:rsid w:val="002E44AA"/>
    <w:rsid w:val="002E4E97"/>
    <w:rsid w:val="002E50E0"/>
    <w:rsid w:val="002E52DD"/>
    <w:rsid w:val="002E5AB6"/>
    <w:rsid w:val="002E5D66"/>
    <w:rsid w:val="002E652E"/>
    <w:rsid w:val="002E682A"/>
    <w:rsid w:val="002E78E4"/>
    <w:rsid w:val="002F0134"/>
    <w:rsid w:val="002F0536"/>
    <w:rsid w:val="002F085F"/>
    <w:rsid w:val="002F098B"/>
    <w:rsid w:val="002F09DB"/>
    <w:rsid w:val="002F09ED"/>
    <w:rsid w:val="002F0EA8"/>
    <w:rsid w:val="002F1979"/>
    <w:rsid w:val="002F1FE9"/>
    <w:rsid w:val="002F3363"/>
    <w:rsid w:val="002F3BF1"/>
    <w:rsid w:val="002F5739"/>
    <w:rsid w:val="002F61E1"/>
    <w:rsid w:val="002F71B4"/>
    <w:rsid w:val="002F7B91"/>
    <w:rsid w:val="002F7F6A"/>
    <w:rsid w:val="00300087"/>
    <w:rsid w:val="003002CE"/>
    <w:rsid w:val="003002DC"/>
    <w:rsid w:val="00300766"/>
    <w:rsid w:val="00300C41"/>
    <w:rsid w:val="0030102C"/>
    <w:rsid w:val="00301164"/>
    <w:rsid w:val="003023A8"/>
    <w:rsid w:val="00302711"/>
    <w:rsid w:val="00302A84"/>
    <w:rsid w:val="0030305E"/>
    <w:rsid w:val="003032E1"/>
    <w:rsid w:val="00303321"/>
    <w:rsid w:val="003035AF"/>
    <w:rsid w:val="0030364E"/>
    <w:rsid w:val="0030423C"/>
    <w:rsid w:val="003045B8"/>
    <w:rsid w:val="00304697"/>
    <w:rsid w:val="00304D9D"/>
    <w:rsid w:val="00304E61"/>
    <w:rsid w:val="00305158"/>
    <w:rsid w:val="0030683A"/>
    <w:rsid w:val="00306883"/>
    <w:rsid w:val="00306960"/>
    <w:rsid w:val="003070F8"/>
    <w:rsid w:val="00307524"/>
    <w:rsid w:val="00307762"/>
    <w:rsid w:val="00307AD6"/>
    <w:rsid w:val="00307DCC"/>
    <w:rsid w:val="00307DE5"/>
    <w:rsid w:val="00307F1D"/>
    <w:rsid w:val="00310EC5"/>
    <w:rsid w:val="00310F90"/>
    <w:rsid w:val="003114CE"/>
    <w:rsid w:val="003125FB"/>
    <w:rsid w:val="0031269F"/>
    <w:rsid w:val="003129D7"/>
    <w:rsid w:val="00312ABE"/>
    <w:rsid w:val="00313027"/>
    <w:rsid w:val="00313ACF"/>
    <w:rsid w:val="0031409D"/>
    <w:rsid w:val="003140C6"/>
    <w:rsid w:val="003144B5"/>
    <w:rsid w:val="003144C4"/>
    <w:rsid w:val="00314877"/>
    <w:rsid w:val="00315589"/>
    <w:rsid w:val="003157E9"/>
    <w:rsid w:val="003163D3"/>
    <w:rsid w:val="003167DC"/>
    <w:rsid w:val="003169CF"/>
    <w:rsid w:val="003169EF"/>
    <w:rsid w:val="00316F51"/>
    <w:rsid w:val="003173C4"/>
    <w:rsid w:val="00317508"/>
    <w:rsid w:val="003178E6"/>
    <w:rsid w:val="0032049D"/>
    <w:rsid w:val="00320528"/>
    <w:rsid w:val="00320CC9"/>
    <w:rsid w:val="00321034"/>
    <w:rsid w:val="00321430"/>
    <w:rsid w:val="003229DD"/>
    <w:rsid w:val="00322AD4"/>
    <w:rsid w:val="00323091"/>
    <w:rsid w:val="00323896"/>
    <w:rsid w:val="003239E9"/>
    <w:rsid w:val="00324012"/>
    <w:rsid w:val="003242B4"/>
    <w:rsid w:val="0032431C"/>
    <w:rsid w:val="003243A0"/>
    <w:rsid w:val="0032452E"/>
    <w:rsid w:val="00325117"/>
    <w:rsid w:val="0032594E"/>
    <w:rsid w:val="00325E10"/>
    <w:rsid w:val="003266C5"/>
    <w:rsid w:val="00327128"/>
    <w:rsid w:val="00327468"/>
    <w:rsid w:val="0032766E"/>
    <w:rsid w:val="00327750"/>
    <w:rsid w:val="00330437"/>
    <w:rsid w:val="00330AC7"/>
    <w:rsid w:val="00330C37"/>
    <w:rsid w:val="00330CBD"/>
    <w:rsid w:val="00330EEE"/>
    <w:rsid w:val="00331284"/>
    <w:rsid w:val="003319E5"/>
    <w:rsid w:val="00331BD7"/>
    <w:rsid w:val="00331CD4"/>
    <w:rsid w:val="00331DD4"/>
    <w:rsid w:val="0033229D"/>
    <w:rsid w:val="0033282C"/>
    <w:rsid w:val="00332863"/>
    <w:rsid w:val="00332F02"/>
    <w:rsid w:val="00332FD6"/>
    <w:rsid w:val="003331F2"/>
    <w:rsid w:val="00333449"/>
    <w:rsid w:val="00333912"/>
    <w:rsid w:val="00333F1B"/>
    <w:rsid w:val="00333F6B"/>
    <w:rsid w:val="0033430E"/>
    <w:rsid w:val="00334320"/>
    <w:rsid w:val="0033451F"/>
    <w:rsid w:val="003346BD"/>
    <w:rsid w:val="00334AA4"/>
    <w:rsid w:val="00334AAC"/>
    <w:rsid w:val="00334EDF"/>
    <w:rsid w:val="00335234"/>
    <w:rsid w:val="00335457"/>
    <w:rsid w:val="003359A7"/>
    <w:rsid w:val="003359D6"/>
    <w:rsid w:val="00335B81"/>
    <w:rsid w:val="00335D9B"/>
    <w:rsid w:val="00336033"/>
    <w:rsid w:val="0033605E"/>
    <w:rsid w:val="00336503"/>
    <w:rsid w:val="00336632"/>
    <w:rsid w:val="00336CB7"/>
    <w:rsid w:val="003378B7"/>
    <w:rsid w:val="00337CFC"/>
    <w:rsid w:val="00340858"/>
    <w:rsid w:val="003410AF"/>
    <w:rsid w:val="003416E1"/>
    <w:rsid w:val="003419D0"/>
    <w:rsid w:val="00341CAA"/>
    <w:rsid w:val="00341DC1"/>
    <w:rsid w:val="00341F80"/>
    <w:rsid w:val="00342261"/>
    <w:rsid w:val="003422DC"/>
    <w:rsid w:val="00342963"/>
    <w:rsid w:val="0034301F"/>
    <w:rsid w:val="00343652"/>
    <w:rsid w:val="00343B90"/>
    <w:rsid w:val="00343B9C"/>
    <w:rsid w:val="0034431C"/>
    <w:rsid w:val="00344E16"/>
    <w:rsid w:val="00344F34"/>
    <w:rsid w:val="0034501B"/>
    <w:rsid w:val="00345064"/>
    <w:rsid w:val="00345142"/>
    <w:rsid w:val="00345686"/>
    <w:rsid w:val="00346171"/>
    <w:rsid w:val="003467D1"/>
    <w:rsid w:val="0034777C"/>
    <w:rsid w:val="00347B8A"/>
    <w:rsid w:val="00350661"/>
    <w:rsid w:val="00350851"/>
    <w:rsid w:val="00350B4B"/>
    <w:rsid w:val="003514A9"/>
    <w:rsid w:val="00351AA5"/>
    <w:rsid w:val="00351C0B"/>
    <w:rsid w:val="00351C7E"/>
    <w:rsid w:val="00351D34"/>
    <w:rsid w:val="00351F6E"/>
    <w:rsid w:val="00351F95"/>
    <w:rsid w:val="00352D2C"/>
    <w:rsid w:val="00352E55"/>
    <w:rsid w:val="0035332D"/>
    <w:rsid w:val="00353488"/>
    <w:rsid w:val="0035384F"/>
    <w:rsid w:val="003538DB"/>
    <w:rsid w:val="0035487E"/>
    <w:rsid w:val="00354EB2"/>
    <w:rsid w:val="00355D82"/>
    <w:rsid w:val="00356A7A"/>
    <w:rsid w:val="00357485"/>
    <w:rsid w:val="00357BED"/>
    <w:rsid w:val="003600E4"/>
    <w:rsid w:val="0036090F"/>
    <w:rsid w:val="00360D91"/>
    <w:rsid w:val="00360DD8"/>
    <w:rsid w:val="00360F14"/>
    <w:rsid w:val="0036121F"/>
    <w:rsid w:val="00361396"/>
    <w:rsid w:val="00361EE8"/>
    <w:rsid w:val="003625B0"/>
    <w:rsid w:val="0036272A"/>
    <w:rsid w:val="00362A14"/>
    <w:rsid w:val="00362A26"/>
    <w:rsid w:val="00362BB1"/>
    <w:rsid w:val="00362D80"/>
    <w:rsid w:val="003630E7"/>
    <w:rsid w:val="00363162"/>
    <w:rsid w:val="0036347C"/>
    <w:rsid w:val="00363BBA"/>
    <w:rsid w:val="00363C38"/>
    <w:rsid w:val="00363C47"/>
    <w:rsid w:val="0036402B"/>
    <w:rsid w:val="003641B3"/>
    <w:rsid w:val="00365013"/>
    <w:rsid w:val="0036543E"/>
    <w:rsid w:val="00365BC2"/>
    <w:rsid w:val="00365D47"/>
    <w:rsid w:val="00365D76"/>
    <w:rsid w:val="00365F80"/>
    <w:rsid w:val="0036614A"/>
    <w:rsid w:val="0036624A"/>
    <w:rsid w:val="003664E3"/>
    <w:rsid w:val="003665FD"/>
    <w:rsid w:val="00366AB5"/>
    <w:rsid w:val="00366D84"/>
    <w:rsid w:val="00366EE5"/>
    <w:rsid w:val="0036700E"/>
    <w:rsid w:val="00367029"/>
    <w:rsid w:val="0036703E"/>
    <w:rsid w:val="00367282"/>
    <w:rsid w:val="003674A6"/>
    <w:rsid w:val="00367938"/>
    <w:rsid w:val="00367AAF"/>
    <w:rsid w:val="00367E02"/>
    <w:rsid w:val="00370FFE"/>
    <w:rsid w:val="0037136B"/>
    <w:rsid w:val="0037218F"/>
    <w:rsid w:val="00372C62"/>
    <w:rsid w:val="00372D89"/>
    <w:rsid w:val="00372E06"/>
    <w:rsid w:val="00372E88"/>
    <w:rsid w:val="00373106"/>
    <w:rsid w:val="0037342B"/>
    <w:rsid w:val="0037382E"/>
    <w:rsid w:val="00373879"/>
    <w:rsid w:val="003738CE"/>
    <w:rsid w:val="00374018"/>
    <w:rsid w:val="00374095"/>
    <w:rsid w:val="00374354"/>
    <w:rsid w:val="0037493C"/>
    <w:rsid w:val="00374E16"/>
    <w:rsid w:val="00375171"/>
    <w:rsid w:val="0037561A"/>
    <w:rsid w:val="003756B3"/>
    <w:rsid w:val="003757DF"/>
    <w:rsid w:val="00375A65"/>
    <w:rsid w:val="00375F4D"/>
    <w:rsid w:val="00376528"/>
    <w:rsid w:val="003767A4"/>
    <w:rsid w:val="0037779E"/>
    <w:rsid w:val="003778C6"/>
    <w:rsid w:val="00377A93"/>
    <w:rsid w:val="00377B97"/>
    <w:rsid w:val="00377CBB"/>
    <w:rsid w:val="00380053"/>
    <w:rsid w:val="00380086"/>
    <w:rsid w:val="00380B62"/>
    <w:rsid w:val="0038134A"/>
    <w:rsid w:val="0038192A"/>
    <w:rsid w:val="003819AE"/>
    <w:rsid w:val="00381C12"/>
    <w:rsid w:val="00381CEE"/>
    <w:rsid w:val="003830E0"/>
    <w:rsid w:val="00383306"/>
    <w:rsid w:val="0038351D"/>
    <w:rsid w:val="0038362C"/>
    <w:rsid w:val="00383ADD"/>
    <w:rsid w:val="0038405C"/>
    <w:rsid w:val="003840B5"/>
    <w:rsid w:val="003842D5"/>
    <w:rsid w:val="003846A5"/>
    <w:rsid w:val="00384A93"/>
    <w:rsid w:val="00384CAC"/>
    <w:rsid w:val="00384FD4"/>
    <w:rsid w:val="00385246"/>
    <w:rsid w:val="003854D2"/>
    <w:rsid w:val="003854EC"/>
    <w:rsid w:val="00385748"/>
    <w:rsid w:val="003858DA"/>
    <w:rsid w:val="003859CF"/>
    <w:rsid w:val="00385A50"/>
    <w:rsid w:val="00385EC4"/>
    <w:rsid w:val="00385F8E"/>
    <w:rsid w:val="0038622B"/>
    <w:rsid w:val="00386324"/>
    <w:rsid w:val="0038660B"/>
    <w:rsid w:val="0038664A"/>
    <w:rsid w:val="003868B1"/>
    <w:rsid w:val="00386E3E"/>
    <w:rsid w:val="00387097"/>
    <w:rsid w:val="00387161"/>
    <w:rsid w:val="0038717B"/>
    <w:rsid w:val="0038718F"/>
    <w:rsid w:val="003872A3"/>
    <w:rsid w:val="003873F0"/>
    <w:rsid w:val="0038764F"/>
    <w:rsid w:val="00387728"/>
    <w:rsid w:val="00387B9D"/>
    <w:rsid w:val="00387CEE"/>
    <w:rsid w:val="00387F3D"/>
    <w:rsid w:val="00387FC4"/>
    <w:rsid w:val="0039042F"/>
    <w:rsid w:val="00390451"/>
    <w:rsid w:val="00390816"/>
    <w:rsid w:val="003912CE"/>
    <w:rsid w:val="003913B3"/>
    <w:rsid w:val="00391742"/>
    <w:rsid w:val="003918C3"/>
    <w:rsid w:val="00391B4C"/>
    <w:rsid w:val="00391B98"/>
    <w:rsid w:val="00391BFA"/>
    <w:rsid w:val="00391E65"/>
    <w:rsid w:val="0039262A"/>
    <w:rsid w:val="00392883"/>
    <w:rsid w:val="00393A1C"/>
    <w:rsid w:val="00393CCF"/>
    <w:rsid w:val="00393F02"/>
    <w:rsid w:val="003941C2"/>
    <w:rsid w:val="00394533"/>
    <w:rsid w:val="00394E7B"/>
    <w:rsid w:val="003951C0"/>
    <w:rsid w:val="0039587A"/>
    <w:rsid w:val="00396327"/>
    <w:rsid w:val="00396496"/>
    <w:rsid w:val="003964C1"/>
    <w:rsid w:val="00396D0D"/>
    <w:rsid w:val="00397536"/>
    <w:rsid w:val="0039799D"/>
    <w:rsid w:val="00397A13"/>
    <w:rsid w:val="00397E94"/>
    <w:rsid w:val="00397F32"/>
    <w:rsid w:val="003A055A"/>
    <w:rsid w:val="003A05B1"/>
    <w:rsid w:val="003A066A"/>
    <w:rsid w:val="003A0E3F"/>
    <w:rsid w:val="003A0F4B"/>
    <w:rsid w:val="003A0F9C"/>
    <w:rsid w:val="003A154E"/>
    <w:rsid w:val="003A188E"/>
    <w:rsid w:val="003A1962"/>
    <w:rsid w:val="003A1B07"/>
    <w:rsid w:val="003A2513"/>
    <w:rsid w:val="003A3438"/>
    <w:rsid w:val="003A35C4"/>
    <w:rsid w:val="003A3CF9"/>
    <w:rsid w:val="003A3E0B"/>
    <w:rsid w:val="003A43A2"/>
    <w:rsid w:val="003A45A0"/>
    <w:rsid w:val="003A4A8F"/>
    <w:rsid w:val="003A4BA5"/>
    <w:rsid w:val="003A4D90"/>
    <w:rsid w:val="003A55E1"/>
    <w:rsid w:val="003A55E4"/>
    <w:rsid w:val="003A5834"/>
    <w:rsid w:val="003A5A29"/>
    <w:rsid w:val="003A5C21"/>
    <w:rsid w:val="003A5E48"/>
    <w:rsid w:val="003A6540"/>
    <w:rsid w:val="003A65F1"/>
    <w:rsid w:val="003A6862"/>
    <w:rsid w:val="003A6AFE"/>
    <w:rsid w:val="003A70E5"/>
    <w:rsid w:val="003A728C"/>
    <w:rsid w:val="003A766C"/>
    <w:rsid w:val="003A7829"/>
    <w:rsid w:val="003A7B21"/>
    <w:rsid w:val="003A7D44"/>
    <w:rsid w:val="003A7E16"/>
    <w:rsid w:val="003A7E79"/>
    <w:rsid w:val="003B0304"/>
    <w:rsid w:val="003B09E9"/>
    <w:rsid w:val="003B0A58"/>
    <w:rsid w:val="003B0D4E"/>
    <w:rsid w:val="003B11F3"/>
    <w:rsid w:val="003B1A10"/>
    <w:rsid w:val="003B1A18"/>
    <w:rsid w:val="003B2CF0"/>
    <w:rsid w:val="003B2EBE"/>
    <w:rsid w:val="003B309B"/>
    <w:rsid w:val="003B337C"/>
    <w:rsid w:val="003B367D"/>
    <w:rsid w:val="003B37BB"/>
    <w:rsid w:val="003B37CE"/>
    <w:rsid w:val="003B3938"/>
    <w:rsid w:val="003B3A0C"/>
    <w:rsid w:val="003B4863"/>
    <w:rsid w:val="003B4E26"/>
    <w:rsid w:val="003B50CA"/>
    <w:rsid w:val="003B5224"/>
    <w:rsid w:val="003B5E0A"/>
    <w:rsid w:val="003B62CF"/>
    <w:rsid w:val="003B640D"/>
    <w:rsid w:val="003B641D"/>
    <w:rsid w:val="003B66F8"/>
    <w:rsid w:val="003B67B9"/>
    <w:rsid w:val="003B6C67"/>
    <w:rsid w:val="003B6EB7"/>
    <w:rsid w:val="003B7043"/>
    <w:rsid w:val="003B7BA9"/>
    <w:rsid w:val="003B7BBB"/>
    <w:rsid w:val="003C0274"/>
    <w:rsid w:val="003C0452"/>
    <w:rsid w:val="003C0DF3"/>
    <w:rsid w:val="003C1A92"/>
    <w:rsid w:val="003C1AF7"/>
    <w:rsid w:val="003C1D80"/>
    <w:rsid w:val="003C2177"/>
    <w:rsid w:val="003C2368"/>
    <w:rsid w:val="003C265D"/>
    <w:rsid w:val="003C2829"/>
    <w:rsid w:val="003C28E4"/>
    <w:rsid w:val="003C3057"/>
    <w:rsid w:val="003C3124"/>
    <w:rsid w:val="003C33C1"/>
    <w:rsid w:val="003C38C6"/>
    <w:rsid w:val="003C38F3"/>
    <w:rsid w:val="003C3C31"/>
    <w:rsid w:val="003C43A8"/>
    <w:rsid w:val="003C469D"/>
    <w:rsid w:val="003C46FC"/>
    <w:rsid w:val="003C4B9C"/>
    <w:rsid w:val="003C4F10"/>
    <w:rsid w:val="003C599E"/>
    <w:rsid w:val="003C59E3"/>
    <w:rsid w:val="003C5EF8"/>
    <w:rsid w:val="003C62D1"/>
    <w:rsid w:val="003C649E"/>
    <w:rsid w:val="003C6ACE"/>
    <w:rsid w:val="003C6FCB"/>
    <w:rsid w:val="003C739C"/>
    <w:rsid w:val="003C751D"/>
    <w:rsid w:val="003D0562"/>
    <w:rsid w:val="003D060F"/>
    <w:rsid w:val="003D0B00"/>
    <w:rsid w:val="003D0CBB"/>
    <w:rsid w:val="003D180B"/>
    <w:rsid w:val="003D1D6A"/>
    <w:rsid w:val="003D239E"/>
    <w:rsid w:val="003D2CE9"/>
    <w:rsid w:val="003D2F3B"/>
    <w:rsid w:val="003D3019"/>
    <w:rsid w:val="003D30B8"/>
    <w:rsid w:val="003D330A"/>
    <w:rsid w:val="003D35BA"/>
    <w:rsid w:val="003D3A26"/>
    <w:rsid w:val="003D3C3F"/>
    <w:rsid w:val="003D3D0C"/>
    <w:rsid w:val="003D3F43"/>
    <w:rsid w:val="003D4139"/>
    <w:rsid w:val="003D4E2B"/>
    <w:rsid w:val="003D5069"/>
    <w:rsid w:val="003D53BE"/>
    <w:rsid w:val="003D568E"/>
    <w:rsid w:val="003D5F75"/>
    <w:rsid w:val="003D61E0"/>
    <w:rsid w:val="003D6D46"/>
    <w:rsid w:val="003D6FF2"/>
    <w:rsid w:val="003D75A7"/>
    <w:rsid w:val="003D7BED"/>
    <w:rsid w:val="003D7EE1"/>
    <w:rsid w:val="003E06A9"/>
    <w:rsid w:val="003E070C"/>
    <w:rsid w:val="003E0916"/>
    <w:rsid w:val="003E0EAB"/>
    <w:rsid w:val="003E11C2"/>
    <w:rsid w:val="003E13CB"/>
    <w:rsid w:val="003E170B"/>
    <w:rsid w:val="003E1720"/>
    <w:rsid w:val="003E1D28"/>
    <w:rsid w:val="003E251C"/>
    <w:rsid w:val="003E27B3"/>
    <w:rsid w:val="003E2956"/>
    <w:rsid w:val="003E3199"/>
    <w:rsid w:val="003E3453"/>
    <w:rsid w:val="003E369D"/>
    <w:rsid w:val="003E3AA2"/>
    <w:rsid w:val="003E3CB5"/>
    <w:rsid w:val="003E4835"/>
    <w:rsid w:val="003E4B72"/>
    <w:rsid w:val="003E4C89"/>
    <w:rsid w:val="003E4E00"/>
    <w:rsid w:val="003E5645"/>
    <w:rsid w:val="003E56FC"/>
    <w:rsid w:val="003E57DA"/>
    <w:rsid w:val="003E5932"/>
    <w:rsid w:val="003E594F"/>
    <w:rsid w:val="003E5BA0"/>
    <w:rsid w:val="003E6183"/>
    <w:rsid w:val="003E6206"/>
    <w:rsid w:val="003E67DF"/>
    <w:rsid w:val="003E685E"/>
    <w:rsid w:val="003E75F7"/>
    <w:rsid w:val="003F0256"/>
    <w:rsid w:val="003F0989"/>
    <w:rsid w:val="003F0996"/>
    <w:rsid w:val="003F09B7"/>
    <w:rsid w:val="003F0AD2"/>
    <w:rsid w:val="003F0D26"/>
    <w:rsid w:val="003F0FE5"/>
    <w:rsid w:val="003F1044"/>
    <w:rsid w:val="003F13E8"/>
    <w:rsid w:val="003F14FB"/>
    <w:rsid w:val="003F1834"/>
    <w:rsid w:val="003F1938"/>
    <w:rsid w:val="003F1D08"/>
    <w:rsid w:val="003F1DD0"/>
    <w:rsid w:val="003F2439"/>
    <w:rsid w:val="003F2556"/>
    <w:rsid w:val="003F2828"/>
    <w:rsid w:val="003F2CC4"/>
    <w:rsid w:val="003F3803"/>
    <w:rsid w:val="003F3F41"/>
    <w:rsid w:val="003F44B3"/>
    <w:rsid w:val="003F4518"/>
    <w:rsid w:val="003F4EE0"/>
    <w:rsid w:val="003F52DB"/>
    <w:rsid w:val="003F5416"/>
    <w:rsid w:val="003F5B57"/>
    <w:rsid w:val="003F64E8"/>
    <w:rsid w:val="003F68DF"/>
    <w:rsid w:val="003F761B"/>
    <w:rsid w:val="0040007F"/>
    <w:rsid w:val="00400A90"/>
    <w:rsid w:val="004016FF"/>
    <w:rsid w:val="00401B88"/>
    <w:rsid w:val="00402404"/>
    <w:rsid w:val="00402992"/>
    <w:rsid w:val="00402B13"/>
    <w:rsid w:val="00402B98"/>
    <w:rsid w:val="00402CE4"/>
    <w:rsid w:val="0040348F"/>
    <w:rsid w:val="0040350D"/>
    <w:rsid w:val="00403C8E"/>
    <w:rsid w:val="00404301"/>
    <w:rsid w:val="00405087"/>
    <w:rsid w:val="004059F4"/>
    <w:rsid w:val="00405FB0"/>
    <w:rsid w:val="004061F3"/>
    <w:rsid w:val="00406778"/>
    <w:rsid w:val="00406BDF"/>
    <w:rsid w:val="00406D9C"/>
    <w:rsid w:val="00407A76"/>
    <w:rsid w:val="00407E66"/>
    <w:rsid w:val="0041006F"/>
    <w:rsid w:val="004100B0"/>
    <w:rsid w:val="0041013A"/>
    <w:rsid w:val="0041059A"/>
    <w:rsid w:val="00410C19"/>
    <w:rsid w:val="00410E96"/>
    <w:rsid w:val="00410F73"/>
    <w:rsid w:val="0041146A"/>
    <w:rsid w:val="00411A3B"/>
    <w:rsid w:val="00411B89"/>
    <w:rsid w:val="00411C6B"/>
    <w:rsid w:val="00411D26"/>
    <w:rsid w:val="00411FB3"/>
    <w:rsid w:val="004121FE"/>
    <w:rsid w:val="00412512"/>
    <w:rsid w:val="00412C74"/>
    <w:rsid w:val="00412CE7"/>
    <w:rsid w:val="00413306"/>
    <w:rsid w:val="00413700"/>
    <w:rsid w:val="00413FAD"/>
    <w:rsid w:val="004143D5"/>
    <w:rsid w:val="00414849"/>
    <w:rsid w:val="0041491F"/>
    <w:rsid w:val="00414E14"/>
    <w:rsid w:val="004150B7"/>
    <w:rsid w:val="0041688D"/>
    <w:rsid w:val="00416928"/>
    <w:rsid w:val="00416B1B"/>
    <w:rsid w:val="00416C95"/>
    <w:rsid w:val="00416F59"/>
    <w:rsid w:val="004174F9"/>
    <w:rsid w:val="00417898"/>
    <w:rsid w:val="004201B9"/>
    <w:rsid w:val="004201FB"/>
    <w:rsid w:val="004205C2"/>
    <w:rsid w:val="00420C5E"/>
    <w:rsid w:val="004219E1"/>
    <w:rsid w:val="00421BEB"/>
    <w:rsid w:val="0042207C"/>
    <w:rsid w:val="004225C5"/>
    <w:rsid w:val="00422696"/>
    <w:rsid w:val="00422F15"/>
    <w:rsid w:val="004231C6"/>
    <w:rsid w:val="00423447"/>
    <w:rsid w:val="004236F2"/>
    <w:rsid w:val="00423F28"/>
    <w:rsid w:val="00424202"/>
    <w:rsid w:val="0042485A"/>
    <w:rsid w:val="00424E1F"/>
    <w:rsid w:val="00425841"/>
    <w:rsid w:val="00425D36"/>
    <w:rsid w:val="0042614C"/>
    <w:rsid w:val="004264ED"/>
    <w:rsid w:val="00426730"/>
    <w:rsid w:val="00426814"/>
    <w:rsid w:val="0042690E"/>
    <w:rsid w:val="00426D25"/>
    <w:rsid w:val="004273FA"/>
    <w:rsid w:val="00427429"/>
    <w:rsid w:val="00427DDF"/>
    <w:rsid w:val="00427E90"/>
    <w:rsid w:val="00430502"/>
    <w:rsid w:val="00430A99"/>
    <w:rsid w:val="00430D75"/>
    <w:rsid w:val="004310DB"/>
    <w:rsid w:val="004312E4"/>
    <w:rsid w:val="004328F6"/>
    <w:rsid w:val="00433545"/>
    <w:rsid w:val="00433622"/>
    <w:rsid w:val="00433CF2"/>
    <w:rsid w:val="00433EB4"/>
    <w:rsid w:val="00434140"/>
    <w:rsid w:val="004343CC"/>
    <w:rsid w:val="00434447"/>
    <w:rsid w:val="00434512"/>
    <w:rsid w:val="00434AE0"/>
    <w:rsid w:val="00434B70"/>
    <w:rsid w:val="00434E7D"/>
    <w:rsid w:val="00435010"/>
    <w:rsid w:val="00435064"/>
    <w:rsid w:val="0043536F"/>
    <w:rsid w:val="00435437"/>
    <w:rsid w:val="004354F1"/>
    <w:rsid w:val="00435650"/>
    <w:rsid w:val="00436334"/>
    <w:rsid w:val="0043636A"/>
    <w:rsid w:val="004363C8"/>
    <w:rsid w:val="0043656C"/>
    <w:rsid w:val="0043677B"/>
    <w:rsid w:val="00436DDD"/>
    <w:rsid w:val="004379C8"/>
    <w:rsid w:val="00437B9C"/>
    <w:rsid w:val="00437D7E"/>
    <w:rsid w:val="00437EF6"/>
    <w:rsid w:val="00437FF5"/>
    <w:rsid w:val="00440476"/>
    <w:rsid w:val="0044143E"/>
    <w:rsid w:val="0044177D"/>
    <w:rsid w:val="0044181F"/>
    <w:rsid w:val="0044274A"/>
    <w:rsid w:val="004427F9"/>
    <w:rsid w:val="00442FC0"/>
    <w:rsid w:val="0044385E"/>
    <w:rsid w:val="004439AB"/>
    <w:rsid w:val="00443CC4"/>
    <w:rsid w:val="00443FD6"/>
    <w:rsid w:val="00444071"/>
    <w:rsid w:val="004441B7"/>
    <w:rsid w:val="0044482D"/>
    <w:rsid w:val="00444D16"/>
    <w:rsid w:val="00445FBE"/>
    <w:rsid w:val="00446670"/>
    <w:rsid w:val="00446794"/>
    <w:rsid w:val="00446811"/>
    <w:rsid w:val="0044691B"/>
    <w:rsid w:val="00446D27"/>
    <w:rsid w:val="00446D54"/>
    <w:rsid w:val="00447306"/>
    <w:rsid w:val="00447349"/>
    <w:rsid w:val="00447443"/>
    <w:rsid w:val="0045068D"/>
    <w:rsid w:val="004506B0"/>
    <w:rsid w:val="00450B68"/>
    <w:rsid w:val="004512DB"/>
    <w:rsid w:val="0045136D"/>
    <w:rsid w:val="004518BB"/>
    <w:rsid w:val="00451AF0"/>
    <w:rsid w:val="00451B3E"/>
    <w:rsid w:val="00451E14"/>
    <w:rsid w:val="00452378"/>
    <w:rsid w:val="00452C28"/>
    <w:rsid w:val="00452CD6"/>
    <w:rsid w:val="0045362B"/>
    <w:rsid w:val="00453CCC"/>
    <w:rsid w:val="00453F64"/>
    <w:rsid w:val="00454253"/>
    <w:rsid w:val="0045427B"/>
    <w:rsid w:val="0045449B"/>
    <w:rsid w:val="004544C1"/>
    <w:rsid w:val="00454C84"/>
    <w:rsid w:val="00455100"/>
    <w:rsid w:val="0045517F"/>
    <w:rsid w:val="004553CA"/>
    <w:rsid w:val="004554EC"/>
    <w:rsid w:val="00455CCB"/>
    <w:rsid w:val="00456423"/>
    <w:rsid w:val="00456D84"/>
    <w:rsid w:val="00456EC3"/>
    <w:rsid w:val="00457746"/>
    <w:rsid w:val="0045790F"/>
    <w:rsid w:val="0046078B"/>
    <w:rsid w:val="00460876"/>
    <w:rsid w:val="00460A22"/>
    <w:rsid w:val="00460DE9"/>
    <w:rsid w:val="00460E3B"/>
    <w:rsid w:val="00461117"/>
    <w:rsid w:val="004611A3"/>
    <w:rsid w:val="00461BBD"/>
    <w:rsid w:val="00461DDF"/>
    <w:rsid w:val="00462001"/>
    <w:rsid w:val="004627C3"/>
    <w:rsid w:val="00462A67"/>
    <w:rsid w:val="004630E5"/>
    <w:rsid w:val="00463545"/>
    <w:rsid w:val="00463602"/>
    <w:rsid w:val="0046393B"/>
    <w:rsid w:val="004639DE"/>
    <w:rsid w:val="00463AA3"/>
    <w:rsid w:val="004640BD"/>
    <w:rsid w:val="004647D7"/>
    <w:rsid w:val="00464A00"/>
    <w:rsid w:val="00465062"/>
    <w:rsid w:val="00465486"/>
    <w:rsid w:val="00465563"/>
    <w:rsid w:val="0046597E"/>
    <w:rsid w:val="004659F3"/>
    <w:rsid w:val="00465A58"/>
    <w:rsid w:val="00466034"/>
    <w:rsid w:val="004669FE"/>
    <w:rsid w:val="00466C9F"/>
    <w:rsid w:val="00466CD7"/>
    <w:rsid w:val="004670AA"/>
    <w:rsid w:val="004671CB"/>
    <w:rsid w:val="00467706"/>
    <w:rsid w:val="0047014B"/>
    <w:rsid w:val="00470CD1"/>
    <w:rsid w:val="00470F4D"/>
    <w:rsid w:val="0047179B"/>
    <w:rsid w:val="00471922"/>
    <w:rsid w:val="00471A17"/>
    <w:rsid w:val="00471C99"/>
    <w:rsid w:val="004724A3"/>
    <w:rsid w:val="00472752"/>
    <w:rsid w:val="00472B8E"/>
    <w:rsid w:val="00473097"/>
    <w:rsid w:val="0047319A"/>
    <w:rsid w:val="00473E66"/>
    <w:rsid w:val="00474221"/>
    <w:rsid w:val="00474A03"/>
    <w:rsid w:val="00474C7D"/>
    <w:rsid w:val="00474CF2"/>
    <w:rsid w:val="00475158"/>
    <w:rsid w:val="0047561F"/>
    <w:rsid w:val="00475793"/>
    <w:rsid w:val="004757B0"/>
    <w:rsid w:val="004759EA"/>
    <w:rsid w:val="00475A74"/>
    <w:rsid w:val="00475AC6"/>
    <w:rsid w:val="00475CD0"/>
    <w:rsid w:val="0047608C"/>
    <w:rsid w:val="00476287"/>
    <w:rsid w:val="0047632B"/>
    <w:rsid w:val="00476638"/>
    <w:rsid w:val="0047695E"/>
    <w:rsid w:val="00476A21"/>
    <w:rsid w:val="00476C94"/>
    <w:rsid w:val="0047742E"/>
    <w:rsid w:val="0047772C"/>
    <w:rsid w:val="0047790E"/>
    <w:rsid w:val="00477B4C"/>
    <w:rsid w:val="00480870"/>
    <w:rsid w:val="0048103A"/>
    <w:rsid w:val="00481A12"/>
    <w:rsid w:val="00481F09"/>
    <w:rsid w:val="00481F71"/>
    <w:rsid w:val="00482330"/>
    <w:rsid w:val="00482433"/>
    <w:rsid w:val="0048282B"/>
    <w:rsid w:val="00483064"/>
    <w:rsid w:val="00483312"/>
    <w:rsid w:val="00483483"/>
    <w:rsid w:val="00483513"/>
    <w:rsid w:val="00483C52"/>
    <w:rsid w:val="00483E62"/>
    <w:rsid w:val="00484111"/>
    <w:rsid w:val="004846EF"/>
    <w:rsid w:val="0048485C"/>
    <w:rsid w:val="004849F5"/>
    <w:rsid w:val="0048559B"/>
    <w:rsid w:val="00485823"/>
    <w:rsid w:val="00485D3B"/>
    <w:rsid w:val="00486096"/>
    <w:rsid w:val="00486319"/>
    <w:rsid w:val="004866B2"/>
    <w:rsid w:val="004871C6"/>
    <w:rsid w:val="00487295"/>
    <w:rsid w:val="00487565"/>
    <w:rsid w:val="00487D61"/>
    <w:rsid w:val="004903E1"/>
    <w:rsid w:val="00490748"/>
    <w:rsid w:val="00490B63"/>
    <w:rsid w:val="0049120D"/>
    <w:rsid w:val="00491277"/>
    <w:rsid w:val="00491672"/>
    <w:rsid w:val="00491B00"/>
    <w:rsid w:val="00491E0D"/>
    <w:rsid w:val="00492CC2"/>
    <w:rsid w:val="00492D1B"/>
    <w:rsid w:val="00493165"/>
    <w:rsid w:val="00493188"/>
    <w:rsid w:val="00494A56"/>
    <w:rsid w:val="00494DB0"/>
    <w:rsid w:val="00494DBE"/>
    <w:rsid w:val="00495981"/>
    <w:rsid w:val="0049675B"/>
    <w:rsid w:val="0049698F"/>
    <w:rsid w:val="00496AB9"/>
    <w:rsid w:val="00496B0B"/>
    <w:rsid w:val="00496D5A"/>
    <w:rsid w:val="0049711C"/>
    <w:rsid w:val="00497414"/>
    <w:rsid w:val="004978BD"/>
    <w:rsid w:val="004A037A"/>
    <w:rsid w:val="004A04C1"/>
    <w:rsid w:val="004A0936"/>
    <w:rsid w:val="004A0983"/>
    <w:rsid w:val="004A0E48"/>
    <w:rsid w:val="004A1AF8"/>
    <w:rsid w:val="004A20CA"/>
    <w:rsid w:val="004A2354"/>
    <w:rsid w:val="004A27B8"/>
    <w:rsid w:val="004A2925"/>
    <w:rsid w:val="004A2EB4"/>
    <w:rsid w:val="004A300C"/>
    <w:rsid w:val="004A303C"/>
    <w:rsid w:val="004A352B"/>
    <w:rsid w:val="004A382C"/>
    <w:rsid w:val="004A42E0"/>
    <w:rsid w:val="004A53E5"/>
    <w:rsid w:val="004A5540"/>
    <w:rsid w:val="004A5646"/>
    <w:rsid w:val="004A620D"/>
    <w:rsid w:val="004A6405"/>
    <w:rsid w:val="004A6574"/>
    <w:rsid w:val="004A6BE7"/>
    <w:rsid w:val="004A7520"/>
    <w:rsid w:val="004A762D"/>
    <w:rsid w:val="004A7981"/>
    <w:rsid w:val="004B090F"/>
    <w:rsid w:val="004B0C15"/>
    <w:rsid w:val="004B104D"/>
    <w:rsid w:val="004B13B5"/>
    <w:rsid w:val="004B13E1"/>
    <w:rsid w:val="004B1671"/>
    <w:rsid w:val="004B183D"/>
    <w:rsid w:val="004B18CD"/>
    <w:rsid w:val="004B2F84"/>
    <w:rsid w:val="004B34A0"/>
    <w:rsid w:val="004B3957"/>
    <w:rsid w:val="004B3E54"/>
    <w:rsid w:val="004B41A9"/>
    <w:rsid w:val="004B43A3"/>
    <w:rsid w:val="004B43EF"/>
    <w:rsid w:val="004B49AE"/>
    <w:rsid w:val="004B4DD2"/>
    <w:rsid w:val="004B4F62"/>
    <w:rsid w:val="004B53A0"/>
    <w:rsid w:val="004B5829"/>
    <w:rsid w:val="004B59AB"/>
    <w:rsid w:val="004B5C46"/>
    <w:rsid w:val="004B5DC2"/>
    <w:rsid w:val="004B600A"/>
    <w:rsid w:val="004B61A0"/>
    <w:rsid w:val="004B61C0"/>
    <w:rsid w:val="004B6251"/>
    <w:rsid w:val="004B6788"/>
    <w:rsid w:val="004B67B4"/>
    <w:rsid w:val="004B6971"/>
    <w:rsid w:val="004B6C65"/>
    <w:rsid w:val="004B70C6"/>
    <w:rsid w:val="004B72EA"/>
    <w:rsid w:val="004B7784"/>
    <w:rsid w:val="004B79A8"/>
    <w:rsid w:val="004B7E93"/>
    <w:rsid w:val="004C02B3"/>
    <w:rsid w:val="004C0681"/>
    <w:rsid w:val="004C07C6"/>
    <w:rsid w:val="004C07EF"/>
    <w:rsid w:val="004C0809"/>
    <w:rsid w:val="004C0F25"/>
    <w:rsid w:val="004C1A55"/>
    <w:rsid w:val="004C2265"/>
    <w:rsid w:val="004C2560"/>
    <w:rsid w:val="004C2906"/>
    <w:rsid w:val="004C29E0"/>
    <w:rsid w:val="004C3254"/>
    <w:rsid w:val="004C33C8"/>
    <w:rsid w:val="004C37F8"/>
    <w:rsid w:val="004C3DB2"/>
    <w:rsid w:val="004C3FD3"/>
    <w:rsid w:val="004C431B"/>
    <w:rsid w:val="004C43F9"/>
    <w:rsid w:val="004C44F3"/>
    <w:rsid w:val="004C495B"/>
    <w:rsid w:val="004C4E88"/>
    <w:rsid w:val="004C51CE"/>
    <w:rsid w:val="004C5413"/>
    <w:rsid w:val="004C5568"/>
    <w:rsid w:val="004C5C3E"/>
    <w:rsid w:val="004C69CE"/>
    <w:rsid w:val="004C6D2E"/>
    <w:rsid w:val="004C71E6"/>
    <w:rsid w:val="004C7FE7"/>
    <w:rsid w:val="004D0287"/>
    <w:rsid w:val="004D0505"/>
    <w:rsid w:val="004D05D3"/>
    <w:rsid w:val="004D0B56"/>
    <w:rsid w:val="004D0BEB"/>
    <w:rsid w:val="004D0C90"/>
    <w:rsid w:val="004D11FA"/>
    <w:rsid w:val="004D132E"/>
    <w:rsid w:val="004D18A5"/>
    <w:rsid w:val="004D1B7B"/>
    <w:rsid w:val="004D1F83"/>
    <w:rsid w:val="004D2367"/>
    <w:rsid w:val="004D2434"/>
    <w:rsid w:val="004D2DCE"/>
    <w:rsid w:val="004D2E92"/>
    <w:rsid w:val="004D2EC6"/>
    <w:rsid w:val="004D3213"/>
    <w:rsid w:val="004D3726"/>
    <w:rsid w:val="004D45E7"/>
    <w:rsid w:val="004D4881"/>
    <w:rsid w:val="004D4FC7"/>
    <w:rsid w:val="004D51F6"/>
    <w:rsid w:val="004D5898"/>
    <w:rsid w:val="004D5F57"/>
    <w:rsid w:val="004D61B9"/>
    <w:rsid w:val="004D67CB"/>
    <w:rsid w:val="004D7172"/>
    <w:rsid w:val="004D74AB"/>
    <w:rsid w:val="004D75BB"/>
    <w:rsid w:val="004D792E"/>
    <w:rsid w:val="004E02DD"/>
    <w:rsid w:val="004E062A"/>
    <w:rsid w:val="004E0722"/>
    <w:rsid w:val="004E078E"/>
    <w:rsid w:val="004E0964"/>
    <w:rsid w:val="004E0DAB"/>
    <w:rsid w:val="004E0DF9"/>
    <w:rsid w:val="004E1501"/>
    <w:rsid w:val="004E1606"/>
    <w:rsid w:val="004E19C2"/>
    <w:rsid w:val="004E25AB"/>
    <w:rsid w:val="004E2D90"/>
    <w:rsid w:val="004E3BF2"/>
    <w:rsid w:val="004E3D1D"/>
    <w:rsid w:val="004E447E"/>
    <w:rsid w:val="004E469F"/>
    <w:rsid w:val="004E4705"/>
    <w:rsid w:val="004E474B"/>
    <w:rsid w:val="004E4AE1"/>
    <w:rsid w:val="004E4DE2"/>
    <w:rsid w:val="004E4E59"/>
    <w:rsid w:val="004E4E92"/>
    <w:rsid w:val="004E500F"/>
    <w:rsid w:val="004E52F1"/>
    <w:rsid w:val="004E5792"/>
    <w:rsid w:val="004E5BE0"/>
    <w:rsid w:val="004E6A45"/>
    <w:rsid w:val="004E6AD5"/>
    <w:rsid w:val="004E6BBA"/>
    <w:rsid w:val="004E6D04"/>
    <w:rsid w:val="004E6E7E"/>
    <w:rsid w:val="004E7428"/>
    <w:rsid w:val="004E74A0"/>
    <w:rsid w:val="004E75F8"/>
    <w:rsid w:val="004E77EC"/>
    <w:rsid w:val="004E7F1D"/>
    <w:rsid w:val="004E7F20"/>
    <w:rsid w:val="004F00F2"/>
    <w:rsid w:val="004F104A"/>
    <w:rsid w:val="004F11AD"/>
    <w:rsid w:val="004F126B"/>
    <w:rsid w:val="004F200C"/>
    <w:rsid w:val="004F2189"/>
    <w:rsid w:val="004F25BE"/>
    <w:rsid w:val="004F2B7E"/>
    <w:rsid w:val="004F2CBC"/>
    <w:rsid w:val="004F3300"/>
    <w:rsid w:val="004F39DE"/>
    <w:rsid w:val="004F3AEE"/>
    <w:rsid w:val="004F3D5A"/>
    <w:rsid w:val="004F40F1"/>
    <w:rsid w:val="004F4769"/>
    <w:rsid w:val="004F4771"/>
    <w:rsid w:val="004F48B3"/>
    <w:rsid w:val="004F5070"/>
    <w:rsid w:val="004F5171"/>
    <w:rsid w:val="004F52FE"/>
    <w:rsid w:val="004F57AB"/>
    <w:rsid w:val="004F610A"/>
    <w:rsid w:val="004F6884"/>
    <w:rsid w:val="004F7384"/>
    <w:rsid w:val="004F770F"/>
    <w:rsid w:val="004F7A0E"/>
    <w:rsid w:val="00500170"/>
    <w:rsid w:val="00501D06"/>
    <w:rsid w:val="00501EC8"/>
    <w:rsid w:val="0050246F"/>
    <w:rsid w:val="00502831"/>
    <w:rsid w:val="00503162"/>
    <w:rsid w:val="005033E7"/>
    <w:rsid w:val="00503899"/>
    <w:rsid w:val="00503CB3"/>
    <w:rsid w:val="0050425C"/>
    <w:rsid w:val="00504406"/>
    <w:rsid w:val="005049E2"/>
    <w:rsid w:val="00504C0B"/>
    <w:rsid w:val="00504CF3"/>
    <w:rsid w:val="00504FC6"/>
    <w:rsid w:val="00505129"/>
    <w:rsid w:val="00505A5F"/>
    <w:rsid w:val="00506082"/>
    <w:rsid w:val="00506277"/>
    <w:rsid w:val="005063BE"/>
    <w:rsid w:val="00506976"/>
    <w:rsid w:val="00506EAF"/>
    <w:rsid w:val="0050761D"/>
    <w:rsid w:val="00507926"/>
    <w:rsid w:val="00507CAB"/>
    <w:rsid w:val="0051031C"/>
    <w:rsid w:val="005103E1"/>
    <w:rsid w:val="0051055E"/>
    <w:rsid w:val="005106A6"/>
    <w:rsid w:val="005107C9"/>
    <w:rsid w:val="005108CF"/>
    <w:rsid w:val="0051096D"/>
    <w:rsid w:val="00510F26"/>
    <w:rsid w:val="005112B6"/>
    <w:rsid w:val="00511320"/>
    <w:rsid w:val="005115B7"/>
    <w:rsid w:val="00511754"/>
    <w:rsid w:val="00511989"/>
    <w:rsid w:val="00511B07"/>
    <w:rsid w:val="00512496"/>
    <w:rsid w:val="005129CD"/>
    <w:rsid w:val="00512D10"/>
    <w:rsid w:val="0051326C"/>
    <w:rsid w:val="00513689"/>
    <w:rsid w:val="0051383C"/>
    <w:rsid w:val="00513B73"/>
    <w:rsid w:val="00513C02"/>
    <w:rsid w:val="00513F54"/>
    <w:rsid w:val="00514028"/>
    <w:rsid w:val="00514516"/>
    <w:rsid w:val="0051451F"/>
    <w:rsid w:val="005153AE"/>
    <w:rsid w:val="005154A7"/>
    <w:rsid w:val="00515725"/>
    <w:rsid w:val="00515900"/>
    <w:rsid w:val="00515A4E"/>
    <w:rsid w:val="00515F83"/>
    <w:rsid w:val="00516059"/>
    <w:rsid w:val="0051611B"/>
    <w:rsid w:val="00516474"/>
    <w:rsid w:val="005164DD"/>
    <w:rsid w:val="005168E2"/>
    <w:rsid w:val="00516C4A"/>
    <w:rsid w:val="00517545"/>
    <w:rsid w:val="00517804"/>
    <w:rsid w:val="005178EF"/>
    <w:rsid w:val="00520619"/>
    <w:rsid w:val="00520699"/>
    <w:rsid w:val="005206F0"/>
    <w:rsid w:val="00521472"/>
    <w:rsid w:val="00521C5E"/>
    <w:rsid w:val="00521D96"/>
    <w:rsid w:val="00522029"/>
    <w:rsid w:val="00522466"/>
    <w:rsid w:val="00522886"/>
    <w:rsid w:val="00523131"/>
    <w:rsid w:val="0052384C"/>
    <w:rsid w:val="00523BE5"/>
    <w:rsid w:val="00523BF1"/>
    <w:rsid w:val="005240A2"/>
    <w:rsid w:val="0052456E"/>
    <w:rsid w:val="00524978"/>
    <w:rsid w:val="00524E5F"/>
    <w:rsid w:val="0052579D"/>
    <w:rsid w:val="005257AD"/>
    <w:rsid w:val="005257FC"/>
    <w:rsid w:val="00526967"/>
    <w:rsid w:val="00526B3A"/>
    <w:rsid w:val="00527060"/>
    <w:rsid w:val="00527172"/>
    <w:rsid w:val="00527507"/>
    <w:rsid w:val="00527578"/>
    <w:rsid w:val="0052773B"/>
    <w:rsid w:val="00527A52"/>
    <w:rsid w:val="00527ECB"/>
    <w:rsid w:val="0053075D"/>
    <w:rsid w:val="00530791"/>
    <w:rsid w:val="00530D5F"/>
    <w:rsid w:val="0053158D"/>
    <w:rsid w:val="00531BB8"/>
    <w:rsid w:val="0053216F"/>
    <w:rsid w:val="005322C3"/>
    <w:rsid w:val="005325A5"/>
    <w:rsid w:val="005326FB"/>
    <w:rsid w:val="00532CB3"/>
    <w:rsid w:val="00533088"/>
    <w:rsid w:val="00533163"/>
    <w:rsid w:val="00533293"/>
    <w:rsid w:val="005332A0"/>
    <w:rsid w:val="00533A59"/>
    <w:rsid w:val="00533FC9"/>
    <w:rsid w:val="0053402D"/>
    <w:rsid w:val="005342E5"/>
    <w:rsid w:val="005349C3"/>
    <w:rsid w:val="005355A5"/>
    <w:rsid w:val="0053571D"/>
    <w:rsid w:val="00535BE1"/>
    <w:rsid w:val="00536003"/>
    <w:rsid w:val="00536799"/>
    <w:rsid w:val="005368D7"/>
    <w:rsid w:val="00536B81"/>
    <w:rsid w:val="00536D15"/>
    <w:rsid w:val="00536DAB"/>
    <w:rsid w:val="005374F9"/>
    <w:rsid w:val="0053754C"/>
    <w:rsid w:val="0053757B"/>
    <w:rsid w:val="00537608"/>
    <w:rsid w:val="00540129"/>
    <w:rsid w:val="005403E1"/>
    <w:rsid w:val="00540480"/>
    <w:rsid w:val="005405AE"/>
    <w:rsid w:val="00540BF2"/>
    <w:rsid w:val="00540DE3"/>
    <w:rsid w:val="00540F52"/>
    <w:rsid w:val="0054120F"/>
    <w:rsid w:val="005415CA"/>
    <w:rsid w:val="0054174E"/>
    <w:rsid w:val="005418AB"/>
    <w:rsid w:val="00541E06"/>
    <w:rsid w:val="00542307"/>
    <w:rsid w:val="005427DE"/>
    <w:rsid w:val="00542837"/>
    <w:rsid w:val="0054298D"/>
    <w:rsid w:val="00542EBC"/>
    <w:rsid w:val="00543046"/>
    <w:rsid w:val="00543546"/>
    <w:rsid w:val="00543659"/>
    <w:rsid w:val="0054411E"/>
    <w:rsid w:val="005441C5"/>
    <w:rsid w:val="00544CA5"/>
    <w:rsid w:val="005454D6"/>
    <w:rsid w:val="00545853"/>
    <w:rsid w:val="00545C50"/>
    <w:rsid w:val="00545D4F"/>
    <w:rsid w:val="00545E4C"/>
    <w:rsid w:val="00545FDE"/>
    <w:rsid w:val="00546AC6"/>
    <w:rsid w:val="00546D6C"/>
    <w:rsid w:val="0054750B"/>
    <w:rsid w:val="005479F8"/>
    <w:rsid w:val="00547AFC"/>
    <w:rsid w:val="00550BC6"/>
    <w:rsid w:val="005514AF"/>
    <w:rsid w:val="00551509"/>
    <w:rsid w:val="0055157B"/>
    <w:rsid w:val="00551852"/>
    <w:rsid w:val="005520C6"/>
    <w:rsid w:val="005521EF"/>
    <w:rsid w:val="005523D9"/>
    <w:rsid w:val="0055247F"/>
    <w:rsid w:val="00552528"/>
    <w:rsid w:val="005528E4"/>
    <w:rsid w:val="00552921"/>
    <w:rsid w:val="00552E36"/>
    <w:rsid w:val="00552EB7"/>
    <w:rsid w:val="0055307B"/>
    <w:rsid w:val="005537EB"/>
    <w:rsid w:val="00553874"/>
    <w:rsid w:val="00553DB5"/>
    <w:rsid w:val="00553F95"/>
    <w:rsid w:val="00554585"/>
    <w:rsid w:val="0055470D"/>
    <w:rsid w:val="0055487E"/>
    <w:rsid w:val="00554927"/>
    <w:rsid w:val="00554A95"/>
    <w:rsid w:val="005555D3"/>
    <w:rsid w:val="00555BFB"/>
    <w:rsid w:val="00555F0D"/>
    <w:rsid w:val="00556277"/>
    <w:rsid w:val="00556388"/>
    <w:rsid w:val="00556590"/>
    <w:rsid w:val="005565A5"/>
    <w:rsid w:val="0055679C"/>
    <w:rsid w:val="00556D62"/>
    <w:rsid w:val="005572DB"/>
    <w:rsid w:val="00557D56"/>
    <w:rsid w:val="005600BF"/>
    <w:rsid w:val="005608C9"/>
    <w:rsid w:val="00560984"/>
    <w:rsid w:val="00560D34"/>
    <w:rsid w:val="005614D9"/>
    <w:rsid w:val="00561CBE"/>
    <w:rsid w:val="00561D2E"/>
    <w:rsid w:val="0056236E"/>
    <w:rsid w:val="00562646"/>
    <w:rsid w:val="00562894"/>
    <w:rsid w:val="00562D7D"/>
    <w:rsid w:val="00562EC0"/>
    <w:rsid w:val="00563ADB"/>
    <w:rsid w:val="00563C4B"/>
    <w:rsid w:val="00563CF3"/>
    <w:rsid w:val="0056439B"/>
    <w:rsid w:val="0056445D"/>
    <w:rsid w:val="005652F6"/>
    <w:rsid w:val="00565525"/>
    <w:rsid w:val="00565797"/>
    <w:rsid w:val="00565BDB"/>
    <w:rsid w:val="00566458"/>
    <w:rsid w:val="0056669B"/>
    <w:rsid w:val="00566792"/>
    <w:rsid w:val="00566F6E"/>
    <w:rsid w:val="0056716B"/>
    <w:rsid w:val="0056759E"/>
    <w:rsid w:val="00567680"/>
    <w:rsid w:val="0057049F"/>
    <w:rsid w:val="00570BD1"/>
    <w:rsid w:val="00570CAE"/>
    <w:rsid w:val="00571643"/>
    <w:rsid w:val="00571746"/>
    <w:rsid w:val="005726B1"/>
    <w:rsid w:val="00572C1D"/>
    <w:rsid w:val="00572E6D"/>
    <w:rsid w:val="005733F3"/>
    <w:rsid w:val="00573920"/>
    <w:rsid w:val="005739F2"/>
    <w:rsid w:val="00573A84"/>
    <w:rsid w:val="00573B6F"/>
    <w:rsid w:val="00573D33"/>
    <w:rsid w:val="005744AD"/>
    <w:rsid w:val="0057453C"/>
    <w:rsid w:val="00574AFC"/>
    <w:rsid w:val="00574D65"/>
    <w:rsid w:val="0057533B"/>
    <w:rsid w:val="005753D0"/>
    <w:rsid w:val="0057577A"/>
    <w:rsid w:val="005759D5"/>
    <w:rsid w:val="00575A86"/>
    <w:rsid w:val="00576AD8"/>
    <w:rsid w:val="00576B8F"/>
    <w:rsid w:val="00576D87"/>
    <w:rsid w:val="00576FD4"/>
    <w:rsid w:val="0057796B"/>
    <w:rsid w:val="00580B0A"/>
    <w:rsid w:val="00580B46"/>
    <w:rsid w:val="00580BA2"/>
    <w:rsid w:val="00580CE2"/>
    <w:rsid w:val="00580E16"/>
    <w:rsid w:val="00580F2C"/>
    <w:rsid w:val="00581323"/>
    <w:rsid w:val="005816C8"/>
    <w:rsid w:val="0058297E"/>
    <w:rsid w:val="00583232"/>
    <w:rsid w:val="0058373E"/>
    <w:rsid w:val="00583A66"/>
    <w:rsid w:val="00583B62"/>
    <w:rsid w:val="00583E43"/>
    <w:rsid w:val="005841DE"/>
    <w:rsid w:val="00584705"/>
    <w:rsid w:val="00584883"/>
    <w:rsid w:val="00585036"/>
    <w:rsid w:val="00585593"/>
    <w:rsid w:val="00585E7D"/>
    <w:rsid w:val="00586760"/>
    <w:rsid w:val="00587078"/>
    <w:rsid w:val="00587113"/>
    <w:rsid w:val="005874E1"/>
    <w:rsid w:val="005875F3"/>
    <w:rsid w:val="00587986"/>
    <w:rsid w:val="00587A6A"/>
    <w:rsid w:val="005902F3"/>
    <w:rsid w:val="00590573"/>
    <w:rsid w:val="005906D9"/>
    <w:rsid w:val="00590945"/>
    <w:rsid w:val="00590A18"/>
    <w:rsid w:val="00590BB0"/>
    <w:rsid w:val="00591231"/>
    <w:rsid w:val="005913DD"/>
    <w:rsid w:val="005919D2"/>
    <w:rsid w:val="00591BA0"/>
    <w:rsid w:val="00591DE9"/>
    <w:rsid w:val="0059204D"/>
    <w:rsid w:val="0059223B"/>
    <w:rsid w:val="005923C7"/>
    <w:rsid w:val="00592512"/>
    <w:rsid w:val="0059273C"/>
    <w:rsid w:val="00593102"/>
    <w:rsid w:val="0059331A"/>
    <w:rsid w:val="0059356B"/>
    <w:rsid w:val="00593BED"/>
    <w:rsid w:val="00593C9E"/>
    <w:rsid w:val="00593EB2"/>
    <w:rsid w:val="005946ED"/>
    <w:rsid w:val="00594C57"/>
    <w:rsid w:val="005956CF"/>
    <w:rsid w:val="005957E8"/>
    <w:rsid w:val="00595971"/>
    <w:rsid w:val="005959BF"/>
    <w:rsid w:val="00595C0E"/>
    <w:rsid w:val="00595D21"/>
    <w:rsid w:val="00596003"/>
    <w:rsid w:val="005962B6"/>
    <w:rsid w:val="005966AE"/>
    <w:rsid w:val="00597333"/>
    <w:rsid w:val="00597AB9"/>
    <w:rsid w:val="00597C93"/>
    <w:rsid w:val="00597F80"/>
    <w:rsid w:val="005A04D6"/>
    <w:rsid w:val="005A04FE"/>
    <w:rsid w:val="005A0EAF"/>
    <w:rsid w:val="005A1334"/>
    <w:rsid w:val="005A17D2"/>
    <w:rsid w:val="005A194A"/>
    <w:rsid w:val="005A1B62"/>
    <w:rsid w:val="005A1C0B"/>
    <w:rsid w:val="005A26BD"/>
    <w:rsid w:val="005A28CA"/>
    <w:rsid w:val="005A33B0"/>
    <w:rsid w:val="005A37CC"/>
    <w:rsid w:val="005A47A2"/>
    <w:rsid w:val="005A4823"/>
    <w:rsid w:val="005A4AA7"/>
    <w:rsid w:val="005A517C"/>
    <w:rsid w:val="005A5638"/>
    <w:rsid w:val="005A5747"/>
    <w:rsid w:val="005A63B7"/>
    <w:rsid w:val="005A675F"/>
    <w:rsid w:val="005A678D"/>
    <w:rsid w:val="005A67B3"/>
    <w:rsid w:val="005A6A51"/>
    <w:rsid w:val="005A6BBE"/>
    <w:rsid w:val="005A6E5C"/>
    <w:rsid w:val="005A748F"/>
    <w:rsid w:val="005A7886"/>
    <w:rsid w:val="005A7B25"/>
    <w:rsid w:val="005A7EDA"/>
    <w:rsid w:val="005B05A7"/>
    <w:rsid w:val="005B0862"/>
    <w:rsid w:val="005B0BAA"/>
    <w:rsid w:val="005B12D9"/>
    <w:rsid w:val="005B18A6"/>
    <w:rsid w:val="005B1A82"/>
    <w:rsid w:val="005B1C05"/>
    <w:rsid w:val="005B1CBA"/>
    <w:rsid w:val="005B1E0D"/>
    <w:rsid w:val="005B2442"/>
    <w:rsid w:val="005B2805"/>
    <w:rsid w:val="005B2924"/>
    <w:rsid w:val="005B29DA"/>
    <w:rsid w:val="005B2C97"/>
    <w:rsid w:val="005B32FA"/>
    <w:rsid w:val="005B3496"/>
    <w:rsid w:val="005B3B2C"/>
    <w:rsid w:val="005B3C5E"/>
    <w:rsid w:val="005B3CF0"/>
    <w:rsid w:val="005B3F2A"/>
    <w:rsid w:val="005B4063"/>
    <w:rsid w:val="005B46B2"/>
    <w:rsid w:val="005B4AE9"/>
    <w:rsid w:val="005B4B6B"/>
    <w:rsid w:val="005B4FA2"/>
    <w:rsid w:val="005B5553"/>
    <w:rsid w:val="005B618B"/>
    <w:rsid w:val="005B61A2"/>
    <w:rsid w:val="005B686F"/>
    <w:rsid w:val="005B6C7E"/>
    <w:rsid w:val="005B75C0"/>
    <w:rsid w:val="005B7616"/>
    <w:rsid w:val="005B76A7"/>
    <w:rsid w:val="005B798A"/>
    <w:rsid w:val="005C0446"/>
    <w:rsid w:val="005C0D3B"/>
    <w:rsid w:val="005C1D85"/>
    <w:rsid w:val="005C242E"/>
    <w:rsid w:val="005C245A"/>
    <w:rsid w:val="005C2666"/>
    <w:rsid w:val="005C3CC3"/>
    <w:rsid w:val="005C3D0F"/>
    <w:rsid w:val="005C3D27"/>
    <w:rsid w:val="005C3ED6"/>
    <w:rsid w:val="005C43A7"/>
    <w:rsid w:val="005C43C0"/>
    <w:rsid w:val="005C4E68"/>
    <w:rsid w:val="005C50E9"/>
    <w:rsid w:val="005C5A66"/>
    <w:rsid w:val="005C5C72"/>
    <w:rsid w:val="005C61CF"/>
    <w:rsid w:val="005C674B"/>
    <w:rsid w:val="005C68AA"/>
    <w:rsid w:val="005C69A2"/>
    <w:rsid w:val="005C6C95"/>
    <w:rsid w:val="005C6E86"/>
    <w:rsid w:val="005C730A"/>
    <w:rsid w:val="005C778B"/>
    <w:rsid w:val="005C78C2"/>
    <w:rsid w:val="005C7932"/>
    <w:rsid w:val="005C7FAB"/>
    <w:rsid w:val="005D00C4"/>
    <w:rsid w:val="005D00E9"/>
    <w:rsid w:val="005D0E54"/>
    <w:rsid w:val="005D19EC"/>
    <w:rsid w:val="005D1E3E"/>
    <w:rsid w:val="005D1EE3"/>
    <w:rsid w:val="005D1F1B"/>
    <w:rsid w:val="005D24E0"/>
    <w:rsid w:val="005D260D"/>
    <w:rsid w:val="005D2678"/>
    <w:rsid w:val="005D35DA"/>
    <w:rsid w:val="005D38EC"/>
    <w:rsid w:val="005D3CD4"/>
    <w:rsid w:val="005D4CB5"/>
    <w:rsid w:val="005D536B"/>
    <w:rsid w:val="005D57F4"/>
    <w:rsid w:val="005D5A36"/>
    <w:rsid w:val="005D5B0F"/>
    <w:rsid w:val="005D5FF6"/>
    <w:rsid w:val="005D64A0"/>
    <w:rsid w:val="005D6687"/>
    <w:rsid w:val="005D6809"/>
    <w:rsid w:val="005D6816"/>
    <w:rsid w:val="005D6FCA"/>
    <w:rsid w:val="005D73BC"/>
    <w:rsid w:val="005D77BF"/>
    <w:rsid w:val="005D7CAF"/>
    <w:rsid w:val="005D7E64"/>
    <w:rsid w:val="005E09F1"/>
    <w:rsid w:val="005E11B3"/>
    <w:rsid w:val="005E1498"/>
    <w:rsid w:val="005E19FD"/>
    <w:rsid w:val="005E1BD5"/>
    <w:rsid w:val="005E1C76"/>
    <w:rsid w:val="005E20CC"/>
    <w:rsid w:val="005E298B"/>
    <w:rsid w:val="005E2CF3"/>
    <w:rsid w:val="005E2E3B"/>
    <w:rsid w:val="005E33F7"/>
    <w:rsid w:val="005E3BC8"/>
    <w:rsid w:val="005E3C60"/>
    <w:rsid w:val="005E3F1B"/>
    <w:rsid w:val="005E4638"/>
    <w:rsid w:val="005E4BD0"/>
    <w:rsid w:val="005E4DA1"/>
    <w:rsid w:val="005E4E14"/>
    <w:rsid w:val="005E525F"/>
    <w:rsid w:val="005E5689"/>
    <w:rsid w:val="005E57BD"/>
    <w:rsid w:val="005E6095"/>
    <w:rsid w:val="005E6191"/>
    <w:rsid w:val="005E6207"/>
    <w:rsid w:val="005E65B8"/>
    <w:rsid w:val="005E6945"/>
    <w:rsid w:val="005E695B"/>
    <w:rsid w:val="005E698E"/>
    <w:rsid w:val="005E70FB"/>
    <w:rsid w:val="005E7237"/>
    <w:rsid w:val="005E75DC"/>
    <w:rsid w:val="005E773F"/>
    <w:rsid w:val="005E7E84"/>
    <w:rsid w:val="005F04D0"/>
    <w:rsid w:val="005F0BDB"/>
    <w:rsid w:val="005F0C7C"/>
    <w:rsid w:val="005F0C9A"/>
    <w:rsid w:val="005F1204"/>
    <w:rsid w:val="005F141D"/>
    <w:rsid w:val="005F26E9"/>
    <w:rsid w:val="005F2740"/>
    <w:rsid w:val="005F290B"/>
    <w:rsid w:val="005F2D8E"/>
    <w:rsid w:val="005F30EF"/>
    <w:rsid w:val="005F3AB0"/>
    <w:rsid w:val="005F3E73"/>
    <w:rsid w:val="005F3F3E"/>
    <w:rsid w:val="005F452D"/>
    <w:rsid w:val="005F4971"/>
    <w:rsid w:val="005F4B5A"/>
    <w:rsid w:val="005F4BE9"/>
    <w:rsid w:val="005F4F38"/>
    <w:rsid w:val="005F57CD"/>
    <w:rsid w:val="005F57D6"/>
    <w:rsid w:val="005F5822"/>
    <w:rsid w:val="005F60EC"/>
    <w:rsid w:val="005F6209"/>
    <w:rsid w:val="005F680C"/>
    <w:rsid w:val="005F6A2C"/>
    <w:rsid w:val="005F6D5F"/>
    <w:rsid w:val="005F702A"/>
    <w:rsid w:val="005F702D"/>
    <w:rsid w:val="005F71A7"/>
    <w:rsid w:val="005F7543"/>
    <w:rsid w:val="005F7997"/>
    <w:rsid w:val="005F7A9F"/>
    <w:rsid w:val="005F7B28"/>
    <w:rsid w:val="005F7D49"/>
    <w:rsid w:val="005F7EF9"/>
    <w:rsid w:val="005F7F38"/>
    <w:rsid w:val="005F7FB0"/>
    <w:rsid w:val="006005B9"/>
    <w:rsid w:val="0060106F"/>
    <w:rsid w:val="006011AE"/>
    <w:rsid w:val="006015EB"/>
    <w:rsid w:val="00601731"/>
    <w:rsid w:val="0060229E"/>
    <w:rsid w:val="006022DF"/>
    <w:rsid w:val="006024AB"/>
    <w:rsid w:val="0060267D"/>
    <w:rsid w:val="00602745"/>
    <w:rsid w:val="006027D0"/>
    <w:rsid w:val="00602AC3"/>
    <w:rsid w:val="006033A5"/>
    <w:rsid w:val="0060396C"/>
    <w:rsid w:val="00603D10"/>
    <w:rsid w:val="00603EDE"/>
    <w:rsid w:val="006047EB"/>
    <w:rsid w:val="0060488F"/>
    <w:rsid w:val="00604C5F"/>
    <w:rsid w:val="006056B5"/>
    <w:rsid w:val="00605FA3"/>
    <w:rsid w:val="00606460"/>
    <w:rsid w:val="0060677B"/>
    <w:rsid w:val="006068AF"/>
    <w:rsid w:val="006068B8"/>
    <w:rsid w:val="00606A9E"/>
    <w:rsid w:val="00607010"/>
    <w:rsid w:val="006077FA"/>
    <w:rsid w:val="00607918"/>
    <w:rsid w:val="0060797A"/>
    <w:rsid w:val="00607C46"/>
    <w:rsid w:val="00610367"/>
    <w:rsid w:val="006106AA"/>
    <w:rsid w:val="00610CF3"/>
    <w:rsid w:val="00610D8B"/>
    <w:rsid w:val="00611646"/>
    <w:rsid w:val="0061175C"/>
    <w:rsid w:val="00611794"/>
    <w:rsid w:val="0061227D"/>
    <w:rsid w:val="00612875"/>
    <w:rsid w:val="00612AA7"/>
    <w:rsid w:val="0061302E"/>
    <w:rsid w:val="00613259"/>
    <w:rsid w:val="0061338C"/>
    <w:rsid w:val="00613932"/>
    <w:rsid w:val="006146BE"/>
    <w:rsid w:val="00614773"/>
    <w:rsid w:val="006163D1"/>
    <w:rsid w:val="00616E62"/>
    <w:rsid w:val="00617354"/>
    <w:rsid w:val="006173BF"/>
    <w:rsid w:val="006173FD"/>
    <w:rsid w:val="00617C10"/>
    <w:rsid w:val="00620494"/>
    <w:rsid w:val="006206AB"/>
    <w:rsid w:val="00620D3C"/>
    <w:rsid w:val="00621556"/>
    <w:rsid w:val="006218FD"/>
    <w:rsid w:val="006224C8"/>
    <w:rsid w:val="0062263F"/>
    <w:rsid w:val="006227B6"/>
    <w:rsid w:val="006228BF"/>
    <w:rsid w:val="00622BC3"/>
    <w:rsid w:val="00623AA4"/>
    <w:rsid w:val="00623CCC"/>
    <w:rsid w:val="006242E2"/>
    <w:rsid w:val="006248E7"/>
    <w:rsid w:val="00624E07"/>
    <w:rsid w:val="00625EB6"/>
    <w:rsid w:val="00625EE1"/>
    <w:rsid w:val="00625EE8"/>
    <w:rsid w:val="006263A5"/>
    <w:rsid w:val="00626588"/>
    <w:rsid w:val="00626AE6"/>
    <w:rsid w:val="0062796C"/>
    <w:rsid w:val="00627CD9"/>
    <w:rsid w:val="0063081C"/>
    <w:rsid w:val="00630831"/>
    <w:rsid w:val="00631211"/>
    <w:rsid w:val="00631421"/>
    <w:rsid w:val="006316B7"/>
    <w:rsid w:val="00631F1B"/>
    <w:rsid w:val="00632388"/>
    <w:rsid w:val="00632C7E"/>
    <w:rsid w:val="006333E3"/>
    <w:rsid w:val="00633710"/>
    <w:rsid w:val="006339E2"/>
    <w:rsid w:val="00633C94"/>
    <w:rsid w:val="00634C3A"/>
    <w:rsid w:val="00634C6D"/>
    <w:rsid w:val="006350DF"/>
    <w:rsid w:val="006352E6"/>
    <w:rsid w:val="006358BE"/>
    <w:rsid w:val="0063594F"/>
    <w:rsid w:val="00635A6B"/>
    <w:rsid w:val="00635E9F"/>
    <w:rsid w:val="00636062"/>
    <w:rsid w:val="00636177"/>
    <w:rsid w:val="00636538"/>
    <w:rsid w:val="00636553"/>
    <w:rsid w:val="006368FA"/>
    <w:rsid w:val="00636AF3"/>
    <w:rsid w:val="00636B75"/>
    <w:rsid w:val="00636C60"/>
    <w:rsid w:val="00636C62"/>
    <w:rsid w:val="0063764D"/>
    <w:rsid w:val="00637A29"/>
    <w:rsid w:val="00637A63"/>
    <w:rsid w:val="00640745"/>
    <w:rsid w:val="00640A7A"/>
    <w:rsid w:val="006410AA"/>
    <w:rsid w:val="00641657"/>
    <w:rsid w:val="00641D06"/>
    <w:rsid w:val="0064212D"/>
    <w:rsid w:val="00642637"/>
    <w:rsid w:val="00642C33"/>
    <w:rsid w:val="00642E7D"/>
    <w:rsid w:val="00643105"/>
    <w:rsid w:val="00643419"/>
    <w:rsid w:val="00643552"/>
    <w:rsid w:val="00643712"/>
    <w:rsid w:val="006440CF"/>
    <w:rsid w:val="00644116"/>
    <w:rsid w:val="0064416A"/>
    <w:rsid w:val="00644494"/>
    <w:rsid w:val="006445AC"/>
    <w:rsid w:val="006447B2"/>
    <w:rsid w:val="00644894"/>
    <w:rsid w:val="006448B9"/>
    <w:rsid w:val="00645410"/>
    <w:rsid w:val="0064556C"/>
    <w:rsid w:val="00645991"/>
    <w:rsid w:val="0064599A"/>
    <w:rsid w:val="00645B8D"/>
    <w:rsid w:val="00645E24"/>
    <w:rsid w:val="0064619C"/>
    <w:rsid w:val="006461D9"/>
    <w:rsid w:val="00646629"/>
    <w:rsid w:val="00646940"/>
    <w:rsid w:val="00646CB8"/>
    <w:rsid w:val="0064733B"/>
    <w:rsid w:val="00647713"/>
    <w:rsid w:val="006508CD"/>
    <w:rsid w:val="00650D05"/>
    <w:rsid w:val="00650DCA"/>
    <w:rsid w:val="00651215"/>
    <w:rsid w:val="006512B1"/>
    <w:rsid w:val="00651500"/>
    <w:rsid w:val="00651556"/>
    <w:rsid w:val="00651580"/>
    <w:rsid w:val="00651DC5"/>
    <w:rsid w:val="00652514"/>
    <w:rsid w:val="0065256E"/>
    <w:rsid w:val="00652612"/>
    <w:rsid w:val="0065261F"/>
    <w:rsid w:val="00652BF5"/>
    <w:rsid w:val="00653450"/>
    <w:rsid w:val="006539A9"/>
    <w:rsid w:val="00653CFD"/>
    <w:rsid w:val="00653D48"/>
    <w:rsid w:val="006542BE"/>
    <w:rsid w:val="00655025"/>
    <w:rsid w:val="00655AB7"/>
    <w:rsid w:val="00655C8A"/>
    <w:rsid w:val="0065601B"/>
    <w:rsid w:val="006564A2"/>
    <w:rsid w:val="006565AB"/>
    <w:rsid w:val="006565B7"/>
    <w:rsid w:val="006565E1"/>
    <w:rsid w:val="00656B5F"/>
    <w:rsid w:val="00656BE0"/>
    <w:rsid w:val="0065705D"/>
    <w:rsid w:val="00657321"/>
    <w:rsid w:val="00657548"/>
    <w:rsid w:val="00657A69"/>
    <w:rsid w:val="00657DB6"/>
    <w:rsid w:val="00657F9E"/>
    <w:rsid w:val="00660238"/>
    <w:rsid w:val="00660A31"/>
    <w:rsid w:val="00660C0F"/>
    <w:rsid w:val="006617DF"/>
    <w:rsid w:val="00661B20"/>
    <w:rsid w:val="00662825"/>
    <w:rsid w:val="0066303A"/>
    <w:rsid w:val="006636BA"/>
    <w:rsid w:val="006639B7"/>
    <w:rsid w:val="00663B2B"/>
    <w:rsid w:val="00663C81"/>
    <w:rsid w:val="00663FA0"/>
    <w:rsid w:val="0066413A"/>
    <w:rsid w:val="00664176"/>
    <w:rsid w:val="00664292"/>
    <w:rsid w:val="00664428"/>
    <w:rsid w:val="006644A9"/>
    <w:rsid w:val="00664BD0"/>
    <w:rsid w:val="00664C18"/>
    <w:rsid w:val="00664F38"/>
    <w:rsid w:val="00664F65"/>
    <w:rsid w:val="0066525F"/>
    <w:rsid w:val="0066589D"/>
    <w:rsid w:val="006660A1"/>
    <w:rsid w:val="006660A9"/>
    <w:rsid w:val="00666AC9"/>
    <w:rsid w:val="0066718F"/>
    <w:rsid w:val="006674BE"/>
    <w:rsid w:val="006674D3"/>
    <w:rsid w:val="00667627"/>
    <w:rsid w:val="00667AF8"/>
    <w:rsid w:val="00670480"/>
    <w:rsid w:val="00670699"/>
    <w:rsid w:val="00670AA4"/>
    <w:rsid w:val="00670AE0"/>
    <w:rsid w:val="00670EDD"/>
    <w:rsid w:val="00671163"/>
    <w:rsid w:val="006712B3"/>
    <w:rsid w:val="0067155E"/>
    <w:rsid w:val="00671CD7"/>
    <w:rsid w:val="00672199"/>
    <w:rsid w:val="006723CA"/>
    <w:rsid w:val="006724A6"/>
    <w:rsid w:val="006728B0"/>
    <w:rsid w:val="00672CD0"/>
    <w:rsid w:val="006733D2"/>
    <w:rsid w:val="0067347D"/>
    <w:rsid w:val="00673C5E"/>
    <w:rsid w:val="00673C7A"/>
    <w:rsid w:val="00673EFB"/>
    <w:rsid w:val="00674248"/>
    <w:rsid w:val="00674B3C"/>
    <w:rsid w:val="00674D5C"/>
    <w:rsid w:val="00676807"/>
    <w:rsid w:val="00676928"/>
    <w:rsid w:val="00676A60"/>
    <w:rsid w:val="00676B4D"/>
    <w:rsid w:val="00676B8C"/>
    <w:rsid w:val="00676C91"/>
    <w:rsid w:val="0067773D"/>
    <w:rsid w:val="006777A9"/>
    <w:rsid w:val="00677A4D"/>
    <w:rsid w:val="0068016C"/>
    <w:rsid w:val="0068030F"/>
    <w:rsid w:val="0068103C"/>
    <w:rsid w:val="006810F7"/>
    <w:rsid w:val="00681477"/>
    <w:rsid w:val="00681CF7"/>
    <w:rsid w:val="0068210F"/>
    <w:rsid w:val="00682144"/>
    <w:rsid w:val="006824EB"/>
    <w:rsid w:val="00682636"/>
    <w:rsid w:val="0068308E"/>
    <w:rsid w:val="00683370"/>
    <w:rsid w:val="006840B6"/>
    <w:rsid w:val="00684187"/>
    <w:rsid w:val="006841F5"/>
    <w:rsid w:val="00684455"/>
    <w:rsid w:val="006847A5"/>
    <w:rsid w:val="00684DD0"/>
    <w:rsid w:val="006850EB"/>
    <w:rsid w:val="006851B0"/>
    <w:rsid w:val="00685680"/>
    <w:rsid w:val="0068575B"/>
    <w:rsid w:val="00685857"/>
    <w:rsid w:val="00685C2D"/>
    <w:rsid w:val="00685EE8"/>
    <w:rsid w:val="00685F52"/>
    <w:rsid w:val="00686589"/>
    <w:rsid w:val="006866CE"/>
    <w:rsid w:val="0068695F"/>
    <w:rsid w:val="00686962"/>
    <w:rsid w:val="00687992"/>
    <w:rsid w:val="00687EC0"/>
    <w:rsid w:val="00690147"/>
    <w:rsid w:val="0069044E"/>
    <w:rsid w:val="00690A58"/>
    <w:rsid w:val="00691190"/>
    <w:rsid w:val="0069140D"/>
    <w:rsid w:val="0069163F"/>
    <w:rsid w:val="006916FD"/>
    <w:rsid w:val="00691AB4"/>
    <w:rsid w:val="0069281E"/>
    <w:rsid w:val="00692CCC"/>
    <w:rsid w:val="00693136"/>
    <w:rsid w:val="006932C9"/>
    <w:rsid w:val="006933F7"/>
    <w:rsid w:val="00693996"/>
    <w:rsid w:val="00693A8F"/>
    <w:rsid w:val="00693D2E"/>
    <w:rsid w:val="006942E2"/>
    <w:rsid w:val="00694394"/>
    <w:rsid w:val="00694622"/>
    <w:rsid w:val="006946B7"/>
    <w:rsid w:val="00694E2A"/>
    <w:rsid w:val="00694F4D"/>
    <w:rsid w:val="0069564E"/>
    <w:rsid w:val="0069573B"/>
    <w:rsid w:val="006957E5"/>
    <w:rsid w:val="00695B4E"/>
    <w:rsid w:val="00695C76"/>
    <w:rsid w:val="00695FF4"/>
    <w:rsid w:val="006963D7"/>
    <w:rsid w:val="00696908"/>
    <w:rsid w:val="00696ADD"/>
    <w:rsid w:val="00696ECC"/>
    <w:rsid w:val="006971BA"/>
    <w:rsid w:val="0069724C"/>
    <w:rsid w:val="00697786"/>
    <w:rsid w:val="006977C2"/>
    <w:rsid w:val="006A0661"/>
    <w:rsid w:val="006A0729"/>
    <w:rsid w:val="006A09BA"/>
    <w:rsid w:val="006A0EA9"/>
    <w:rsid w:val="006A1432"/>
    <w:rsid w:val="006A1587"/>
    <w:rsid w:val="006A1684"/>
    <w:rsid w:val="006A18B1"/>
    <w:rsid w:val="006A18D6"/>
    <w:rsid w:val="006A18FD"/>
    <w:rsid w:val="006A1956"/>
    <w:rsid w:val="006A1C75"/>
    <w:rsid w:val="006A1CF9"/>
    <w:rsid w:val="006A21E0"/>
    <w:rsid w:val="006A2852"/>
    <w:rsid w:val="006A293E"/>
    <w:rsid w:val="006A2A62"/>
    <w:rsid w:val="006A2E80"/>
    <w:rsid w:val="006A32BE"/>
    <w:rsid w:val="006A3528"/>
    <w:rsid w:val="006A37C9"/>
    <w:rsid w:val="006A3A4D"/>
    <w:rsid w:val="006A3BFD"/>
    <w:rsid w:val="006A3C0C"/>
    <w:rsid w:val="006A3F4D"/>
    <w:rsid w:val="006A4124"/>
    <w:rsid w:val="006A4653"/>
    <w:rsid w:val="006A467C"/>
    <w:rsid w:val="006A4A76"/>
    <w:rsid w:val="006A501D"/>
    <w:rsid w:val="006A5178"/>
    <w:rsid w:val="006A538D"/>
    <w:rsid w:val="006A54FB"/>
    <w:rsid w:val="006A5725"/>
    <w:rsid w:val="006A576D"/>
    <w:rsid w:val="006A6079"/>
    <w:rsid w:val="006A62D7"/>
    <w:rsid w:val="006A63D5"/>
    <w:rsid w:val="006A68C4"/>
    <w:rsid w:val="006A69F8"/>
    <w:rsid w:val="006A6ADD"/>
    <w:rsid w:val="006A72B1"/>
    <w:rsid w:val="006A72F7"/>
    <w:rsid w:val="006A732B"/>
    <w:rsid w:val="006A75BF"/>
    <w:rsid w:val="006A773F"/>
    <w:rsid w:val="006A7750"/>
    <w:rsid w:val="006A781C"/>
    <w:rsid w:val="006A7870"/>
    <w:rsid w:val="006B00B6"/>
    <w:rsid w:val="006B0549"/>
    <w:rsid w:val="006B082A"/>
    <w:rsid w:val="006B0851"/>
    <w:rsid w:val="006B0A8B"/>
    <w:rsid w:val="006B0B4D"/>
    <w:rsid w:val="006B11E3"/>
    <w:rsid w:val="006B1670"/>
    <w:rsid w:val="006B1DBA"/>
    <w:rsid w:val="006B1EB8"/>
    <w:rsid w:val="006B1F70"/>
    <w:rsid w:val="006B209F"/>
    <w:rsid w:val="006B2849"/>
    <w:rsid w:val="006B28A3"/>
    <w:rsid w:val="006B3042"/>
    <w:rsid w:val="006B3309"/>
    <w:rsid w:val="006B3531"/>
    <w:rsid w:val="006B3578"/>
    <w:rsid w:val="006B3643"/>
    <w:rsid w:val="006B3B4B"/>
    <w:rsid w:val="006B3D91"/>
    <w:rsid w:val="006B3F23"/>
    <w:rsid w:val="006B416E"/>
    <w:rsid w:val="006B42E9"/>
    <w:rsid w:val="006B4C0E"/>
    <w:rsid w:val="006B4D58"/>
    <w:rsid w:val="006B4F89"/>
    <w:rsid w:val="006B5632"/>
    <w:rsid w:val="006B568F"/>
    <w:rsid w:val="006B5A88"/>
    <w:rsid w:val="006B5B59"/>
    <w:rsid w:val="006B6105"/>
    <w:rsid w:val="006B648B"/>
    <w:rsid w:val="006B64AF"/>
    <w:rsid w:val="006B6DD8"/>
    <w:rsid w:val="006B752B"/>
    <w:rsid w:val="006B7559"/>
    <w:rsid w:val="006B7E48"/>
    <w:rsid w:val="006C0186"/>
    <w:rsid w:val="006C0878"/>
    <w:rsid w:val="006C11B5"/>
    <w:rsid w:val="006C14ED"/>
    <w:rsid w:val="006C179D"/>
    <w:rsid w:val="006C25A6"/>
    <w:rsid w:val="006C2BDD"/>
    <w:rsid w:val="006C3254"/>
    <w:rsid w:val="006C334A"/>
    <w:rsid w:val="006C3AB6"/>
    <w:rsid w:val="006C437D"/>
    <w:rsid w:val="006C4480"/>
    <w:rsid w:val="006C4BEE"/>
    <w:rsid w:val="006C515E"/>
    <w:rsid w:val="006C56B6"/>
    <w:rsid w:val="006C5894"/>
    <w:rsid w:val="006C5BC4"/>
    <w:rsid w:val="006C647A"/>
    <w:rsid w:val="006C64DC"/>
    <w:rsid w:val="006C6A30"/>
    <w:rsid w:val="006C7AF7"/>
    <w:rsid w:val="006C7AF9"/>
    <w:rsid w:val="006C7EF6"/>
    <w:rsid w:val="006D0305"/>
    <w:rsid w:val="006D0F48"/>
    <w:rsid w:val="006D1118"/>
    <w:rsid w:val="006D156E"/>
    <w:rsid w:val="006D1EF4"/>
    <w:rsid w:val="006D2405"/>
    <w:rsid w:val="006D2E65"/>
    <w:rsid w:val="006D3A10"/>
    <w:rsid w:val="006D450F"/>
    <w:rsid w:val="006D4BC4"/>
    <w:rsid w:val="006D4E3E"/>
    <w:rsid w:val="006D4E8B"/>
    <w:rsid w:val="006D4F62"/>
    <w:rsid w:val="006D510B"/>
    <w:rsid w:val="006D5599"/>
    <w:rsid w:val="006D56F3"/>
    <w:rsid w:val="006D5784"/>
    <w:rsid w:val="006D58FF"/>
    <w:rsid w:val="006D5A3E"/>
    <w:rsid w:val="006D5C83"/>
    <w:rsid w:val="006D68B4"/>
    <w:rsid w:val="006D6E3A"/>
    <w:rsid w:val="006D7398"/>
    <w:rsid w:val="006D73DD"/>
    <w:rsid w:val="006D7A81"/>
    <w:rsid w:val="006D7B0C"/>
    <w:rsid w:val="006E0954"/>
    <w:rsid w:val="006E0982"/>
    <w:rsid w:val="006E1C03"/>
    <w:rsid w:val="006E2AD9"/>
    <w:rsid w:val="006E3370"/>
    <w:rsid w:val="006E3557"/>
    <w:rsid w:val="006E3E85"/>
    <w:rsid w:val="006E3EC1"/>
    <w:rsid w:val="006E403B"/>
    <w:rsid w:val="006E4226"/>
    <w:rsid w:val="006E432E"/>
    <w:rsid w:val="006E43E1"/>
    <w:rsid w:val="006E47F3"/>
    <w:rsid w:val="006E4C77"/>
    <w:rsid w:val="006E5270"/>
    <w:rsid w:val="006E5831"/>
    <w:rsid w:val="006E5A81"/>
    <w:rsid w:val="006E5D97"/>
    <w:rsid w:val="006E65B0"/>
    <w:rsid w:val="006E67F0"/>
    <w:rsid w:val="006E6FC4"/>
    <w:rsid w:val="006E74B7"/>
    <w:rsid w:val="006E7CA1"/>
    <w:rsid w:val="006F00A0"/>
    <w:rsid w:val="006F0287"/>
    <w:rsid w:val="006F02B1"/>
    <w:rsid w:val="006F032D"/>
    <w:rsid w:val="006F0438"/>
    <w:rsid w:val="006F076C"/>
    <w:rsid w:val="006F0A1D"/>
    <w:rsid w:val="006F107C"/>
    <w:rsid w:val="006F111C"/>
    <w:rsid w:val="006F116A"/>
    <w:rsid w:val="006F1511"/>
    <w:rsid w:val="006F1604"/>
    <w:rsid w:val="006F16FB"/>
    <w:rsid w:val="006F192D"/>
    <w:rsid w:val="006F1A3C"/>
    <w:rsid w:val="006F1C15"/>
    <w:rsid w:val="006F2473"/>
    <w:rsid w:val="006F328E"/>
    <w:rsid w:val="006F42E9"/>
    <w:rsid w:val="006F4360"/>
    <w:rsid w:val="006F46F3"/>
    <w:rsid w:val="006F4840"/>
    <w:rsid w:val="006F4958"/>
    <w:rsid w:val="006F49F6"/>
    <w:rsid w:val="006F4D09"/>
    <w:rsid w:val="006F542E"/>
    <w:rsid w:val="006F54CF"/>
    <w:rsid w:val="006F5612"/>
    <w:rsid w:val="006F5869"/>
    <w:rsid w:val="006F5E8B"/>
    <w:rsid w:val="006F61BC"/>
    <w:rsid w:val="006F6A3B"/>
    <w:rsid w:val="006F6CA4"/>
    <w:rsid w:val="006F7920"/>
    <w:rsid w:val="006F7B2A"/>
    <w:rsid w:val="006F7F53"/>
    <w:rsid w:val="007004FF"/>
    <w:rsid w:val="007005EF"/>
    <w:rsid w:val="00700EDA"/>
    <w:rsid w:val="00701264"/>
    <w:rsid w:val="00701342"/>
    <w:rsid w:val="007013F2"/>
    <w:rsid w:val="00701909"/>
    <w:rsid w:val="00702278"/>
    <w:rsid w:val="00702438"/>
    <w:rsid w:val="00702589"/>
    <w:rsid w:val="0070279C"/>
    <w:rsid w:val="007034E5"/>
    <w:rsid w:val="00703551"/>
    <w:rsid w:val="007035A7"/>
    <w:rsid w:val="00703E2B"/>
    <w:rsid w:val="00703FAD"/>
    <w:rsid w:val="00704449"/>
    <w:rsid w:val="007044FD"/>
    <w:rsid w:val="007049EA"/>
    <w:rsid w:val="00704D1F"/>
    <w:rsid w:val="00704DDE"/>
    <w:rsid w:val="00705488"/>
    <w:rsid w:val="007054BD"/>
    <w:rsid w:val="00705699"/>
    <w:rsid w:val="007056BF"/>
    <w:rsid w:val="00705AC1"/>
    <w:rsid w:val="00705AF9"/>
    <w:rsid w:val="0070626C"/>
    <w:rsid w:val="00706275"/>
    <w:rsid w:val="00706507"/>
    <w:rsid w:val="007068B5"/>
    <w:rsid w:val="00706AA1"/>
    <w:rsid w:val="00706D9A"/>
    <w:rsid w:val="00706EE6"/>
    <w:rsid w:val="00707656"/>
    <w:rsid w:val="0070772F"/>
    <w:rsid w:val="00707BF5"/>
    <w:rsid w:val="00710843"/>
    <w:rsid w:val="007114D0"/>
    <w:rsid w:val="007119B1"/>
    <w:rsid w:val="00711D5A"/>
    <w:rsid w:val="00712144"/>
    <w:rsid w:val="00712262"/>
    <w:rsid w:val="007126A9"/>
    <w:rsid w:val="007131EE"/>
    <w:rsid w:val="007133A7"/>
    <w:rsid w:val="00713C64"/>
    <w:rsid w:val="00713CBE"/>
    <w:rsid w:val="00713CEB"/>
    <w:rsid w:val="00713DA5"/>
    <w:rsid w:val="007140C4"/>
    <w:rsid w:val="00714DC9"/>
    <w:rsid w:val="00715486"/>
    <w:rsid w:val="007156C0"/>
    <w:rsid w:val="00715734"/>
    <w:rsid w:val="007158C5"/>
    <w:rsid w:val="00715E90"/>
    <w:rsid w:val="00716A91"/>
    <w:rsid w:val="00716B57"/>
    <w:rsid w:val="00716E5B"/>
    <w:rsid w:val="007176C0"/>
    <w:rsid w:val="0071790D"/>
    <w:rsid w:val="007179CD"/>
    <w:rsid w:val="0072017D"/>
    <w:rsid w:val="00720B08"/>
    <w:rsid w:val="00720C6C"/>
    <w:rsid w:val="007212AA"/>
    <w:rsid w:val="0072168D"/>
    <w:rsid w:val="00721995"/>
    <w:rsid w:val="007234D3"/>
    <w:rsid w:val="0072377B"/>
    <w:rsid w:val="00723A44"/>
    <w:rsid w:val="00723AC9"/>
    <w:rsid w:val="00724107"/>
    <w:rsid w:val="007246DD"/>
    <w:rsid w:val="00724A26"/>
    <w:rsid w:val="007251C6"/>
    <w:rsid w:val="007254CD"/>
    <w:rsid w:val="007255C7"/>
    <w:rsid w:val="00726A22"/>
    <w:rsid w:val="00726CFE"/>
    <w:rsid w:val="00726DAB"/>
    <w:rsid w:val="00726F39"/>
    <w:rsid w:val="007270BA"/>
    <w:rsid w:val="00727243"/>
    <w:rsid w:val="00727648"/>
    <w:rsid w:val="007278D4"/>
    <w:rsid w:val="0072798D"/>
    <w:rsid w:val="00727DF3"/>
    <w:rsid w:val="007300D6"/>
    <w:rsid w:val="00730155"/>
    <w:rsid w:val="007301DD"/>
    <w:rsid w:val="007303FA"/>
    <w:rsid w:val="007315C9"/>
    <w:rsid w:val="00731C1E"/>
    <w:rsid w:val="00732207"/>
    <w:rsid w:val="007325AF"/>
    <w:rsid w:val="00732E94"/>
    <w:rsid w:val="00734036"/>
    <w:rsid w:val="007345B8"/>
    <w:rsid w:val="00734690"/>
    <w:rsid w:val="007349CA"/>
    <w:rsid w:val="00734D28"/>
    <w:rsid w:val="00734F4A"/>
    <w:rsid w:val="00734F95"/>
    <w:rsid w:val="00735084"/>
    <w:rsid w:val="00735C49"/>
    <w:rsid w:val="00735DDD"/>
    <w:rsid w:val="00735F8B"/>
    <w:rsid w:val="00736565"/>
    <w:rsid w:val="007365A8"/>
    <w:rsid w:val="0073693F"/>
    <w:rsid w:val="0073711A"/>
    <w:rsid w:val="0073766E"/>
    <w:rsid w:val="00737816"/>
    <w:rsid w:val="00737A5A"/>
    <w:rsid w:val="00737BB5"/>
    <w:rsid w:val="00740431"/>
    <w:rsid w:val="0074068D"/>
    <w:rsid w:val="00740C5C"/>
    <w:rsid w:val="00741716"/>
    <w:rsid w:val="00741893"/>
    <w:rsid w:val="00743272"/>
    <w:rsid w:val="007433E4"/>
    <w:rsid w:val="007436F2"/>
    <w:rsid w:val="00743B84"/>
    <w:rsid w:val="00743BB3"/>
    <w:rsid w:val="00743E5A"/>
    <w:rsid w:val="007441B7"/>
    <w:rsid w:val="007444A6"/>
    <w:rsid w:val="0074463B"/>
    <w:rsid w:val="00744D9C"/>
    <w:rsid w:val="007450A8"/>
    <w:rsid w:val="007456EB"/>
    <w:rsid w:val="00745769"/>
    <w:rsid w:val="007464B0"/>
    <w:rsid w:val="00746863"/>
    <w:rsid w:val="00746C74"/>
    <w:rsid w:val="00746CEB"/>
    <w:rsid w:val="00747229"/>
    <w:rsid w:val="007506AF"/>
    <w:rsid w:val="00750D20"/>
    <w:rsid w:val="00750EA9"/>
    <w:rsid w:val="007510F9"/>
    <w:rsid w:val="007519F5"/>
    <w:rsid w:val="00751D32"/>
    <w:rsid w:val="00751E77"/>
    <w:rsid w:val="00752375"/>
    <w:rsid w:val="007529F2"/>
    <w:rsid w:val="00752ABD"/>
    <w:rsid w:val="007533B8"/>
    <w:rsid w:val="00753630"/>
    <w:rsid w:val="00753E78"/>
    <w:rsid w:val="00754D30"/>
    <w:rsid w:val="00754DD9"/>
    <w:rsid w:val="0075519E"/>
    <w:rsid w:val="00755710"/>
    <w:rsid w:val="00755990"/>
    <w:rsid w:val="00755E54"/>
    <w:rsid w:val="007560E5"/>
    <w:rsid w:val="00756551"/>
    <w:rsid w:val="0075663B"/>
    <w:rsid w:val="00757E90"/>
    <w:rsid w:val="00757FC6"/>
    <w:rsid w:val="00760277"/>
    <w:rsid w:val="00760341"/>
    <w:rsid w:val="0076051D"/>
    <w:rsid w:val="00761187"/>
    <w:rsid w:val="0076118D"/>
    <w:rsid w:val="007615F7"/>
    <w:rsid w:val="00761CD6"/>
    <w:rsid w:val="0076212E"/>
    <w:rsid w:val="0076219F"/>
    <w:rsid w:val="0076229D"/>
    <w:rsid w:val="00762577"/>
    <w:rsid w:val="007626F2"/>
    <w:rsid w:val="0076273E"/>
    <w:rsid w:val="00762CE9"/>
    <w:rsid w:val="00762D17"/>
    <w:rsid w:val="00762D38"/>
    <w:rsid w:val="00762F95"/>
    <w:rsid w:val="0076320E"/>
    <w:rsid w:val="00763680"/>
    <w:rsid w:val="0076437A"/>
    <w:rsid w:val="00764534"/>
    <w:rsid w:val="00764A63"/>
    <w:rsid w:val="00764D00"/>
    <w:rsid w:val="00766341"/>
    <w:rsid w:val="00766D41"/>
    <w:rsid w:val="00766F70"/>
    <w:rsid w:val="00767066"/>
    <w:rsid w:val="00767673"/>
    <w:rsid w:val="00767B95"/>
    <w:rsid w:val="0077084A"/>
    <w:rsid w:val="00770DCB"/>
    <w:rsid w:val="00770E6F"/>
    <w:rsid w:val="00770E79"/>
    <w:rsid w:val="00770F1C"/>
    <w:rsid w:val="0077100E"/>
    <w:rsid w:val="00771BAC"/>
    <w:rsid w:val="00772025"/>
    <w:rsid w:val="007722B9"/>
    <w:rsid w:val="007728A0"/>
    <w:rsid w:val="007728AD"/>
    <w:rsid w:val="007735D5"/>
    <w:rsid w:val="00773690"/>
    <w:rsid w:val="0077370F"/>
    <w:rsid w:val="007738C4"/>
    <w:rsid w:val="00773D03"/>
    <w:rsid w:val="00774879"/>
    <w:rsid w:val="0077492B"/>
    <w:rsid w:val="007749CF"/>
    <w:rsid w:val="00774B0F"/>
    <w:rsid w:val="0077501C"/>
    <w:rsid w:val="0077502E"/>
    <w:rsid w:val="00775050"/>
    <w:rsid w:val="007750C5"/>
    <w:rsid w:val="007752CD"/>
    <w:rsid w:val="0077539E"/>
    <w:rsid w:val="007753FA"/>
    <w:rsid w:val="007754CC"/>
    <w:rsid w:val="0077592E"/>
    <w:rsid w:val="0077642B"/>
    <w:rsid w:val="007764F5"/>
    <w:rsid w:val="00776689"/>
    <w:rsid w:val="0077668D"/>
    <w:rsid w:val="007766EE"/>
    <w:rsid w:val="0077675A"/>
    <w:rsid w:val="007768CC"/>
    <w:rsid w:val="0077716F"/>
    <w:rsid w:val="007771BC"/>
    <w:rsid w:val="0077722F"/>
    <w:rsid w:val="0077755E"/>
    <w:rsid w:val="00777B84"/>
    <w:rsid w:val="00780B10"/>
    <w:rsid w:val="00780C38"/>
    <w:rsid w:val="00780E84"/>
    <w:rsid w:val="00781498"/>
    <w:rsid w:val="00781818"/>
    <w:rsid w:val="00781909"/>
    <w:rsid w:val="00781F02"/>
    <w:rsid w:val="00781FCC"/>
    <w:rsid w:val="00782562"/>
    <w:rsid w:val="007838CE"/>
    <w:rsid w:val="00784BBC"/>
    <w:rsid w:val="00785769"/>
    <w:rsid w:val="00785933"/>
    <w:rsid w:val="00785A40"/>
    <w:rsid w:val="00785E2B"/>
    <w:rsid w:val="00786101"/>
    <w:rsid w:val="007864AF"/>
    <w:rsid w:val="00786B1B"/>
    <w:rsid w:val="00786F0F"/>
    <w:rsid w:val="007870D3"/>
    <w:rsid w:val="007876DD"/>
    <w:rsid w:val="007877C3"/>
    <w:rsid w:val="0078785F"/>
    <w:rsid w:val="00790127"/>
    <w:rsid w:val="00791139"/>
    <w:rsid w:val="007912AA"/>
    <w:rsid w:val="00791363"/>
    <w:rsid w:val="007913F3"/>
    <w:rsid w:val="007914A8"/>
    <w:rsid w:val="00791678"/>
    <w:rsid w:val="00791990"/>
    <w:rsid w:val="00791F8D"/>
    <w:rsid w:val="00792025"/>
    <w:rsid w:val="00792104"/>
    <w:rsid w:val="00792AA1"/>
    <w:rsid w:val="00793482"/>
    <w:rsid w:val="00793F70"/>
    <w:rsid w:val="00795F2B"/>
    <w:rsid w:val="00795FC1"/>
    <w:rsid w:val="0079614A"/>
    <w:rsid w:val="00796BFF"/>
    <w:rsid w:val="007979BC"/>
    <w:rsid w:val="00797FE4"/>
    <w:rsid w:val="007A01C6"/>
    <w:rsid w:val="007A0B62"/>
    <w:rsid w:val="007A0F2A"/>
    <w:rsid w:val="007A166D"/>
    <w:rsid w:val="007A1951"/>
    <w:rsid w:val="007A2552"/>
    <w:rsid w:val="007A3167"/>
    <w:rsid w:val="007A37C1"/>
    <w:rsid w:val="007A3A3B"/>
    <w:rsid w:val="007A3A52"/>
    <w:rsid w:val="007A3E38"/>
    <w:rsid w:val="007A470C"/>
    <w:rsid w:val="007A47E7"/>
    <w:rsid w:val="007A4828"/>
    <w:rsid w:val="007A488C"/>
    <w:rsid w:val="007A4AFA"/>
    <w:rsid w:val="007A4C20"/>
    <w:rsid w:val="007A4D31"/>
    <w:rsid w:val="007A508E"/>
    <w:rsid w:val="007A554F"/>
    <w:rsid w:val="007A5A5F"/>
    <w:rsid w:val="007A5CFE"/>
    <w:rsid w:val="007A5F0F"/>
    <w:rsid w:val="007A61B8"/>
    <w:rsid w:val="007A6380"/>
    <w:rsid w:val="007A6B69"/>
    <w:rsid w:val="007A6B6B"/>
    <w:rsid w:val="007A6C14"/>
    <w:rsid w:val="007A75DC"/>
    <w:rsid w:val="007A7794"/>
    <w:rsid w:val="007A7A37"/>
    <w:rsid w:val="007A7AC7"/>
    <w:rsid w:val="007A7B72"/>
    <w:rsid w:val="007B01A9"/>
    <w:rsid w:val="007B0243"/>
    <w:rsid w:val="007B0298"/>
    <w:rsid w:val="007B0507"/>
    <w:rsid w:val="007B06C6"/>
    <w:rsid w:val="007B0AAD"/>
    <w:rsid w:val="007B0B2A"/>
    <w:rsid w:val="007B150A"/>
    <w:rsid w:val="007B22DD"/>
    <w:rsid w:val="007B236A"/>
    <w:rsid w:val="007B25C2"/>
    <w:rsid w:val="007B2736"/>
    <w:rsid w:val="007B2855"/>
    <w:rsid w:val="007B2C67"/>
    <w:rsid w:val="007B2CEC"/>
    <w:rsid w:val="007B303B"/>
    <w:rsid w:val="007B34BD"/>
    <w:rsid w:val="007B3902"/>
    <w:rsid w:val="007B40C9"/>
    <w:rsid w:val="007B46E1"/>
    <w:rsid w:val="007B4D75"/>
    <w:rsid w:val="007B54DD"/>
    <w:rsid w:val="007B5667"/>
    <w:rsid w:val="007B5DDE"/>
    <w:rsid w:val="007B68F4"/>
    <w:rsid w:val="007B6DC6"/>
    <w:rsid w:val="007B6E5A"/>
    <w:rsid w:val="007B712F"/>
    <w:rsid w:val="007B7924"/>
    <w:rsid w:val="007B79F1"/>
    <w:rsid w:val="007B7A78"/>
    <w:rsid w:val="007C000B"/>
    <w:rsid w:val="007C095A"/>
    <w:rsid w:val="007C0A2C"/>
    <w:rsid w:val="007C0EC1"/>
    <w:rsid w:val="007C0F9D"/>
    <w:rsid w:val="007C103B"/>
    <w:rsid w:val="007C14B9"/>
    <w:rsid w:val="007C1FB7"/>
    <w:rsid w:val="007C24DB"/>
    <w:rsid w:val="007C2A99"/>
    <w:rsid w:val="007C2C91"/>
    <w:rsid w:val="007C2D53"/>
    <w:rsid w:val="007C300D"/>
    <w:rsid w:val="007C301A"/>
    <w:rsid w:val="007C30F7"/>
    <w:rsid w:val="007C359A"/>
    <w:rsid w:val="007C3D8A"/>
    <w:rsid w:val="007C49F2"/>
    <w:rsid w:val="007C4A91"/>
    <w:rsid w:val="007C5124"/>
    <w:rsid w:val="007C5701"/>
    <w:rsid w:val="007C5770"/>
    <w:rsid w:val="007C58BD"/>
    <w:rsid w:val="007C5A3B"/>
    <w:rsid w:val="007C6C86"/>
    <w:rsid w:val="007C6E36"/>
    <w:rsid w:val="007C72EB"/>
    <w:rsid w:val="007C7D86"/>
    <w:rsid w:val="007C7D9F"/>
    <w:rsid w:val="007D00C3"/>
    <w:rsid w:val="007D02BB"/>
    <w:rsid w:val="007D074C"/>
    <w:rsid w:val="007D0BA7"/>
    <w:rsid w:val="007D0FF9"/>
    <w:rsid w:val="007D1140"/>
    <w:rsid w:val="007D1441"/>
    <w:rsid w:val="007D16F8"/>
    <w:rsid w:val="007D1D1D"/>
    <w:rsid w:val="007D2611"/>
    <w:rsid w:val="007D2718"/>
    <w:rsid w:val="007D2B2B"/>
    <w:rsid w:val="007D2CA2"/>
    <w:rsid w:val="007D2DD2"/>
    <w:rsid w:val="007D3AD2"/>
    <w:rsid w:val="007D3FA3"/>
    <w:rsid w:val="007D44EA"/>
    <w:rsid w:val="007D4789"/>
    <w:rsid w:val="007D4C7A"/>
    <w:rsid w:val="007D5EF6"/>
    <w:rsid w:val="007D6162"/>
    <w:rsid w:val="007D6181"/>
    <w:rsid w:val="007D6535"/>
    <w:rsid w:val="007D6745"/>
    <w:rsid w:val="007D6938"/>
    <w:rsid w:val="007D6F59"/>
    <w:rsid w:val="007D741D"/>
    <w:rsid w:val="007D745A"/>
    <w:rsid w:val="007D7C00"/>
    <w:rsid w:val="007E0672"/>
    <w:rsid w:val="007E0C05"/>
    <w:rsid w:val="007E0C78"/>
    <w:rsid w:val="007E0CBC"/>
    <w:rsid w:val="007E11D2"/>
    <w:rsid w:val="007E16C0"/>
    <w:rsid w:val="007E17AD"/>
    <w:rsid w:val="007E1945"/>
    <w:rsid w:val="007E1E77"/>
    <w:rsid w:val="007E1EF2"/>
    <w:rsid w:val="007E26E6"/>
    <w:rsid w:val="007E298A"/>
    <w:rsid w:val="007E2CDE"/>
    <w:rsid w:val="007E301B"/>
    <w:rsid w:val="007E30FF"/>
    <w:rsid w:val="007E366E"/>
    <w:rsid w:val="007E38EB"/>
    <w:rsid w:val="007E3B7E"/>
    <w:rsid w:val="007E44FC"/>
    <w:rsid w:val="007E4533"/>
    <w:rsid w:val="007E4AF2"/>
    <w:rsid w:val="007E4D62"/>
    <w:rsid w:val="007E5199"/>
    <w:rsid w:val="007E5203"/>
    <w:rsid w:val="007E5287"/>
    <w:rsid w:val="007E59FD"/>
    <w:rsid w:val="007E5BF8"/>
    <w:rsid w:val="007E5CC9"/>
    <w:rsid w:val="007E7528"/>
    <w:rsid w:val="007E7A85"/>
    <w:rsid w:val="007E7D65"/>
    <w:rsid w:val="007E7F20"/>
    <w:rsid w:val="007F0399"/>
    <w:rsid w:val="007F0C20"/>
    <w:rsid w:val="007F1019"/>
    <w:rsid w:val="007F1242"/>
    <w:rsid w:val="007F134C"/>
    <w:rsid w:val="007F18F9"/>
    <w:rsid w:val="007F1977"/>
    <w:rsid w:val="007F22D2"/>
    <w:rsid w:val="007F25BD"/>
    <w:rsid w:val="007F2601"/>
    <w:rsid w:val="007F2A8F"/>
    <w:rsid w:val="007F2C33"/>
    <w:rsid w:val="007F2DAB"/>
    <w:rsid w:val="007F35FA"/>
    <w:rsid w:val="007F3893"/>
    <w:rsid w:val="007F3988"/>
    <w:rsid w:val="007F3C71"/>
    <w:rsid w:val="007F40EC"/>
    <w:rsid w:val="007F4117"/>
    <w:rsid w:val="007F43AC"/>
    <w:rsid w:val="007F4E5B"/>
    <w:rsid w:val="007F4E75"/>
    <w:rsid w:val="007F4FE2"/>
    <w:rsid w:val="007F5258"/>
    <w:rsid w:val="007F5320"/>
    <w:rsid w:val="007F5F72"/>
    <w:rsid w:val="007F62EB"/>
    <w:rsid w:val="007F6663"/>
    <w:rsid w:val="007F6D4E"/>
    <w:rsid w:val="007F71F9"/>
    <w:rsid w:val="007F780C"/>
    <w:rsid w:val="007F7858"/>
    <w:rsid w:val="007F7A42"/>
    <w:rsid w:val="007F7AEC"/>
    <w:rsid w:val="0080010D"/>
    <w:rsid w:val="00800490"/>
    <w:rsid w:val="0080084C"/>
    <w:rsid w:val="0080094A"/>
    <w:rsid w:val="00800CF0"/>
    <w:rsid w:val="00800D71"/>
    <w:rsid w:val="008012E2"/>
    <w:rsid w:val="0080141F"/>
    <w:rsid w:val="0080144E"/>
    <w:rsid w:val="00801B1D"/>
    <w:rsid w:val="00802592"/>
    <w:rsid w:val="008028A9"/>
    <w:rsid w:val="00802B2D"/>
    <w:rsid w:val="00802B80"/>
    <w:rsid w:val="00803234"/>
    <w:rsid w:val="00803420"/>
    <w:rsid w:val="00803D42"/>
    <w:rsid w:val="00804A4A"/>
    <w:rsid w:val="008053D4"/>
    <w:rsid w:val="00805874"/>
    <w:rsid w:val="00805AE0"/>
    <w:rsid w:val="00806159"/>
    <w:rsid w:val="00806626"/>
    <w:rsid w:val="00806636"/>
    <w:rsid w:val="00806967"/>
    <w:rsid w:val="00807136"/>
    <w:rsid w:val="008077D1"/>
    <w:rsid w:val="00807A0C"/>
    <w:rsid w:val="00807B37"/>
    <w:rsid w:val="00807D40"/>
    <w:rsid w:val="00810158"/>
    <w:rsid w:val="00810254"/>
    <w:rsid w:val="008106BC"/>
    <w:rsid w:val="00810B45"/>
    <w:rsid w:val="00810BC4"/>
    <w:rsid w:val="008119BE"/>
    <w:rsid w:val="00811C90"/>
    <w:rsid w:val="00811FAB"/>
    <w:rsid w:val="0081229C"/>
    <w:rsid w:val="00812AC8"/>
    <w:rsid w:val="00812BA3"/>
    <w:rsid w:val="00813B5C"/>
    <w:rsid w:val="00813CE5"/>
    <w:rsid w:val="00813F35"/>
    <w:rsid w:val="008141F3"/>
    <w:rsid w:val="00814352"/>
    <w:rsid w:val="008147AE"/>
    <w:rsid w:val="00814910"/>
    <w:rsid w:val="00814B5D"/>
    <w:rsid w:val="00814FC5"/>
    <w:rsid w:val="0081536F"/>
    <w:rsid w:val="008157EF"/>
    <w:rsid w:val="00815AB7"/>
    <w:rsid w:val="0081601B"/>
    <w:rsid w:val="0081618A"/>
    <w:rsid w:val="008165C7"/>
    <w:rsid w:val="008165F7"/>
    <w:rsid w:val="00816BC0"/>
    <w:rsid w:val="0081744F"/>
    <w:rsid w:val="00817CA1"/>
    <w:rsid w:val="00817D83"/>
    <w:rsid w:val="008203C7"/>
    <w:rsid w:val="0082059B"/>
    <w:rsid w:val="008207BB"/>
    <w:rsid w:val="00820E4C"/>
    <w:rsid w:val="00820EFC"/>
    <w:rsid w:val="0082125A"/>
    <w:rsid w:val="00821794"/>
    <w:rsid w:val="00821B0A"/>
    <w:rsid w:val="00821C07"/>
    <w:rsid w:val="00821C8F"/>
    <w:rsid w:val="00821ED0"/>
    <w:rsid w:val="008228FB"/>
    <w:rsid w:val="00822D6E"/>
    <w:rsid w:val="00823055"/>
    <w:rsid w:val="008236FB"/>
    <w:rsid w:val="00824393"/>
    <w:rsid w:val="008246E1"/>
    <w:rsid w:val="00824EF2"/>
    <w:rsid w:val="00825287"/>
    <w:rsid w:val="008259C8"/>
    <w:rsid w:val="00825B20"/>
    <w:rsid w:val="008264A3"/>
    <w:rsid w:val="0082658D"/>
    <w:rsid w:val="0082797F"/>
    <w:rsid w:val="00827B91"/>
    <w:rsid w:val="00827FBC"/>
    <w:rsid w:val="00830607"/>
    <w:rsid w:val="00830C1D"/>
    <w:rsid w:val="00831324"/>
    <w:rsid w:val="008317F6"/>
    <w:rsid w:val="00832732"/>
    <w:rsid w:val="00832A9C"/>
    <w:rsid w:val="00832FCF"/>
    <w:rsid w:val="008331A4"/>
    <w:rsid w:val="008331A7"/>
    <w:rsid w:val="00833BE7"/>
    <w:rsid w:val="008340D3"/>
    <w:rsid w:val="00834184"/>
    <w:rsid w:val="008342BD"/>
    <w:rsid w:val="00835275"/>
    <w:rsid w:val="0083555C"/>
    <w:rsid w:val="00835F9D"/>
    <w:rsid w:val="00836359"/>
    <w:rsid w:val="008363B2"/>
    <w:rsid w:val="0083648C"/>
    <w:rsid w:val="00836753"/>
    <w:rsid w:val="00836B5D"/>
    <w:rsid w:val="00836BD1"/>
    <w:rsid w:val="00836D11"/>
    <w:rsid w:val="00836F96"/>
    <w:rsid w:val="008373BE"/>
    <w:rsid w:val="00837A5E"/>
    <w:rsid w:val="00837EB0"/>
    <w:rsid w:val="00837FAF"/>
    <w:rsid w:val="0084027D"/>
    <w:rsid w:val="00840BE1"/>
    <w:rsid w:val="00840EEC"/>
    <w:rsid w:val="00841739"/>
    <w:rsid w:val="00842158"/>
    <w:rsid w:val="008422D0"/>
    <w:rsid w:val="00842864"/>
    <w:rsid w:val="00842A39"/>
    <w:rsid w:val="00842B7D"/>
    <w:rsid w:val="00842BC6"/>
    <w:rsid w:val="00842C8C"/>
    <w:rsid w:val="00843C1F"/>
    <w:rsid w:val="00843D68"/>
    <w:rsid w:val="00844362"/>
    <w:rsid w:val="008447FA"/>
    <w:rsid w:val="00844939"/>
    <w:rsid w:val="008454AE"/>
    <w:rsid w:val="008454DF"/>
    <w:rsid w:val="008459A1"/>
    <w:rsid w:val="00845DF1"/>
    <w:rsid w:val="008462A2"/>
    <w:rsid w:val="00846323"/>
    <w:rsid w:val="008466FE"/>
    <w:rsid w:val="00846ECB"/>
    <w:rsid w:val="00846FCA"/>
    <w:rsid w:val="008472B7"/>
    <w:rsid w:val="00847389"/>
    <w:rsid w:val="0084768C"/>
    <w:rsid w:val="008505DB"/>
    <w:rsid w:val="00850821"/>
    <w:rsid w:val="008509CE"/>
    <w:rsid w:val="008509EA"/>
    <w:rsid w:val="0085125F"/>
    <w:rsid w:val="008513BE"/>
    <w:rsid w:val="008518EA"/>
    <w:rsid w:val="00851CDB"/>
    <w:rsid w:val="00852586"/>
    <w:rsid w:val="008526F7"/>
    <w:rsid w:val="0085275C"/>
    <w:rsid w:val="0085304C"/>
    <w:rsid w:val="0085345E"/>
    <w:rsid w:val="008537BE"/>
    <w:rsid w:val="008537FE"/>
    <w:rsid w:val="00854479"/>
    <w:rsid w:val="00854967"/>
    <w:rsid w:val="00854AAE"/>
    <w:rsid w:val="00855523"/>
    <w:rsid w:val="008555BC"/>
    <w:rsid w:val="00855972"/>
    <w:rsid w:val="00855D60"/>
    <w:rsid w:val="00855F09"/>
    <w:rsid w:val="00855FD7"/>
    <w:rsid w:val="00856756"/>
    <w:rsid w:val="00856983"/>
    <w:rsid w:val="00856EE1"/>
    <w:rsid w:val="00857378"/>
    <w:rsid w:val="008574AB"/>
    <w:rsid w:val="00860565"/>
    <w:rsid w:val="008606B0"/>
    <w:rsid w:val="00861772"/>
    <w:rsid w:val="00861E83"/>
    <w:rsid w:val="00862286"/>
    <w:rsid w:val="008625CB"/>
    <w:rsid w:val="00862E7A"/>
    <w:rsid w:val="0086325A"/>
    <w:rsid w:val="00863486"/>
    <w:rsid w:val="008634CA"/>
    <w:rsid w:val="00863B6D"/>
    <w:rsid w:val="00863D01"/>
    <w:rsid w:val="00863E5C"/>
    <w:rsid w:val="00865404"/>
    <w:rsid w:val="008659FA"/>
    <w:rsid w:val="00866087"/>
    <w:rsid w:val="0086724D"/>
    <w:rsid w:val="008679E3"/>
    <w:rsid w:val="00867E08"/>
    <w:rsid w:val="0087028E"/>
    <w:rsid w:val="00870619"/>
    <w:rsid w:val="00870860"/>
    <w:rsid w:val="008708FC"/>
    <w:rsid w:val="00870E73"/>
    <w:rsid w:val="00871553"/>
    <w:rsid w:val="00871885"/>
    <w:rsid w:val="00872A88"/>
    <w:rsid w:val="00872B44"/>
    <w:rsid w:val="008731C8"/>
    <w:rsid w:val="00873260"/>
    <w:rsid w:val="00873526"/>
    <w:rsid w:val="0087356D"/>
    <w:rsid w:val="00873C4D"/>
    <w:rsid w:val="00874C14"/>
    <w:rsid w:val="008756C9"/>
    <w:rsid w:val="00875831"/>
    <w:rsid w:val="00875BE5"/>
    <w:rsid w:val="00875BE9"/>
    <w:rsid w:val="0087621D"/>
    <w:rsid w:val="00876296"/>
    <w:rsid w:val="008763C4"/>
    <w:rsid w:val="008766F6"/>
    <w:rsid w:val="0087690B"/>
    <w:rsid w:val="008776C0"/>
    <w:rsid w:val="00877FC9"/>
    <w:rsid w:val="00880312"/>
    <w:rsid w:val="00880C3E"/>
    <w:rsid w:val="008810A8"/>
    <w:rsid w:val="008812B0"/>
    <w:rsid w:val="008814A0"/>
    <w:rsid w:val="00881761"/>
    <w:rsid w:val="008819DA"/>
    <w:rsid w:val="00881D9F"/>
    <w:rsid w:val="00881E67"/>
    <w:rsid w:val="008822B3"/>
    <w:rsid w:val="00882688"/>
    <w:rsid w:val="0088308A"/>
    <w:rsid w:val="00883483"/>
    <w:rsid w:val="00883582"/>
    <w:rsid w:val="00883753"/>
    <w:rsid w:val="008837F4"/>
    <w:rsid w:val="00883916"/>
    <w:rsid w:val="00883B6C"/>
    <w:rsid w:val="00883CCA"/>
    <w:rsid w:val="00884247"/>
    <w:rsid w:val="00884D22"/>
    <w:rsid w:val="00884DD3"/>
    <w:rsid w:val="00885028"/>
    <w:rsid w:val="0088554B"/>
    <w:rsid w:val="008857B5"/>
    <w:rsid w:val="00885895"/>
    <w:rsid w:val="00885CFB"/>
    <w:rsid w:val="0088666C"/>
    <w:rsid w:val="00886D66"/>
    <w:rsid w:val="008871B1"/>
    <w:rsid w:val="008874A4"/>
    <w:rsid w:val="008875EF"/>
    <w:rsid w:val="0088770F"/>
    <w:rsid w:val="008877BC"/>
    <w:rsid w:val="00887F02"/>
    <w:rsid w:val="008903AC"/>
    <w:rsid w:val="00890534"/>
    <w:rsid w:val="0089070D"/>
    <w:rsid w:val="00890819"/>
    <w:rsid w:val="00890898"/>
    <w:rsid w:val="008909A2"/>
    <w:rsid w:val="00890C1B"/>
    <w:rsid w:val="00890C4B"/>
    <w:rsid w:val="0089103A"/>
    <w:rsid w:val="0089144E"/>
    <w:rsid w:val="0089186C"/>
    <w:rsid w:val="008921CF"/>
    <w:rsid w:val="0089253E"/>
    <w:rsid w:val="008926DF"/>
    <w:rsid w:val="0089298B"/>
    <w:rsid w:val="008936C6"/>
    <w:rsid w:val="0089372C"/>
    <w:rsid w:val="008937D7"/>
    <w:rsid w:val="00893E8C"/>
    <w:rsid w:val="00894B8B"/>
    <w:rsid w:val="0089512A"/>
    <w:rsid w:val="008951A9"/>
    <w:rsid w:val="00895A9B"/>
    <w:rsid w:val="00895D9D"/>
    <w:rsid w:val="00895F1E"/>
    <w:rsid w:val="00896059"/>
    <w:rsid w:val="008967CA"/>
    <w:rsid w:val="0089698D"/>
    <w:rsid w:val="00897066"/>
    <w:rsid w:val="008970EE"/>
    <w:rsid w:val="008975D7"/>
    <w:rsid w:val="008977B4"/>
    <w:rsid w:val="008A0055"/>
    <w:rsid w:val="008A0374"/>
    <w:rsid w:val="008A156F"/>
    <w:rsid w:val="008A19C5"/>
    <w:rsid w:val="008A1B5B"/>
    <w:rsid w:val="008A205D"/>
    <w:rsid w:val="008A2608"/>
    <w:rsid w:val="008A2769"/>
    <w:rsid w:val="008A2840"/>
    <w:rsid w:val="008A3336"/>
    <w:rsid w:val="008A4F03"/>
    <w:rsid w:val="008A4F7A"/>
    <w:rsid w:val="008A5BFD"/>
    <w:rsid w:val="008A5D6B"/>
    <w:rsid w:val="008A61A5"/>
    <w:rsid w:val="008A6381"/>
    <w:rsid w:val="008A6494"/>
    <w:rsid w:val="008A675F"/>
    <w:rsid w:val="008A6878"/>
    <w:rsid w:val="008A6AC7"/>
    <w:rsid w:val="008A6AE4"/>
    <w:rsid w:val="008A6B5B"/>
    <w:rsid w:val="008A758D"/>
    <w:rsid w:val="008A7A24"/>
    <w:rsid w:val="008A7B3B"/>
    <w:rsid w:val="008B0806"/>
    <w:rsid w:val="008B08A8"/>
    <w:rsid w:val="008B126F"/>
    <w:rsid w:val="008B1573"/>
    <w:rsid w:val="008B1AA3"/>
    <w:rsid w:val="008B1BF2"/>
    <w:rsid w:val="008B1DC9"/>
    <w:rsid w:val="008B1F34"/>
    <w:rsid w:val="008B277D"/>
    <w:rsid w:val="008B2783"/>
    <w:rsid w:val="008B2855"/>
    <w:rsid w:val="008B286F"/>
    <w:rsid w:val="008B30AE"/>
    <w:rsid w:val="008B3A70"/>
    <w:rsid w:val="008B4270"/>
    <w:rsid w:val="008B48B1"/>
    <w:rsid w:val="008B5A28"/>
    <w:rsid w:val="008B5B79"/>
    <w:rsid w:val="008B63AF"/>
    <w:rsid w:val="008B6B07"/>
    <w:rsid w:val="008B6E8D"/>
    <w:rsid w:val="008B72B3"/>
    <w:rsid w:val="008B749F"/>
    <w:rsid w:val="008B74CB"/>
    <w:rsid w:val="008B75ED"/>
    <w:rsid w:val="008B7B03"/>
    <w:rsid w:val="008B7C84"/>
    <w:rsid w:val="008C008C"/>
    <w:rsid w:val="008C0492"/>
    <w:rsid w:val="008C0521"/>
    <w:rsid w:val="008C16A5"/>
    <w:rsid w:val="008C1747"/>
    <w:rsid w:val="008C1B12"/>
    <w:rsid w:val="008C2224"/>
    <w:rsid w:val="008C23E9"/>
    <w:rsid w:val="008C247C"/>
    <w:rsid w:val="008C2BEB"/>
    <w:rsid w:val="008C2E41"/>
    <w:rsid w:val="008C2E9F"/>
    <w:rsid w:val="008C2ECE"/>
    <w:rsid w:val="008C31D6"/>
    <w:rsid w:val="008C3637"/>
    <w:rsid w:val="008C382B"/>
    <w:rsid w:val="008C3871"/>
    <w:rsid w:val="008C399F"/>
    <w:rsid w:val="008C39B4"/>
    <w:rsid w:val="008C3FB4"/>
    <w:rsid w:val="008C4577"/>
    <w:rsid w:val="008C468D"/>
    <w:rsid w:val="008C4AA5"/>
    <w:rsid w:val="008C52B1"/>
    <w:rsid w:val="008C52BD"/>
    <w:rsid w:val="008C65F8"/>
    <w:rsid w:val="008C66EA"/>
    <w:rsid w:val="008C6902"/>
    <w:rsid w:val="008C69A1"/>
    <w:rsid w:val="008C6C33"/>
    <w:rsid w:val="008C7864"/>
    <w:rsid w:val="008C7BF0"/>
    <w:rsid w:val="008D057F"/>
    <w:rsid w:val="008D0B28"/>
    <w:rsid w:val="008D0FEF"/>
    <w:rsid w:val="008D12FF"/>
    <w:rsid w:val="008D153F"/>
    <w:rsid w:val="008D3AAD"/>
    <w:rsid w:val="008D3D2C"/>
    <w:rsid w:val="008D424F"/>
    <w:rsid w:val="008D4341"/>
    <w:rsid w:val="008D4631"/>
    <w:rsid w:val="008D46BA"/>
    <w:rsid w:val="008D47F9"/>
    <w:rsid w:val="008D4C6E"/>
    <w:rsid w:val="008D4E18"/>
    <w:rsid w:val="008D51D6"/>
    <w:rsid w:val="008D5707"/>
    <w:rsid w:val="008D5728"/>
    <w:rsid w:val="008D59C4"/>
    <w:rsid w:val="008D5DCE"/>
    <w:rsid w:val="008D6198"/>
    <w:rsid w:val="008D6493"/>
    <w:rsid w:val="008D64FA"/>
    <w:rsid w:val="008D670F"/>
    <w:rsid w:val="008D7F26"/>
    <w:rsid w:val="008E00C0"/>
    <w:rsid w:val="008E0463"/>
    <w:rsid w:val="008E0672"/>
    <w:rsid w:val="008E0699"/>
    <w:rsid w:val="008E08C2"/>
    <w:rsid w:val="008E174B"/>
    <w:rsid w:val="008E1E68"/>
    <w:rsid w:val="008E2EF4"/>
    <w:rsid w:val="008E3E80"/>
    <w:rsid w:val="008E42DB"/>
    <w:rsid w:val="008E469B"/>
    <w:rsid w:val="008E469D"/>
    <w:rsid w:val="008E499E"/>
    <w:rsid w:val="008E4F0B"/>
    <w:rsid w:val="008E4FEA"/>
    <w:rsid w:val="008E549C"/>
    <w:rsid w:val="008E5840"/>
    <w:rsid w:val="008E5B34"/>
    <w:rsid w:val="008E5BFB"/>
    <w:rsid w:val="008E61C2"/>
    <w:rsid w:val="008E647D"/>
    <w:rsid w:val="008E64FF"/>
    <w:rsid w:val="008E67D6"/>
    <w:rsid w:val="008E6AD2"/>
    <w:rsid w:val="008E6BB9"/>
    <w:rsid w:val="008E6BE8"/>
    <w:rsid w:val="008E6D66"/>
    <w:rsid w:val="008E76D1"/>
    <w:rsid w:val="008E7F80"/>
    <w:rsid w:val="008F0610"/>
    <w:rsid w:val="008F0DF6"/>
    <w:rsid w:val="008F1303"/>
    <w:rsid w:val="008F1895"/>
    <w:rsid w:val="008F1AA0"/>
    <w:rsid w:val="008F1C34"/>
    <w:rsid w:val="008F1F15"/>
    <w:rsid w:val="008F205F"/>
    <w:rsid w:val="008F236D"/>
    <w:rsid w:val="008F23BA"/>
    <w:rsid w:val="008F23DB"/>
    <w:rsid w:val="008F2619"/>
    <w:rsid w:val="008F2779"/>
    <w:rsid w:val="008F279F"/>
    <w:rsid w:val="008F320F"/>
    <w:rsid w:val="008F3290"/>
    <w:rsid w:val="008F36C4"/>
    <w:rsid w:val="008F45FE"/>
    <w:rsid w:val="008F47D3"/>
    <w:rsid w:val="008F4D45"/>
    <w:rsid w:val="008F4F87"/>
    <w:rsid w:val="008F504C"/>
    <w:rsid w:val="008F50BA"/>
    <w:rsid w:val="008F54CB"/>
    <w:rsid w:val="008F5FA6"/>
    <w:rsid w:val="008F6A59"/>
    <w:rsid w:val="008F6AA9"/>
    <w:rsid w:val="008F6AFD"/>
    <w:rsid w:val="008F6CA3"/>
    <w:rsid w:val="008F7202"/>
    <w:rsid w:val="008F74CA"/>
    <w:rsid w:val="008F77EF"/>
    <w:rsid w:val="008F7B29"/>
    <w:rsid w:val="00900195"/>
    <w:rsid w:val="009003D4"/>
    <w:rsid w:val="00900EB9"/>
    <w:rsid w:val="00900F8A"/>
    <w:rsid w:val="00901209"/>
    <w:rsid w:val="009012A1"/>
    <w:rsid w:val="00901E21"/>
    <w:rsid w:val="0090227A"/>
    <w:rsid w:val="0090229B"/>
    <w:rsid w:val="009027C7"/>
    <w:rsid w:val="00903383"/>
    <w:rsid w:val="00903681"/>
    <w:rsid w:val="00903819"/>
    <w:rsid w:val="00903EB8"/>
    <w:rsid w:val="00904287"/>
    <w:rsid w:val="00904400"/>
    <w:rsid w:val="0090552A"/>
    <w:rsid w:val="00905869"/>
    <w:rsid w:val="00905A60"/>
    <w:rsid w:val="00905FC6"/>
    <w:rsid w:val="00905FF0"/>
    <w:rsid w:val="00906058"/>
    <w:rsid w:val="009065E3"/>
    <w:rsid w:val="00906613"/>
    <w:rsid w:val="00906649"/>
    <w:rsid w:val="00906AE2"/>
    <w:rsid w:val="0090719A"/>
    <w:rsid w:val="0090772F"/>
    <w:rsid w:val="00907ACB"/>
    <w:rsid w:val="00907D06"/>
    <w:rsid w:val="009100E5"/>
    <w:rsid w:val="0091043E"/>
    <w:rsid w:val="0091048D"/>
    <w:rsid w:val="00910598"/>
    <w:rsid w:val="009105C0"/>
    <w:rsid w:val="00910B10"/>
    <w:rsid w:val="0091112B"/>
    <w:rsid w:val="00911179"/>
    <w:rsid w:val="00911626"/>
    <w:rsid w:val="00911F59"/>
    <w:rsid w:val="00912493"/>
    <w:rsid w:val="009127AC"/>
    <w:rsid w:val="00912B66"/>
    <w:rsid w:val="00912F29"/>
    <w:rsid w:val="00913256"/>
    <w:rsid w:val="00913936"/>
    <w:rsid w:val="0091407F"/>
    <w:rsid w:val="009141F3"/>
    <w:rsid w:val="00914764"/>
    <w:rsid w:val="00914B16"/>
    <w:rsid w:val="00914B7E"/>
    <w:rsid w:val="00914DC8"/>
    <w:rsid w:val="00915988"/>
    <w:rsid w:val="00915B04"/>
    <w:rsid w:val="00915E11"/>
    <w:rsid w:val="00915F59"/>
    <w:rsid w:val="0091650E"/>
    <w:rsid w:val="00916A33"/>
    <w:rsid w:val="00916A99"/>
    <w:rsid w:val="00916DA0"/>
    <w:rsid w:val="00916F44"/>
    <w:rsid w:val="00917224"/>
    <w:rsid w:val="00917350"/>
    <w:rsid w:val="00917688"/>
    <w:rsid w:val="00917921"/>
    <w:rsid w:val="00917CE2"/>
    <w:rsid w:val="00917CFF"/>
    <w:rsid w:val="00920050"/>
    <w:rsid w:val="00921655"/>
    <w:rsid w:val="0092181D"/>
    <w:rsid w:val="009219F4"/>
    <w:rsid w:val="00921A3D"/>
    <w:rsid w:val="00921D72"/>
    <w:rsid w:val="00921EC6"/>
    <w:rsid w:val="00921F83"/>
    <w:rsid w:val="0092256A"/>
    <w:rsid w:val="0092274D"/>
    <w:rsid w:val="009227C0"/>
    <w:rsid w:val="00922A90"/>
    <w:rsid w:val="00922D05"/>
    <w:rsid w:val="0092386C"/>
    <w:rsid w:val="00924324"/>
    <w:rsid w:val="00924537"/>
    <w:rsid w:val="009246F1"/>
    <w:rsid w:val="00924730"/>
    <w:rsid w:val="00925080"/>
    <w:rsid w:val="00925169"/>
    <w:rsid w:val="00925682"/>
    <w:rsid w:val="00925B30"/>
    <w:rsid w:val="00925D06"/>
    <w:rsid w:val="00925E17"/>
    <w:rsid w:val="00925E29"/>
    <w:rsid w:val="00926098"/>
    <w:rsid w:val="00926172"/>
    <w:rsid w:val="009261EB"/>
    <w:rsid w:val="0092685E"/>
    <w:rsid w:val="00927319"/>
    <w:rsid w:val="009279E0"/>
    <w:rsid w:val="00927F45"/>
    <w:rsid w:val="00930537"/>
    <w:rsid w:val="00930815"/>
    <w:rsid w:val="00930907"/>
    <w:rsid w:val="00930A1E"/>
    <w:rsid w:val="00930C46"/>
    <w:rsid w:val="0093121A"/>
    <w:rsid w:val="009313A1"/>
    <w:rsid w:val="009318ED"/>
    <w:rsid w:val="009319AE"/>
    <w:rsid w:val="00931FDC"/>
    <w:rsid w:val="00932155"/>
    <w:rsid w:val="0093218E"/>
    <w:rsid w:val="00932425"/>
    <w:rsid w:val="009328A3"/>
    <w:rsid w:val="00932DEC"/>
    <w:rsid w:val="00932EEF"/>
    <w:rsid w:val="00932F57"/>
    <w:rsid w:val="00933599"/>
    <w:rsid w:val="00933A16"/>
    <w:rsid w:val="00933B5D"/>
    <w:rsid w:val="00933DD6"/>
    <w:rsid w:val="00933F9C"/>
    <w:rsid w:val="0093413C"/>
    <w:rsid w:val="009342F2"/>
    <w:rsid w:val="009346E3"/>
    <w:rsid w:val="00934D39"/>
    <w:rsid w:val="00935546"/>
    <w:rsid w:val="0093573F"/>
    <w:rsid w:val="00935A9F"/>
    <w:rsid w:val="00935AB9"/>
    <w:rsid w:val="00936212"/>
    <w:rsid w:val="00936215"/>
    <w:rsid w:val="00936AAA"/>
    <w:rsid w:val="00936EFF"/>
    <w:rsid w:val="00937562"/>
    <w:rsid w:val="0093759D"/>
    <w:rsid w:val="00937FDD"/>
    <w:rsid w:val="009400C6"/>
    <w:rsid w:val="0094061F"/>
    <w:rsid w:val="00941AA4"/>
    <w:rsid w:val="00941CF1"/>
    <w:rsid w:val="00941DF6"/>
    <w:rsid w:val="00941F7E"/>
    <w:rsid w:val="009428BD"/>
    <w:rsid w:val="00942967"/>
    <w:rsid w:val="00943651"/>
    <w:rsid w:val="00943765"/>
    <w:rsid w:val="0094391A"/>
    <w:rsid w:val="00943D99"/>
    <w:rsid w:val="0094400B"/>
    <w:rsid w:val="009440C4"/>
    <w:rsid w:val="00944B88"/>
    <w:rsid w:val="0094545E"/>
    <w:rsid w:val="009458F2"/>
    <w:rsid w:val="00945DD9"/>
    <w:rsid w:val="0094648A"/>
    <w:rsid w:val="009467BE"/>
    <w:rsid w:val="0094684C"/>
    <w:rsid w:val="00946FAD"/>
    <w:rsid w:val="009472BB"/>
    <w:rsid w:val="009472BD"/>
    <w:rsid w:val="00947304"/>
    <w:rsid w:val="0094771B"/>
    <w:rsid w:val="0094777A"/>
    <w:rsid w:val="00947B6E"/>
    <w:rsid w:val="00947BAD"/>
    <w:rsid w:val="00947D2B"/>
    <w:rsid w:val="00950016"/>
    <w:rsid w:val="0095054F"/>
    <w:rsid w:val="0095182F"/>
    <w:rsid w:val="0095185E"/>
    <w:rsid w:val="00951C0C"/>
    <w:rsid w:val="00951DA5"/>
    <w:rsid w:val="009523D3"/>
    <w:rsid w:val="0095271E"/>
    <w:rsid w:val="009536A3"/>
    <w:rsid w:val="00953714"/>
    <w:rsid w:val="00953C12"/>
    <w:rsid w:val="0095430D"/>
    <w:rsid w:val="00954C87"/>
    <w:rsid w:val="009550BD"/>
    <w:rsid w:val="0095513E"/>
    <w:rsid w:val="0095516C"/>
    <w:rsid w:val="00955171"/>
    <w:rsid w:val="009555E0"/>
    <w:rsid w:val="00955663"/>
    <w:rsid w:val="00955CD2"/>
    <w:rsid w:val="00955CFD"/>
    <w:rsid w:val="00955E92"/>
    <w:rsid w:val="0095654F"/>
    <w:rsid w:val="00956667"/>
    <w:rsid w:val="00956FCD"/>
    <w:rsid w:val="00957D3A"/>
    <w:rsid w:val="00957DA6"/>
    <w:rsid w:val="00957E9D"/>
    <w:rsid w:val="00960BAF"/>
    <w:rsid w:val="00961358"/>
    <w:rsid w:val="009618E8"/>
    <w:rsid w:val="00962142"/>
    <w:rsid w:val="00962211"/>
    <w:rsid w:val="00962EE8"/>
    <w:rsid w:val="009635E2"/>
    <w:rsid w:val="00963F31"/>
    <w:rsid w:val="0096401E"/>
    <w:rsid w:val="009642C5"/>
    <w:rsid w:val="00964DB3"/>
    <w:rsid w:val="00964EFA"/>
    <w:rsid w:val="00964FFE"/>
    <w:rsid w:val="00965235"/>
    <w:rsid w:val="0096561F"/>
    <w:rsid w:val="00966EC3"/>
    <w:rsid w:val="00967362"/>
    <w:rsid w:val="009673B4"/>
    <w:rsid w:val="00967827"/>
    <w:rsid w:val="009679DA"/>
    <w:rsid w:val="00967E3B"/>
    <w:rsid w:val="0097061C"/>
    <w:rsid w:val="0097098F"/>
    <w:rsid w:val="009717C3"/>
    <w:rsid w:val="00971A99"/>
    <w:rsid w:val="00972091"/>
    <w:rsid w:val="0097240A"/>
    <w:rsid w:val="009725E8"/>
    <w:rsid w:val="00972611"/>
    <w:rsid w:val="009727BD"/>
    <w:rsid w:val="00972C60"/>
    <w:rsid w:val="0097317A"/>
    <w:rsid w:val="009736EF"/>
    <w:rsid w:val="0097378D"/>
    <w:rsid w:val="0097387E"/>
    <w:rsid w:val="00973CF9"/>
    <w:rsid w:val="00974187"/>
    <w:rsid w:val="00974688"/>
    <w:rsid w:val="00974942"/>
    <w:rsid w:val="00974D60"/>
    <w:rsid w:val="0097644B"/>
    <w:rsid w:val="00976635"/>
    <w:rsid w:val="00976A7B"/>
    <w:rsid w:val="009773AF"/>
    <w:rsid w:val="009776BF"/>
    <w:rsid w:val="00977BEB"/>
    <w:rsid w:val="00977C53"/>
    <w:rsid w:val="00980CBC"/>
    <w:rsid w:val="00981967"/>
    <w:rsid w:val="009824B5"/>
    <w:rsid w:val="009825A0"/>
    <w:rsid w:val="0098268A"/>
    <w:rsid w:val="009832DB"/>
    <w:rsid w:val="00983954"/>
    <w:rsid w:val="009839F1"/>
    <w:rsid w:val="00983A8F"/>
    <w:rsid w:val="00984097"/>
    <w:rsid w:val="00984853"/>
    <w:rsid w:val="00984A69"/>
    <w:rsid w:val="00984A80"/>
    <w:rsid w:val="00984C8B"/>
    <w:rsid w:val="009852DD"/>
    <w:rsid w:val="00985C0B"/>
    <w:rsid w:val="00985D30"/>
    <w:rsid w:val="009868AA"/>
    <w:rsid w:val="00986F1C"/>
    <w:rsid w:val="00987362"/>
    <w:rsid w:val="0098739B"/>
    <w:rsid w:val="009873CE"/>
    <w:rsid w:val="00987A87"/>
    <w:rsid w:val="00987BD9"/>
    <w:rsid w:val="009904DA"/>
    <w:rsid w:val="00990842"/>
    <w:rsid w:val="00990CAA"/>
    <w:rsid w:val="009915A5"/>
    <w:rsid w:val="00991734"/>
    <w:rsid w:val="0099177C"/>
    <w:rsid w:val="0099191F"/>
    <w:rsid w:val="00991A1C"/>
    <w:rsid w:val="00991D79"/>
    <w:rsid w:val="00991E84"/>
    <w:rsid w:val="0099201A"/>
    <w:rsid w:val="00992D55"/>
    <w:rsid w:val="00992FAB"/>
    <w:rsid w:val="009934DD"/>
    <w:rsid w:val="0099381F"/>
    <w:rsid w:val="009939E6"/>
    <w:rsid w:val="00994701"/>
    <w:rsid w:val="009947C2"/>
    <w:rsid w:val="0099497D"/>
    <w:rsid w:val="00994E93"/>
    <w:rsid w:val="00995742"/>
    <w:rsid w:val="00995924"/>
    <w:rsid w:val="00995B06"/>
    <w:rsid w:val="00995C11"/>
    <w:rsid w:val="00995EBF"/>
    <w:rsid w:val="00995F23"/>
    <w:rsid w:val="00996561"/>
    <w:rsid w:val="0099697A"/>
    <w:rsid w:val="009969FC"/>
    <w:rsid w:val="00996DF1"/>
    <w:rsid w:val="00997C8C"/>
    <w:rsid w:val="009A00EC"/>
    <w:rsid w:val="009A0163"/>
    <w:rsid w:val="009A0ADE"/>
    <w:rsid w:val="009A0C22"/>
    <w:rsid w:val="009A0E15"/>
    <w:rsid w:val="009A1194"/>
    <w:rsid w:val="009A1B1D"/>
    <w:rsid w:val="009A296F"/>
    <w:rsid w:val="009A2FD2"/>
    <w:rsid w:val="009A33D8"/>
    <w:rsid w:val="009A3C72"/>
    <w:rsid w:val="009A3C8A"/>
    <w:rsid w:val="009A401B"/>
    <w:rsid w:val="009A46E5"/>
    <w:rsid w:val="009A4C35"/>
    <w:rsid w:val="009A53C4"/>
    <w:rsid w:val="009A5979"/>
    <w:rsid w:val="009A5EEA"/>
    <w:rsid w:val="009A6EB4"/>
    <w:rsid w:val="009A729B"/>
    <w:rsid w:val="009A74E5"/>
    <w:rsid w:val="009A7E8F"/>
    <w:rsid w:val="009B015A"/>
    <w:rsid w:val="009B040E"/>
    <w:rsid w:val="009B0E91"/>
    <w:rsid w:val="009B1D6F"/>
    <w:rsid w:val="009B216C"/>
    <w:rsid w:val="009B28EB"/>
    <w:rsid w:val="009B30B1"/>
    <w:rsid w:val="009B32BA"/>
    <w:rsid w:val="009B389E"/>
    <w:rsid w:val="009B3ACF"/>
    <w:rsid w:val="009B4C1E"/>
    <w:rsid w:val="009B4C69"/>
    <w:rsid w:val="009B4D3F"/>
    <w:rsid w:val="009B55FE"/>
    <w:rsid w:val="009B578B"/>
    <w:rsid w:val="009B57CA"/>
    <w:rsid w:val="009B5A87"/>
    <w:rsid w:val="009B5DD0"/>
    <w:rsid w:val="009B61F7"/>
    <w:rsid w:val="009B633E"/>
    <w:rsid w:val="009B638C"/>
    <w:rsid w:val="009B6526"/>
    <w:rsid w:val="009B6B9C"/>
    <w:rsid w:val="009B6BB9"/>
    <w:rsid w:val="009B6DA4"/>
    <w:rsid w:val="009B6FE4"/>
    <w:rsid w:val="009B70AD"/>
    <w:rsid w:val="009B72E5"/>
    <w:rsid w:val="009B79A6"/>
    <w:rsid w:val="009B7E40"/>
    <w:rsid w:val="009C01E9"/>
    <w:rsid w:val="009C09D9"/>
    <w:rsid w:val="009C1152"/>
    <w:rsid w:val="009C115C"/>
    <w:rsid w:val="009C12CD"/>
    <w:rsid w:val="009C1485"/>
    <w:rsid w:val="009C1512"/>
    <w:rsid w:val="009C238D"/>
    <w:rsid w:val="009C2699"/>
    <w:rsid w:val="009C272F"/>
    <w:rsid w:val="009C2D34"/>
    <w:rsid w:val="009C31D5"/>
    <w:rsid w:val="009C3587"/>
    <w:rsid w:val="009C38EC"/>
    <w:rsid w:val="009C3A53"/>
    <w:rsid w:val="009C3AD7"/>
    <w:rsid w:val="009C3B9C"/>
    <w:rsid w:val="009C3C7F"/>
    <w:rsid w:val="009C4521"/>
    <w:rsid w:val="009C4AC3"/>
    <w:rsid w:val="009C5083"/>
    <w:rsid w:val="009C50BA"/>
    <w:rsid w:val="009C51C7"/>
    <w:rsid w:val="009C5308"/>
    <w:rsid w:val="009C5448"/>
    <w:rsid w:val="009C54BA"/>
    <w:rsid w:val="009C55A9"/>
    <w:rsid w:val="009C594D"/>
    <w:rsid w:val="009C6217"/>
    <w:rsid w:val="009C7800"/>
    <w:rsid w:val="009C7A79"/>
    <w:rsid w:val="009C7AE6"/>
    <w:rsid w:val="009C7BF5"/>
    <w:rsid w:val="009C7E68"/>
    <w:rsid w:val="009C7F3B"/>
    <w:rsid w:val="009D00D5"/>
    <w:rsid w:val="009D082E"/>
    <w:rsid w:val="009D1230"/>
    <w:rsid w:val="009D1242"/>
    <w:rsid w:val="009D1748"/>
    <w:rsid w:val="009D1840"/>
    <w:rsid w:val="009D1AB8"/>
    <w:rsid w:val="009D1D48"/>
    <w:rsid w:val="009D245C"/>
    <w:rsid w:val="009D2E93"/>
    <w:rsid w:val="009D3373"/>
    <w:rsid w:val="009D33D1"/>
    <w:rsid w:val="009D37E0"/>
    <w:rsid w:val="009D4A03"/>
    <w:rsid w:val="009D4D85"/>
    <w:rsid w:val="009D4E4F"/>
    <w:rsid w:val="009D4EEB"/>
    <w:rsid w:val="009D5060"/>
    <w:rsid w:val="009D589B"/>
    <w:rsid w:val="009D6030"/>
    <w:rsid w:val="009D6C9D"/>
    <w:rsid w:val="009D6DAC"/>
    <w:rsid w:val="009D6F25"/>
    <w:rsid w:val="009D703C"/>
    <w:rsid w:val="009E02BF"/>
    <w:rsid w:val="009E03BF"/>
    <w:rsid w:val="009E0412"/>
    <w:rsid w:val="009E09A7"/>
    <w:rsid w:val="009E0D07"/>
    <w:rsid w:val="009E0D40"/>
    <w:rsid w:val="009E0E1A"/>
    <w:rsid w:val="009E10FB"/>
    <w:rsid w:val="009E13A5"/>
    <w:rsid w:val="009E2A58"/>
    <w:rsid w:val="009E2CFA"/>
    <w:rsid w:val="009E2E93"/>
    <w:rsid w:val="009E2F21"/>
    <w:rsid w:val="009E3368"/>
    <w:rsid w:val="009E34AD"/>
    <w:rsid w:val="009E3534"/>
    <w:rsid w:val="009E3890"/>
    <w:rsid w:val="009E3B4F"/>
    <w:rsid w:val="009E407E"/>
    <w:rsid w:val="009E42A7"/>
    <w:rsid w:val="009E4445"/>
    <w:rsid w:val="009E48A0"/>
    <w:rsid w:val="009E48DF"/>
    <w:rsid w:val="009E4FCA"/>
    <w:rsid w:val="009E517D"/>
    <w:rsid w:val="009E5D98"/>
    <w:rsid w:val="009E620A"/>
    <w:rsid w:val="009E658D"/>
    <w:rsid w:val="009E6783"/>
    <w:rsid w:val="009E6CB5"/>
    <w:rsid w:val="009E6DB0"/>
    <w:rsid w:val="009E7503"/>
    <w:rsid w:val="009E7BD6"/>
    <w:rsid w:val="009E7F3E"/>
    <w:rsid w:val="009F033D"/>
    <w:rsid w:val="009F0773"/>
    <w:rsid w:val="009F079B"/>
    <w:rsid w:val="009F099C"/>
    <w:rsid w:val="009F0DA7"/>
    <w:rsid w:val="009F119E"/>
    <w:rsid w:val="009F157F"/>
    <w:rsid w:val="009F15FC"/>
    <w:rsid w:val="009F17B1"/>
    <w:rsid w:val="009F1BE0"/>
    <w:rsid w:val="009F20F2"/>
    <w:rsid w:val="009F21EC"/>
    <w:rsid w:val="009F23EE"/>
    <w:rsid w:val="009F273A"/>
    <w:rsid w:val="009F28A4"/>
    <w:rsid w:val="009F2DA0"/>
    <w:rsid w:val="009F34DB"/>
    <w:rsid w:val="009F3D5E"/>
    <w:rsid w:val="009F3E43"/>
    <w:rsid w:val="009F4299"/>
    <w:rsid w:val="009F4305"/>
    <w:rsid w:val="009F4625"/>
    <w:rsid w:val="009F47A5"/>
    <w:rsid w:val="009F4880"/>
    <w:rsid w:val="009F4A92"/>
    <w:rsid w:val="009F5FC9"/>
    <w:rsid w:val="009F659D"/>
    <w:rsid w:val="009F794B"/>
    <w:rsid w:val="00A00AAC"/>
    <w:rsid w:val="00A00BDE"/>
    <w:rsid w:val="00A00C1E"/>
    <w:rsid w:val="00A00D11"/>
    <w:rsid w:val="00A00D5F"/>
    <w:rsid w:val="00A00FEC"/>
    <w:rsid w:val="00A01B03"/>
    <w:rsid w:val="00A01F78"/>
    <w:rsid w:val="00A02229"/>
    <w:rsid w:val="00A0275E"/>
    <w:rsid w:val="00A028B8"/>
    <w:rsid w:val="00A02C27"/>
    <w:rsid w:val="00A02DA7"/>
    <w:rsid w:val="00A02DFE"/>
    <w:rsid w:val="00A02EA9"/>
    <w:rsid w:val="00A033FC"/>
    <w:rsid w:val="00A040A1"/>
    <w:rsid w:val="00A0487E"/>
    <w:rsid w:val="00A049A5"/>
    <w:rsid w:val="00A04EBC"/>
    <w:rsid w:val="00A04EE7"/>
    <w:rsid w:val="00A05516"/>
    <w:rsid w:val="00A057A5"/>
    <w:rsid w:val="00A057F8"/>
    <w:rsid w:val="00A05F18"/>
    <w:rsid w:val="00A06011"/>
    <w:rsid w:val="00A06226"/>
    <w:rsid w:val="00A06AF0"/>
    <w:rsid w:val="00A06DAE"/>
    <w:rsid w:val="00A07626"/>
    <w:rsid w:val="00A07CF2"/>
    <w:rsid w:val="00A07DBA"/>
    <w:rsid w:val="00A07E63"/>
    <w:rsid w:val="00A10860"/>
    <w:rsid w:val="00A11341"/>
    <w:rsid w:val="00A116D7"/>
    <w:rsid w:val="00A11F3E"/>
    <w:rsid w:val="00A13E02"/>
    <w:rsid w:val="00A14817"/>
    <w:rsid w:val="00A149E3"/>
    <w:rsid w:val="00A14A97"/>
    <w:rsid w:val="00A14EED"/>
    <w:rsid w:val="00A1537C"/>
    <w:rsid w:val="00A1542D"/>
    <w:rsid w:val="00A15958"/>
    <w:rsid w:val="00A15B1D"/>
    <w:rsid w:val="00A15C7D"/>
    <w:rsid w:val="00A16488"/>
    <w:rsid w:val="00A16C9E"/>
    <w:rsid w:val="00A16E57"/>
    <w:rsid w:val="00A170C8"/>
    <w:rsid w:val="00A17309"/>
    <w:rsid w:val="00A17F2E"/>
    <w:rsid w:val="00A20354"/>
    <w:rsid w:val="00A20682"/>
    <w:rsid w:val="00A20ADF"/>
    <w:rsid w:val="00A20C51"/>
    <w:rsid w:val="00A20D79"/>
    <w:rsid w:val="00A21211"/>
    <w:rsid w:val="00A2158B"/>
    <w:rsid w:val="00A218CE"/>
    <w:rsid w:val="00A21FD1"/>
    <w:rsid w:val="00A22437"/>
    <w:rsid w:val="00A22700"/>
    <w:rsid w:val="00A228C9"/>
    <w:rsid w:val="00A23534"/>
    <w:rsid w:val="00A23EB5"/>
    <w:rsid w:val="00A2415D"/>
    <w:rsid w:val="00A24168"/>
    <w:rsid w:val="00A249F8"/>
    <w:rsid w:val="00A24A3A"/>
    <w:rsid w:val="00A24D2E"/>
    <w:rsid w:val="00A24D8C"/>
    <w:rsid w:val="00A24EC8"/>
    <w:rsid w:val="00A2505E"/>
    <w:rsid w:val="00A25124"/>
    <w:rsid w:val="00A25164"/>
    <w:rsid w:val="00A25817"/>
    <w:rsid w:val="00A259EE"/>
    <w:rsid w:val="00A25AAA"/>
    <w:rsid w:val="00A25D52"/>
    <w:rsid w:val="00A25E4B"/>
    <w:rsid w:val="00A262AD"/>
    <w:rsid w:val="00A26824"/>
    <w:rsid w:val="00A269B5"/>
    <w:rsid w:val="00A26CCF"/>
    <w:rsid w:val="00A26F14"/>
    <w:rsid w:val="00A2724F"/>
    <w:rsid w:val="00A2780F"/>
    <w:rsid w:val="00A27AB3"/>
    <w:rsid w:val="00A3066F"/>
    <w:rsid w:val="00A30673"/>
    <w:rsid w:val="00A306B8"/>
    <w:rsid w:val="00A30960"/>
    <w:rsid w:val="00A31042"/>
    <w:rsid w:val="00A31351"/>
    <w:rsid w:val="00A31BB4"/>
    <w:rsid w:val="00A31DEB"/>
    <w:rsid w:val="00A332CB"/>
    <w:rsid w:val="00A337E3"/>
    <w:rsid w:val="00A338D2"/>
    <w:rsid w:val="00A34873"/>
    <w:rsid w:val="00A34AD0"/>
    <w:rsid w:val="00A35B53"/>
    <w:rsid w:val="00A35C9F"/>
    <w:rsid w:val="00A35E14"/>
    <w:rsid w:val="00A360F4"/>
    <w:rsid w:val="00A36620"/>
    <w:rsid w:val="00A368E8"/>
    <w:rsid w:val="00A36A95"/>
    <w:rsid w:val="00A36E47"/>
    <w:rsid w:val="00A36F42"/>
    <w:rsid w:val="00A3714D"/>
    <w:rsid w:val="00A37368"/>
    <w:rsid w:val="00A376BA"/>
    <w:rsid w:val="00A3796C"/>
    <w:rsid w:val="00A37BA8"/>
    <w:rsid w:val="00A37D0D"/>
    <w:rsid w:val="00A405AF"/>
    <w:rsid w:val="00A4066D"/>
    <w:rsid w:val="00A409FE"/>
    <w:rsid w:val="00A40AE0"/>
    <w:rsid w:val="00A41515"/>
    <w:rsid w:val="00A4183A"/>
    <w:rsid w:val="00A41F91"/>
    <w:rsid w:val="00A426C0"/>
    <w:rsid w:val="00A428E0"/>
    <w:rsid w:val="00A42E42"/>
    <w:rsid w:val="00A42F45"/>
    <w:rsid w:val="00A431A6"/>
    <w:rsid w:val="00A43323"/>
    <w:rsid w:val="00A439DC"/>
    <w:rsid w:val="00A43C12"/>
    <w:rsid w:val="00A43E10"/>
    <w:rsid w:val="00A44C03"/>
    <w:rsid w:val="00A45451"/>
    <w:rsid w:val="00A45746"/>
    <w:rsid w:val="00A46568"/>
    <w:rsid w:val="00A46624"/>
    <w:rsid w:val="00A46932"/>
    <w:rsid w:val="00A46E10"/>
    <w:rsid w:val="00A470CE"/>
    <w:rsid w:val="00A471C4"/>
    <w:rsid w:val="00A47310"/>
    <w:rsid w:val="00A47726"/>
    <w:rsid w:val="00A47A83"/>
    <w:rsid w:val="00A50820"/>
    <w:rsid w:val="00A509BE"/>
    <w:rsid w:val="00A50EF9"/>
    <w:rsid w:val="00A50F2A"/>
    <w:rsid w:val="00A514CD"/>
    <w:rsid w:val="00A51C46"/>
    <w:rsid w:val="00A51EDB"/>
    <w:rsid w:val="00A52190"/>
    <w:rsid w:val="00A53EF3"/>
    <w:rsid w:val="00A5409F"/>
    <w:rsid w:val="00A54157"/>
    <w:rsid w:val="00A544D3"/>
    <w:rsid w:val="00A5537C"/>
    <w:rsid w:val="00A55866"/>
    <w:rsid w:val="00A558D8"/>
    <w:rsid w:val="00A55F4F"/>
    <w:rsid w:val="00A56B25"/>
    <w:rsid w:val="00A56CEE"/>
    <w:rsid w:val="00A56FD5"/>
    <w:rsid w:val="00A57033"/>
    <w:rsid w:val="00A572CE"/>
    <w:rsid w:val="00A577DA"/>
    <w:rsid w:val="00A5791F"/>
    <w:rsid w:val="00A57935"/>
    <w:rsid w:val="00A57960"/>
    <w:rsid w:val="00A5796A"/>
    <w:rsid w:val="00A57A8D"/>
    <w:rsid w:val="00A602DD"/>
    <w:rsid w:val="00A609AD"/>
    <w:rsid w:val="00A60A05"/>
    <w:rsid w:val="00A60BC4"/>
    <w:rsid w:val="00A60C63"/>
    <w:rsid w:val="00A60EE7"/>
    <w:rsid w:val="00A61675"/>
    <w:rsid w:val="00A61B70"/>
    <w:rsid w:val="00A61EDD"/>
    <w:rsid w:val="00A62187"/>
    <w:rsid w:val="00A6218E"/>
    <w:rsid w:val="00A6282B"/>
    <w:rsid w:val="00A6283B"/>
    <w:rsid w:val="00A628CF"/>
    <w:rsid w:val="00A62EE9"/>
    <w:rsid w:val="00A63039"/>
    <w:rsid w:val="00A63BF1"/>
    <w:rsid w:val="00A643B1"/>
    <w:rsid w:val="00A64608"/>
    <w:rsid w:val="00A64ECF"/>
    <w:rsid w:val="00A64F89"/>
    <w:rsid w:val="00A655C9"/>
    <w:rsid w:val="00A65E00"/>
    <w:rsid w:val="00A661A5"/>
    <w:rsid w:val="00A6642E"/>
    <w:rsid w:val="00A66B5E"/>
    <w:rsid w:val="00A66D90"/>
    <w:rsid w:val="00A6791F"/>
    <w:rsid w:val="00A67B2F"/>
    <w:rsid w:val="00A67F9D"/>
    <w:rsid w:val="00A70683"/>
    <w:rsid w:val="00A709BF"/>
    <w:rsid w:val="00A72865"/>
    <w:rsid w:val="00A7312B"/>
    <w:rsid w:val="00A73DF6"/>
    <w:rsid w:val="00A7497E"/>
    <w:rsid w:val="00A74DF1"/>
    <w:rsid w:val="00A74EDD"/>
    <w:rsid w:val="00A7502E"/>
    <w:rsid w:val="00A75200"/>
    <w:rsid w:val="00A75B80"/>
    <w:rsid w:val="00A75DC4"/>
    <w:rsid w:val="00A7624E"/>
    <w:rsid w:val="00A76312"/>
    <w:rsid w:val="00A76318"/>
    <w:rsid w:val="00A7646A"/>
    <w:rsid w:val="00A76C17"/>
    <w:rsid w:val="00A76DDD"/>
    <w:rsid w:val="00A776A6"/>
    <w:rsid w:val="00A77985"/>
    <w:rsid w:val="00A77A17"/>
    <w:rsid w:val="00A77D25"/>
    <w:rsid w:val="00A77DA1"/>
    <w:rsid w:val="00A80559"/>
    <w:rsid w:val="00A81256"/>
    <w:rsid w:val="00A815EE"/>
    <w:rsid w:val="00A8185B"/>
    <w:rsid w:val="00A818AF"/>
    <w:rsid w:val="00A82117"/>
    <w:rsid w:val="00A82707"/>
    <w:rsid w:val="00A8296E"/>
    <w:rsid w:val="00A82A01"/>
    <w:rsid w:val="00A8336D"/>
    <w:rsid w:val="00A83486"/>
    <w:rsid w:val="00A8356E"/>
    <w:rsid w:val="00A8381E"/>
    <w:rsid w:val="00A8409D"/>
    <w:rsid w:val="00A842BD"/>
    <w:rsid w:val="00A845D5"/>
    <w:rsid w:val="00A847BE"/>
    <w:rsid w:val="00A850A2"/>
    <w:rsid w:val="00A86E46"/>
    <w:rsid w:val="00A877F5"/>
    <w:rsid w:val="00A90341"/>
    <w:rsid w:val="00A9038C"/>
    <w:rsid w:val="00A9090C"/>
    <w:rsid w:val="00A90A87"/>
    <w:rsid w:val="00A90A9B"/>
    <w:rsid w:val="00A9134D"/>
    <w:rsid w:val="00A913AD"/>
    <w:rsid w:val="00A91696"/>
    <w:rsid w:val="00A91A96"/>
    <w:rsid w:val="00A91C82"/>
    <w:rsid w:val="00A92374"/>
    <w:rsid w:val="00A925EA"/>
    <w:rsid w:val="00A927CF"/>
    <w:rsid w:val="00A928F6"/>
    <w:rsid w:val="00A92A8F"/>
    <w:rsid w:val="00A935A5"/>
    <w:rsid w:val="00A936F2"/>
    <w:rsid w:val="00A937A1"/>
    <w:rsid w:val="00A93EF4"/>
    <w:rsid w:val="00A94127"/>
    <w:rsid w:val="00A94B05"/>
    <w:rsid w:val="00A95399"/>
    <w:rsid w:val="00A96045"/>
    <w:rsid w:val="00A96C8A"/>
    <w:rsid w:val="00A96F1C"/>
    <w:rsid w:val="00A9742A"/>
    <w:rsid w:val="00A977B6"/>
    <w:rsid w:val="00A97C49"/>
    <w:rsid w:val="00AA0027"/>
    <w:rsid w:val="00AA07DB"/>
    <w:rsid w:val="00AA0A5B"/>
    <w:rsid w:val="00AA1309"/>
    <w:rsid w:val="00AA14AB"/>
    <w:rsid w:val="00AA1A28"/>
    <w:rsid w:val="00AA1AA3"/>
    <w:rsid w:val="00AA1F91"/>
    <w:rsid w:val="00AA26F2"/>
    <w:rsid w:val="00AA2879"/>
    <w:rsid w:val="00AA30D8"/>
    <w:rsid w:val="00AA334B"/>
    <w:rsid w:val="00AA37FC"/>
    <w:rsid w:val="00AA3B0F"/>
    <w:rsid w:val="00AA3CEE"/>
    <w:rsid w:val="00AA3E2E"/>
    <w:rsid w:val="00AA5041"/>
    <w:rsid w:val="00AA5123"/>
    <w:rsid w:val="00AA524A"/>
    <w:rsid w:val="00AA56B6"/>
    <w:rsid w:val="00AA58C1"/>
    <w:rsid w:val="00AA5C9D"/>
    <w:rsid w:val="00AA5F7C"/>
    <w:rsid w:val="00AA6EF0"/>
    <w:rsid w:val="00AA7249"/>
    <w:rsid w:val="00AA72C5"/>
    <w:rsid w:val="00AA73E9"/>
    <w:rsid w:val="00AA7546"/>
    <w:rsid w:val="00AA77B5"/>
    <w:rsid w:val="00AA77CA"/>
    <w:rsid w:val="00AA79D6"/>
    <w:rsid w:val="00AA7B7A"/>
    <w:rsid w:val="00AA7C85"/>
    <w:rsid w:val="00AB00E8"/>
    <w:rsid w:val="00AB01E9"/>
    <w:rsid w:val="00AB136B"/>
    <w:rsid w:val="00AB2336"/>
    <w:rsid w:val="00AB2404"/>
    <w:rsid w:val="00AB2614"/>
    <w:rsid w:val="00AB284B"/>
    <w:rsid w:val="00AB29AC"/>
    <w:rsid w:val="00AB29B6"/>
    <w:rsid w:val="00AB2C61"/>
    <w:rsid w:val="00AB2CA7"/>
    <w:rsid w:val="00AB2D36"/>
    <w:rsid w:val="00AB2E33"/>
    <w:rsid w:val="00AB2F28"/>
    <w:rsid w:val="00AB2F4B"/>
    <w:rsid w:val="00AB4492"/>
    <w:rsid w:val="00AB5774"/>
    <w:rsid w:val="00AB5840"/>
    <w:rsid w:val="00AB62BA"/>
    <w:rsid w:val="00AB67F4"/>
    <w:rsid w:val="00AB6920"/>
    <w:rsid w:val="00AB6A4F"/>
    <w:rsid w:val="00AB6C9A"/>
    <w:rsid w:val="00AB6CD2"/>
    <w:rsid w:val="00AB70C1"/>
    <w:rsid w:val="00AB70EE"/>
    <w:rsid w:val="00AC0413"/>
    <w:rsid w:val="00AC0692"/>
    <w:rsid w:val="00AC08E4"/>
    <w:rsid w:val="00AC0E2A"/>
    <w:rsid w:val="00AC14D7"/>
    <w:rsid w:val="00AC14FE"/>
    <w:rsid w:val="00AC15A2"/>
    <w:rsid w:val="00AC1B40"/>
    <w:rsid w:val="00AC1C24"/>
    <w:rsid w:val="00AC1DE5"/>
    <w:rsid w:val="00AC260D"/>
    <w:rsid w:val="00AC2B4D"/>
    <w:rsid w:val="00AC30D7"/>
    <w:rsid w:val="00AC3B3B"/>
    <w:rsid w:val="00AC3D3D"/>
    <w:rsid w:val="00AC3EE3"/>
    <w:rsid w:val="00AC452A"/>
    <w:rsid w:val="00AC4851"/>
    <w:rsid w:val="00AC5130"/>
    <w:rsid w:val="00AC5F09"/>
    <w:rsid w:val="00AC623F"/>
    <w:rsid w:val="00AC6C95"/>
    <w:rsid w:val="00AC6CA4"/>
    <w:rsid w:val="00AC6DF1"/>
    <w:rsid w:val="00AC74AF"/>
    <w:rsid w:val="00AC7732"/>
    <w:rsid w:val="00AC7AB9"/>
    <w:rsid w:val="00AC7B60"/>
    <w:rsid w:val="00AC7BE5"/>
    <w:rsid w:val="00AC7CCA"/>
    <w:rsid w:val="00AD1283"/>
    <w:rsid w:val="00AD1684"/>
    <w:rsid w:val="00AD1BF5"/>
    <w:rsid w:val="00AD1C32"/>
    <w:rsid w:val="00AD247C"/>
    <w:rsid w:val="00AD2711"/>
    <w:rsid w:val="00AD2980"/>
    <w:rsid w:val="00AD32A5"/>
    <w:rsid w:val="00AD4331"/>
    <w:rsid w:val="00AD4347"/>
    <w:rsid w:val="00AD49AC"/>
    <w:rsid w:val="00AD4F65"/>
    <w:rsid w:val="00AD505E"/>
    <w:rsid w:val="00AD51B2"/>
    <w:rsid w:val="00AD53DA"/>
    <w:rsid w:val="00AD55E3"/>
    <w:rsid w:val="00AD5733"/>
    <w:rsid w:val="00AD5EF7"/>
    <w:rsid w:val="00AD60E7"/>
    <w:rsid w:val="00AD61AA"/>
    <w:rsid w:val="00AD62C3"/>
    <w:rsid w:val="00AD6AA1"/>
    <w:rsid w:val="00AD6B97"/>
    <w:rsid w:val="00AD6DA0"/>
    <w:rsid w:val="00AD76AC"/>
    <w:rsid w:val="00AD7820"/>
    <w:rsid w:val="00AD7F59"/>
    <w:rsid w:val="00AE0418"/>
    <w:rsid w:val="00AE08B7"/>
    <w:rsid w:val="00AE0BE8"/>
    <w:rsid w:val="00AE1044"/>
    <w:rsid w:val="00AE18C1"/>
    <w:rsid w:val="00AE1F69"/>
    <w:rsid w:val="00AE21D4"/>
    <w:rsid w:val="00AE21F6"/>
    <w:rsid w:val="00AE290C"/>
    <w:rsid w:val="00AE29BD"/>
    <w:rsid w:val="00AE2F78"/>
    <w:rsid w:val="00AE34E4"/>
    <w:rsid w:val="00AE3540"/>
    <w:rsid w:val="00AE3B6C"/>
    <w:rsid w:val="00AE3CEC"/>
    <w:rsid w:val="00AE40C1"/>
    <w:rsid w:val="00AE44DD"/>
    <w:rsid w:val="00AE46C8"/>
    <w:rsid w:val="00AE4C8D"/>
    <w:rsid w:val="00AE560A"/>
    <w:rsid w:val="00AE565C"/>
    <w:rsid w:val="00AE59D4"/>
    <w:rsid w:val="00AE5A7A"/>
    <w:rsid w:val="00AE5DDA"/>
    <w:rsid w:val="00AE6076"/>
    <w:rsid w:val="00AE6120"/>
    <w:rsid w:val="00AE62BB"/>
    <w:rsid w:val="00AE674A"/>
    <w:rsid w:val="00AE6C87"/>
    <w:rsid w:val="00AE7917"/>
    <w:rsid w:val="00AE7ADF"/>
    <w:rsid w:val="00AE7F78"/>
    <w:rsid w:val="00AF0692"/>
    <w:rsid w:val="00AF07BA"/>
    <w:rsid w:val="00AF09D3"/>
    <w:rsid w:val="00AF0A17"/>
    <w:rsid w:val="00AF0A5B"/>
    <w:rsid w:val="00AF0B4A"/>
    <w:rsid w:val="00AF0C83"/>
    <w:rsid w:val="00AF1212"/>
    <w:rsid w:val="00AF14A2"/>
    <w:rsid w:val="00AF14BA"/>
    <w:rsid w:val="00AF14D8"/>
    <w:rsid w:val="00AF2823"/>
    <w:rsid w:val="00AF2B63"/>
    <w:rsid w:val="00AF2E2A"/>
    <w:rsid w:val="00AF329E"/>
    <w:rsid w:val="00AF347A"/>
    <w:rsid w:val="00AF34D0"/>
    <w:rsid w:val="00AF43BD"/>
    <w:rsid w:val="00AF43DB"/>
    <w:rsid w:val="00AF563C"/>
    <w:rsid w:val="00AF5AB7"/>
    <w:rsid w:val="00AF5AD7"/>
    <w:rsid w:val="00AF5E8A"/>
    <w:rsid w:val="00AF6340"/>
    <w:rsid w:val="00AF64AA"/>
    <w:rsid w:val="00AF70EE"/>
    <w:rsid w:val="00AF7124"/>
    <w:rsid w:val="00AF786B"/>
    <w:rsid w:val="00AF7883"/>
    <w:rsid w:val="00AF793E"/>
    <w:rsid w:val="00AF7C80"/>
    <w:rsid w:val="00AF7D2A"/>
    <w:rsid w:val="00AF7FA8"/>
    <w:rsid w:val="00B0006E"/>
    <w:rsid w:val="00B003C5"/>
    <w:rsid w:val="00B0067E"/>
    <w:rsid w:val="00B00E67"/>
    <w:rsid w:val="00B0139F"/>
    <w:rsid w:val="00B0155D"/>
    <w:rsid w:val="00B01683"/>
    <w:rsid w:val="00B02100"/>
    <w:rsid w:val="00B0212B"/>
    <w:rsid w:val="00B0225F"/>
    <w:rsid w:val="00B023D9"/>
    <w:rsid w:val="00B02DD3"/>
    <w:rsid w:val="00B02FD3"/>
    <w:rsid w:val="00B032DA"/>
    <w:rsid w:val="00B0334B"/>
    <w:rsid w:val="00B0339E"/>
    <w:rsid w:val="00B033DB"/>
    <w:rsid w:val="00B033FD"/>
    <w:rsid w:val="00B0364C"/>
    <w:rsid w:val="00B0381A"/>
    <w:rsid w:val="00B03B94"/>
    <w:rsid w:val="00B03E37"/>
    <w:rsid w:val="00B047C9"/>
    <w:rsid w:val="00B047D1"/>
    <w:rsid w:val="00B048CA"/>
    <w:rsid w:val="00B04A82"/>
    <w:rsid w:val="00B0505B"/>
    <w:rsid w:val="00B050E9"/>
    <w:rsid w:val="00B050F5"/>
    <w:rsid w:val="00B056D3"/>
    <w:rsid w:val="00B059C7"/>
    <w:rsid w:val="00B05D3B"/>
    <w:rsid w:val="00B05EF2"/>
    <w:rsid w:val="00B05F1B"/>
    <w:rsid w:val="00B06582"/>
    <w:rsid w:val="00B0693B"/>
    <w:rsid w:val="00B06945"/>
    <w:rsid w:val="00B06CC1"/>
    <w:rsid w:val="00B07211"/>
    <w:rsid w:val="00B0722B"/>
    <w:rsid w:val="00B0742C"/>
    <w:rsid w:val="00B078EF"/>
    <w:rsid w:val="00B07D89"/>
    <w:rsid w:val="00B10191"/>
    <w:rsid w:val="00B10DFB"/>
    <w:rsid w:val="00B113C0"/>
    <w:rsid w:val="00B11BA8"/>
    <w:rsid w:val="00B12107"/>
    <w:rsid w:val="00B12150"/>
    <w:rsid w:val="00B1222D"/>
    <w:rsid w:val="00B12409"/>
    <w:rsid w:val="00B12C33"/>
    <w:rsid w:val="00B12F38"/>
    <w:rsid w:val="00B13256"/>
    <w:rsid w:val="00B133BD"/>
    <w:rsid w:val="00B1348B"/>
    <w:rsid w:val="00B134D5"/>
    <w:rsid w:val="00B135C5"/>
    <w:rsid w:val="00B13B97"/>
    <w:rsid w:val="00B13C93"/>
    <w:rsid w:val="00B13CA1"/>
    <w:rsid w:val="00B13DC1"/>
    <w:rsid w:val="00B14095"/>
    <w:rsid w:val="00B14369"/>
    <w:rsid w:val="00B1448A"/>
    <w:rsid w:val="00B1467F"/>
    <w:rsid w:val="00B148D3"/>
    <w:rsid w:val="00B15077"/>
    <w:rsid w:val="00B155CF"/>
    <w:rsid w:val="00B15638"/>
    <w:rsid w:val="00B1657F"/>
    <w:rsid w:val="00B16C78"/>
    <w:rsid w:val="00B175B3"/>
    <w:rsid w:val="00B17BB5"/>
    <w:rsid w:val="00B17F79"/>
    <w:rsid w:val="00B20058"/>
    <w:rsid w:val="00B2077F"/>
    <w:rsid w:val="00B20795"/>
    <w:rsid w:val="00B20C1E"/>
    <w:rsid w:val="00B20F63"/>
    <w:rsid w:val="00B217F1"/>
    <w:rsid w:val="00B21E35"/>
    <w:rsid w:val="00B22095"/>
    <w:rsid w:val="00B22117"/>
    <w:rsid w:val="00B22208"/>
    <w:rsid w:val="00B22DF7"/>
    <w:rsid w:val="00B22E4C"/>
    <w:rsid w:val="00B22E75"/>
    <w:rsid w:val="00B23103"/>
    <w:rsid w:val="00B238EA"/>
    <w:rsid w:val="00B23A2E"/>
    <w:rsid w:val="00B2405D"/>
    <w:rsid w:val="00B24116"/>
    <w:rsid w:val="00B24A15"/>
    <w:rsid w:val="00B24E65"/>
    <w:rsid w:val="00B2554F"/>
    <w:rsid w:val="00B25F9D"/>
    <w:rsid w:val="00B264EE"/>
    <w:rsid w:val="00B268DE"/>
    <w:rsid w:val="00B27411"/>
    <w:rsid w:val="00B27BFE"/>
    <w:rsid w:val="00B27CFB"/>
    <w:rsid w:val="00B27D02"/>
    <w:rsid w:val="00B30818"/>
    <w:rsid w:val="00B311DB"/>
    <w:rsid w:val="00B31807"/>
    <w:rsid w:val="00B31E2F"/>
    <w:rsid w:val="00B31EF8"/>
    <w:rsid w:val="00B3280B"/>
    <w:rsid w:val="00B32D7C"/>
    <w:rsid w:val="00B33A83"/>
    <w:rsid w:val="00B33A94"/>
    <w:rsid w:val="00B33C7B"/>
    <w:rsid w:val="00B34B1D"/>
    <w:rsid w:val="00B352D3"/>
    <w:rsid w:val="00B354B4"/>
    <w:rsid w:val="00B3583B"/>
    <w:rsid w:val="00B3599F"/>
    <w:rsid w:val="00B35C2A"/>
    <w:rsid w:val="00B35ED3"/>
    <w:rsid w:val="00B360DF"/>
    <w:rsid w:val="00B36568"/>
    <w:rsid w:val="00B36CC5"/>
    <w:rsid w:val="00B36E2B"/>
    <w:rsid w:val="00B37305"/>
    <w:rsid w:val="00B37659"/>
    <w:rsid w:val="00B37CC1"/>
    <w:rsid w:val="00B37E28"/>
    <w:rsid w:val="00B37F10"/>
    <w:rsid w:val="00B400FA"/>
    <w:rsid w:val="00B402B5"/>
    <w:rsid w:val="00B405BD"/>
    <w:rsid w:val="00B40628"/>
    <w:rsid w:val="00B408B1"/>
    <w:rsid w:val="00B409D9"/>
    <w:rsid w:val="00B40E67"/>
    <w:rsid w:val="00B418F0"/>
    <w:rsid w:val="00B41BB9"/>
    <w:rsid w:val="00B41CFC"/>
    <w:rsid w:val="00B42156"/>
    <w:rsid w:val="00B42209"/>
    <w:rsid w:val="00B428BD"/>
    <w:rsid w:val="00B42DC7"/>
    <w:rsid w:val="00B4340E"/>
    <w:rsid w:val="00B4348B"/>
    <w:rsid w:val="00B436CB"/>
    <w:rsid w:val="00B437B4"/>
    <w:rsid w:val="00B4424E"/>
    <w:rsid w:val="00B444BA"/>
    <w:rsid w:val="00B444D0"/>
    <w:rsid w:val="00B44620"/>
    <w:rsid w:val="00B44AD2"/>
    <w:rsid w:val="00B44CF1"/>
    <w:rsid w:val="00B45395"/>
    <w:rsid w:val="00B4578F"/>
    <w:rsid w:val="00B457C5"/>
    <w:rsid w:val="00B45F78"/>
    <w:rsid w:val="00B4605C"/>
    <w:rsid w:val="00B467BA"/>
    <w:rsid w:val="00B469DF"/>
    <w:rsid w:val="00B46D2D"/>
    <w:rsid w:val="00B4762B"/>
    <w:rsid w:val="00B47A2D"/>
    <w:rsid w:val="00B5091B"/>
    <w:rsid w:val="00B50943"/>
    <w:rsid w:val="00B51079"/>
    <w:rsid w:val="00B52774"/>
    <w:rsid w:val="00B529EF"/>
    <w:rsid w:val="00B52E81"/>
    <w:rsid w:val="00B533BA"/>
    <w:rsid w:val="00B534BA"/>
    <w:rsid w:val="00B53C61"/>
    <w:rsid w:val="00B53FC1"/>
    <w:rsid w:val="00B5410A"/>
    <w:rsid w:val="00B5454C"/>
    <w:rsid w:val="00B54E32"/>
    <w:rsid w:val="00B54FC2"/>
    <w:rsid w:val="00B54FC7"/>
    <w:rsid w:val="00B55197"/>
    <w:rsid w:val="00B55D12"/>
    <w:rsid w:val="00B55D41"/>
    <w:rsid w:val="00B56A94"/>
    <w:rsid w:val="00B571F0"/>
    <w:rsid w:val="00B57DF1"/>
    <w:rsid w:val="00B60294"/>
    <w:rsid w:val="00B60B66"/>
    <w:rsid w:val="00B60BFD"/>
    <w:rsid w:val="00B612EF"/>
    <w:rsid w:val="00B6197C"/>
    <w:rsid w:val="00B61A07"/>
    <w:rsid w:val="00B623FE"/>
    <w:rsid w:val="00B6289A"/>
    <w:rsid w:val="00B629BB"/>
    <w:rsid w:val="00B62B52"/>
    <w:rsid w:val="00B62DEF"/>
    <w:rsid w:val="00B6347F"/>
    <w:rsid w:val="00B63677"/>
    <w:rsid w:val="00B6378A"/>
    <w:rsid w:val="00B63ABC"/>
    <w:rsid w:val="00B63F9B"/>
    <w:rsid w:val="00B64099"/>
    <w:rsid w:val="00B64796"/>
    <w:rsid w:val="00B64EC6"/>
    <w:rsid w:val="00B64F1B"/>
    <w:rsid w:val="00B650D7"/>
    <w:rsid w:val="00B6518D"/>
    <w:rsid w:val="00B6591D"/>
    <w:rsid w:val="00B65DE7"/>
    <w:rsid w:val="00B6600A"/>
    <w:rsid w:val="00B66386"/>
    <w:rsid w:val="00B664B1"/>
    <w:rsid w:val="00B66C64"/>
    <w:rsid w:val="00B677A5"/>
    <w:rsid w:val="00B678BE"/>
    <w:rsid w:val="00B67AA6"/>
    <w:rsid w:val="00B67C89"/>
    <w:rsid w:val="00B703C4"/>
    <w:rsid w:val="00B71210"/>
    <w:rsid w:val="00B713E4"/>
    <w:rsid w:val="00B71BE9"/>
    <w:rsid w:val="00B71F34"/>
    <w:rsid w:val="00B71FD2"/>
    <w:rsid w:val="00B72082"/>
    <w:rsid w:val="00B72194"/>
    <w:rsid w:val="00B72791"/>
    <w:rsid w:val="00B72B15"/>
    <w:rsid w:val="00B72B69"/>
    <w:rsid w:val="00B72B7F"/>
    <w:rsid w:val="00B733E7"/>
    <w:rsid w:val="00B7360C"/>
    <w:rsid w:val="00B73752"/>
    <w:rsid w:val="00B73F78"/>
    <w:rsid w:val="00B744FE"/>
    <w:rsid w:val="00B74715"/>
    <w:rsid w:val="00B7479B"/>
    <w:rsid w:val="00B74858"/>
    <w:rsid w:val="00B752C5"/>
    <w:rsid w:val="00B753A2"/>
    <w:rsid w:val="00B753FB"/>
    <w:rsid w:val="00B75DB5"/>
    <w:rsid w:val="00B76325"/>
    <w:rsid w:val="00B76968"/>
    <w:rsid w:val="00B771E6"/>
    <w:rsid w:val="00B77E25"/>
    <w:rsid w:val="00B77EC3"/>
    <w:rsid w:val="00B805DD"/>
    <w:rsid w:val="00B80736"/>
    <w:rsid w:val="00B807F8"/>
    <w:rsid w:val="00B80828"/>
    <w:rsid w:val="00B80E99"/>
    <w:rsid w:val="00B812EC"/>
    <w:rsid w:val="00B81D17"/>
    <w:rsid w:val="00B826F0"/>
    <w:rsid w:val="00B82938"/>
    <w:rsid w:val="00B829D8"/>
    <w:rsid w:val="00B832F8"/>
    <w:rsid w:val="00B83407"/>
    <w:rsid w:val="00B83706"/>
    <w:rsid w:val="00B843CD"/>
    <w:rsid w:val="00B84447"/>
    <w:rsid w:val="00B84503"/>
    <w:rsid w:val="00B84907"/>
    <w:rsid w:val="00B84912"/>
    <w:rsid w:val="00B84DBF"/>
    <w:rsid w:val="00B85072"/>
    <w:rsid w:val="00B85548"/>
    <w:rsid w:val="00B86088"/>
    <w:rsid w:val="00B86BD6"/>
    <w:rsid w:val="00B87079"/>
    <w:rsid w:val="00B90072"/>
    <w:rsid w:val="00B907D8"/>
    <w:rsid w:val="00B90989"/>
    <w:rsid w:val="00B910EE"/>
    <w:rsid w:val="00B915E7"/>
    <w:rsid w:val="00B91DB4"/>
    <w:rsid w:val="00B92731"/>
    <w:rsid w:val="00B92ADA"/>
    <w:rsid w:val="00B92D98"/>
    <w:rsid w:val="00B92DC2"/>
    <w:rsid w:val="00B937B4"/>
    <w:rsid w:val="00B93A6A"/>
    <w:rsid w:val="00B93AFF"/>
    <w:rsid w:val="00B93CB6"/>
    <w:rsid w:val="00B93F80"/>
    <w:rsid w:val="00B94A09"/>
    <w:rsid w:val="00B94D12"/>
    <w:rsid w:val="00B95773"/>
    <w:rsid w:val="00B958BE"/>
    <w:rsid w:val="00B95A11"/>
    <w:rsid w:val="00B95EEC"/>
    <w:rsid w:val="00B9620C"/>
    <w:rsid w:val="00B97399"/>
    <w:rsid w:val="00B97944"/>
    <w:rsid w:val="00B97BB9"/>
    <w:rsid w:val="00B97C77"/>
    <w:rsid w:val="00B97EB2"/>
    <w:rsid w:val="00BA025E"/>
    <w:rsid w:val="00BA03A0"/>
    <w:rsid w:val="00BA056B"/>
    <w:rsid w:val="00BA05AD"/>
    <w:rsid w:val="00BA0B5E"/>
    <w:rsid w:val="00BA11AD"/>
    <w:rsid w:val="00BA1201"/>
    <w:rsid w:val="00BA1309"/>
    <w:rsid w:val="00BA1602"/>
    <w:rsid w:val="00BA16DE"/>
    <w:rsid w:val="00BA17DE"/>
    <w:rsid w:val="00BA1BA3"/>
    <w:rsid w:val="00BA20E5"/>
    <w:rsid w:val="00BA26E0"/>
    <w:rsid w:val="00BA271C"/>
    <w:rsid w:val="00BA2DC8"/>
    <w:rsid w:val="00BA3110"/>
    <w:rsid w:val="00BA34A3"/>
    <w:rsid w:val="00BA3A81"/>
    <w:rsid w:val="00BA400D"/>
    <w:rsid w:val="00BA44D6"/>
    <w:rsid w:val="00BA4A35"/>
    <w:rsid w:val="00BA537B"/>
    <w:rsid w:val="00BA55A2"/>
    <w:rsid w:val="00BA5842"/>
    <w:rsid w:val="00BA5D65"/>
    <w:rsid w:val="00BA6088"/>
    <w:rsid w:val="00BA60C7"/>
    <w:rsid w:val="00BA6614"/>
    <w:rsid w:val="00BA6976"/>
    <w:rsid w:val="00BA69B7"/>
    <w:rsid w:val="00BA6D72"/>
    <w:rsid w:val="00BA6EC7"/>
    <w:rsid w:val="00BA7919"/>
    <w:rsid w:val="00BA7D87"/>
    <w:rsid w:val="00BB05D7"/>
    <w:rsid w:val="00BB0BAB"/>
    <w:rsid w:val="00BB0C2F"/>
    <w:rsid w:val="00BB0D7B"/>
    <w:rsid w:val="00BB0F9E"/>
    <w:rsid w:val="00BB11B9"/>
    <w:rsid w:val="00BB1413"/>
    <w:rsid w:val="00BB14E8"/>
    <w:rsid w:val="00BB170D"/>
    <w:rsid w:val="00BB1A0D"/>
    <w:rsid w:val="00BB1A78"/>
    <w:rsid w:val="00BB26A4"/>
    <w:rsid w:val="00BB2E81"/>
    <w:rsid w:val="00BB31B6"/>
    <w:rsid w:val="00BB46A4"/>
    <w:rsid w:val="00BB4877"/>
    <w:rsid w:val="00BB4B05"/>
    <w:rsid w:val="00BB4BA9"/>
    <w:rsid w:val="00BB4C62"/>
    <w:rsid w:val="00BB4F6E"/>
    <w:rsid w:val="00BB4FBF"/>
    <w:rsid w:val="00BB528A"/>
    <w:rsid w:val="00BB54AE"/>
    <w:rsid w:val="00BB5561"/>
    <w:rsid w:val="00BB5776"/>
    <w:rsid w:val="00BB6354"/>
    <w:rsid w:val="00BB6471"/>
    <w:rsid w:val="00BB6925"/>
    <w:rsid w:val="00BB7299"/>
    <w:rsid w:val="00BB7389"/>
    <w:rsid w:val="00BB7D4C"/>
    <w:rsid w:val="00BC0663"/>
    <w:rsid w:val="00BC06C3"/>
    <w:rsid w:val="00BC087A"/>
    <w:rsid w:val="00BC11B1"/>
    <w:rsid w:val="00BC1212"/>
    <w:rsid w:val="00BC1838"/>
    <w:rsid w:val="00BC1A60"/>
    <w:rsid w:val="00BC1BF9"/>
    <w:rsid w:val="00BC1CAD"/>
    <w:rsid w:val="00BC1FEA"/>
    <w:rsid w:val="00BC228A"/>
    <w:rsid w:val="00BC26E4"/>
    <w:rsid w:val="00BC276F"/>
    <w:rsid w:val="00BC2A4C"/>
    <w:rsid w:val="00BC2AC7"/>
    <w:rsid w:val="00BC2FF2"/>
    <w:rsid w:val="00BC30FA"/>
    <w:rsid w:val="00BC34FC"/>
    <w:rsid w:val="00BC37CE"/>
    <w:rsid w:val="00BC3B26"/>
    <w:rsid w:val="00BC3C01"/>
    <w:rsid w:val="00BC3FBA"/>
    <w:rsid w:val="00BC4257"/>
    <w:rsid w:val="00BC4297"/>
    <w:rsid w:val="00BC4B98"/>
    <w:rsid w:val="00BC4DDC"/>
    <w:rsid w:val="00BC4FC1"/>
    <w:rsid w:val="00BC5016"/>
    <w:rsid w:val="00BC58B1"/>
    <w:rsid w:val="00BC5AB6"/>
    <w:rsid w:val="00BC5C18"/>
    <w:rsid w:val="00BC6726"/>
    <w:rsid w:val="00BC6C35"/>
    <w:rsid w:val="00BC6C46"/>
    <w:rsid w:val="00BC6DE7"/>
    <w:rsid w:val="00BC724D"/>
    <w:rsid w:val="00BC73E4"/>
    <w:rsid w:val="00BC78F4"/>
    <w:rsid w:val="00BC7CF0"/>
    <w:rsid w:val="00BC7D64"/>
    <w:rsid w:val="00BD025F"/>
    <w:rsid w:val="00BD0346"/>
    <w:rsid w:val="00BD0386"/>
    <w:rsid w:val="00BD0773"/>
    <w:rsid w:val="00BD07F2"/>
    <w:rsid w:val="00BD0B21"/>
    <w:rsid w:val="00BD129C"/>
    <w:rsid w:val="00BD131B"/>
    <w:rsid w:val="00BD1E92"/>
    <w:rsid w:val="00BD2026"/>
    <w:rsid w:val="00BD2236"/>
    <w:rsid w:val="00BD2297"/>
    <w:rsid w:val="00BD2C1A"/>
    <w:rsid w:val="00BD2F5A"/>
    <w:rsid w:val="00BD3540"/>
    <w:rsid w:val="00BD3579"/>
    <w:rsid w:val="00BD380A"/>
    <w:rsid w:val="00BD3811"/>
    <w:rsid w:val="00BD3A56"/>
    <w:rsid w:val="00BD4118"/>
    <w:rsid w:val="00BD58A0"/>
    <w:rsid w:val="00BD5A0B"/>
    <w:rsid w:val="00BD5AF7"/>
    <w:rsid w:val="00BD5E34"/>
    <w:rsid w:val="00BD5E56"/>
    <w:rsid w:val="00BD64EB"/>
    <w:rsid w:val="00BD6624"/>
    <w:rsid w:val="00BD703F"/>
    <w:rsid w:val="00BD70A5"/>
    <w:rsid w:val="00BD71D6"/>
    <w:rsid w:val="00BD7A6D"/>
    <w:rsid w:val="00BD7AD2"/>
    <w:rsid w:val="00BE07E6"/>
    <w:rsid w:val="00BE0A8F"/>
    <w:rsid w:val="00BE0E1E"/>
    <w:rsid w:val="00BE111F"/>
    <w:rsid w:val="00BE12CD"/>
    <w:rsid w:val="00BE17E8"/>
    <w:rsid w:val="00BE26F6"/>
    <w:rsid w:val="00BE2C96"/>
    <w:rsid w:val="00BE2DCB"/>
    <w:rsid w:val="00BE35E1"/>
    <w:rsid w:val="00BE37FE"/>
    <w:rsid w:val="00BE3A84"/>
    <w:rsid w:val="00BE3C29"/>
    <w:rsid w:val="00BE3D2D"/>
    <w:rsid w:val="00BE49B1"/>
    <w:rsid w:val="00BE4BEF"/>
    <w:rsid w:val="00BE4DD0"/>
    <w:rsid w:val="00BE4F8A"/>
    <w:rsid w:val="00BE5156"/>
    <w:rsid w:val="00BE52C6"/>
    <w:rsid w:val="00BE554D"/>
    <w:rsid w:val="00BE5E31"/>
    <w:rsid w:val="00BE6299"/>
    <w:rsid w:val="00BE6488"/>
    <w:rsid w:val="00BE650A"/>
    <w:rsid w:val="00BE67CB"/>
    <w:rsid w:val="00BE727B"/>
    <w:rsid w:val="00BE731C"/>
    <w:rsid w:val="00BE7485"/>
    <w:rsid w:val="00BE7729"/>
    <w:rsid w:val="00BF00E2"/>
    <w:rsid w:val="00BF0499"/>
    <w:rsid w:val="00BF066C"/>
    <w:rsid w:val="00BF0AF4"/>
    <w:rsid w:val="00BF0E50"/>
    <w:rsid w:val="00BF13AB"/>
    <w:rsid w:val="00BF1872"/>
    <w:rsid w:val="00BF1C2C"/>
    <w:rsid w:val="00BF1CA2"/>
    <w:rsid w:val="00BF22D2"/>
    <w:rsid w:val="00BF27B2"/>
    <w:rsid w:val="00BF2CEA"/>
    <w:rsid w:val="00BF2D14"/>
    <w:rsid w:val="00BF2DAE"/>
    <w:rsid w:val="00BF3054"/>
    <w:rsid w:val="00BF3210"/>
    <w:rsid w:val="00BF3332"/>
    <w:rsid w:val="00BF3765"/>
    <w:rsid w:val="00BF382E"/>
    <w:rsid w:val="00BF3938"/>
    <w:rsid w:val="00BF481B"/>
    <w:rsid w:val="00BF52F2"/>
    <w:rsid w:val="00BF540A"/>
    <w:rsid w:val="00BF56EC"/>
    <w:rsid w:val="00BF6502"/>
    <w:rsid w:val="00BF6D3F"/>
    <w:rsid w:val="00BF6EEA"/>
    <w:rsid w:val="00BF6F72"/>
    <w:rsid w:val="00BF7163"/>
    <w:rsid w:val="00BF741C"/>
    <w:rsid w:val="00BF7531"/>
    <w:rsid w:val="00BF7A44"/>
    <w:rsid w:val="00BF7F4E"/>
    <w:rsid w:val="00C00020"/>
    <w:rsid w:val="00C000A1"/>
    <w:rsid w:val="00C00269"/>
    <w:rsid w:val="00C006C3"/>
    <w:rsid w:val="00C00839"/>
    <w:rsid w:val="00C01655"/>
    <w:rsid w:val="00C0179D"/>
    <w:rsid w:val="00C01A4C"/>
    <w:rsid w:val="00C01D7E"/>
    <w:rsid w:val="00C021E0"/>
    <w:rsid w:val="00C027D7"/>
    <w:rsid w:val="00C02E05"/>
    <w:rsid w:val="00C02E5C"/>
    <w:rsid w:val="00C0340C"/>
    <w:rsid w:val="00C03741"/>
    <w:rsid w:val="00C03D7F"/>
    <w:rsid w:val="00C042F3"/>
    <w:rsid w:val="00C04D29"/>
    <w:rsid w:val="00C0537F"/>
    <w:rsid w:val="00C057B1"/>
    <w:rsid w:val="00C058AF"/>
    <w:rsid w:val="00C058C8"/>
    <w:rsid w:val="00C06336"/>
    <w:rsid w:val="00C06664"/>
    <w:rsid w:val="00C0698A"/>
    <w:rsid w:val="00C0720D"/>
    <w:rsid w:val="00C07408"/>
    <w:rsid w:val="00C075E9"/>
    <w:rsid w:val="00C076E9"/>
    <w:rsid w:val="00C078EA"/>
    <w:rsid w:val="00C07BBE"/>
    <w:rsid w:val="00C07EC5"/>
    <w:rsid w:val="00C1000E"/>
    <w:rsid w:val="00C101F6"/>
    <w:rsid w:val="00C1157A"/>
    <w:rsid w:val="00C1184F"/>
    <w:rsid w:val="00C11894"/>
    <w:rsid w:val="00C118F0"/>
    <w:rsid w:val="00C11B39"/>
    <w:rsid w:val="00C11DAA"/>
    <w:rsid w:val="00C11DE8"/>
    <w:rsid w:val="00C11E1C"/>
    <w:rsid w:val="00C1236C"/>
    <w:rsid w:val="00C12727"/>
    <w:rsid w:val="00C12AC7"/>
    <w:rsid w:val="00C131F1"/>
    <w:rsid w:val="00C13238"/>
    <w:rsid w:val="00C138BB"/>
    <w:rsid w:val="00C13C0A"/>
    <w:rsid w:val="00C13EA2"/>
    <w:rsid w:val="00C1406C"/>
    <w:rsid w:val="00C1486D"/>
    <w:rsid w:val="00C1488E"/>
    <w:rsid w:val="00C1491E"/>
    <w:rsid w:val="00C14BE6"/>
    <w:rsid w:val="00C14C08"/>
    <w:rsid w:val="00C14D4E"/>
    <w:rsid w:val="00C14E96"/>
    <w:rsid w:val="00C1529F"/>
    <w:rsid w:val="00C15765"/>
    <w:rsid w:val="00C15B29"/>
    <w:rsid w:val="00C16684"/>
    <w:rsid w:val="00C16880"/>
    <w:rsid w:val="00C170AC"/>
    <w:rsid w:val="00C1739D"/>
    <w:rsid w:val="00C17F9B"/>
    <w:rsid w:val="00C20628"/>
    <w:rsid w:val="00C20653"/>
    <w:rsid w:val="00C20807"/>
    <w:rsid w:val="00C209EB"/>
    <w:rsid w:val="00C20E66"/>
    <w:rsid w:val="00C20ED5"/>
    <w:rsid w:val="00C20F52"/>
    <w:rsid w:val="00C21033"/>
    <w:rsid w:val="00C211FF"/>
    <w:rsid w:val="00C21420"/>
    <w:rsid w:val="00C2176F"/>
    <w:rsid w:val="00C21AEC"/>
    <w:rsid w:val="00C21CBD"/>
    <w:rsid w:val="00C21F31"/>
    <w:rsid w:val="00C21FE5"/>
    <w:rsid w:val="00C22407"/>
    <w:rsid w:val="00C2335F"/>
    <w:rsid w:val="00C23BEF"/>
    <w:rsid w:val="00C23F05"/>
    <w:rsid w:val="00C2482D"/>
    <w:rsid w:val="00C24D87"/>
    <w:rsid w:val="00C24DDA"/>
    <w:rsid w:val="00C24E51"/>
    <w:rsid w:val="00C25181"/>
    <w:rsid w:val="00C253E7"/>
    <w:rsid w:val="00C2566B"/>
    <w:rsid w:val="00C25D96"/>
    <w:rsid w:val="00C2686B"/>
    <w:rsid w:val="00C26AFB"/>
    <w:rsid w:val="00C27B70"/>
    <w:rsid w:val="00C3049F"/>
    <w:rsid w:val="00C307E5"/>
    <w:rsid w:val="00C30D66"/>
    <w:rsid w:val="00C3147A"/>
    <w:rsid w:val="00C3160F"/>
    <w:rsid w:val="00C31977"/>
    <w:rsid w:val="00C31DB0"/>
    <w:rsid w:val="00C31DBE"/>
    <w:rsid w:val="00C31DF4"/>
    <w:rsid w:val="00C31EBC"/>
    <w:rsid w:val="00C31F9F"/>
    <w:rsid w:val="00C321AF"/>
    <w:rsid w:val="00C33144"/>
    <w:rsid w:val="00C33BAD"/>
    <w:rsid w:val="00C33BD2"/>
    <w:rsid w:val="00C341AB"/>
    <w:rsid w:val="00C34E9E"/>
    <w:rsid w:val="00C35121"/>
    <w:rsid w:val="00C35750"/>
    <w:rsid w:val="00C359CA"/>
    <w:rsid w:val="00C35A02"/>
    <w:rsid w:val="00C36BD1"/>
    <w:rsid w:val="00C3735E"/>
    <w:rsid w:val="00C377D1"/>
    <w:rsid w:val="00C3789E"/>
    <w:rsid w:val="00C37D38"/>
    <w:rsid w:val="00C40018"/>
    <w:rsid w:val="00C406E2"/>
    <w:rsid w:val="00C40906"/>
    <w:rsid w:val="00C40C8F"/>
    <w:rsid w:val="00C40D59"/>
    <w:rsid w:val="00C41297"/>
    <w:rsid w:val="00C4163D"/>
    <w:rsid w:val="00C41CCC"/>
    <w:rsid w:val="00C42112"/>
    <w:rsid w:val="00C421C6"/>
    <w:rsid w:val="00C42C15"/>
    <w:rsid w:val="00C43BAC"/>
    <w:rsid w:val="00C43E70"/>
    <w:rsid w:val="00C43E76"/>
    <w:rsid w:val="00C440C8"/>
    <w:rsid w:val="00C44236"/>
    <w:rsid w:val="00C444A8"/>
    <w:rsid w:val="00C447AF"/>
    <w:rsid w:val="00C449B3"/>
    <w:rsid w:val="00C44EF7"/>
    <w:rsid w:val="00C4507B"/>
    <w:rsid w:val="00C45432"/>
    <w:rsid w:val="00C4586A"/>
    <w:rsid w:val="00C45871"/>
    <w:rsid w:val="00C45C90"/>
    <w:rsid w:val="00C46007"/>
    <w:rsid w:val="00C46EB6"/>
    <w:rsid w:val="00C46F5C"/>
    <w:rsid w:val="00C473E7"/>
    <w:rsid w:val="00C47485"/>
    <w:rsid w:val="00C47900"/>
    <w:rsid w:val="00C47E0A"/>
    <w:rsid w:val="00C47ED7"/>
    <w:rsid w:val="00C50AC9"/>
    <w:rsid w:val="00C5119B"/>
    <w:rsid w:val="00C517CE"/>
    <w:rsid w:val="00C51AB3"/>
    <w:rsid w:val="00C51F46"/>
    <w:rsid w:val="00C52112"/>
    <w:rsid w:val="00C523FF"/>
    <w:rsid w:val="00C5249D"/>
    <w:rsid w:val="00C52778"/>
    <w:rsid w:val="00C52D98"/>
    <w:rsid w:val="00C52E3F"/>
    <w:rsid w:val="00C5318B"/>
    <w:rsid w:val="00C53581"/>
    <w:rsid w:val="00C53606"/>
    <w:rsid w:val="00C53667"/>
    <w:rsid w:val="00C53B48"/>
    <w:rsid w:val="00C53C52"/>
    <w:rsid w:val="00C540AD"/>
    <w:rsid w:val="00C542D5"/>
    <w:rsid w:val="00C5470C"/>
    <w:rsid w:val="00C54AB5"/>
    <w:rsid w:val="00C54B41"/>
    <w:rsid w:val="00C556A7"/>
    <w:rsid w:val="00C56405"/>
    <w:rsid w:val="00C56533"/>
    <w:rsid w:val="00C56873"/>
    <w:rsid w:val="00C56B8A"/>
    <w:rsid w:val="00C56C53"/>
    <w:rsid w:val="00C56C8A"/>
    <w:rsid w:val="00C56DDF"/>
    <w:rsid w:val="00C56E64"/>
    <w:rsid w:val="00C57066"/>
    <w:rsid w:val="00C57147"/>
    <w:rsid w:val="00C571DA"/>
    <w:rsid w:val="00C6001E"/>
    <w:rsid w:val="00C60227"/>
    <w:rsid w:val="00C60998"/>
    <w:rsid w:val="00C60C4C"/>
    <w:rsid w:val="00C611AB"/>
    <w:rsid w:val="00C611BA"/>
    <w:rsid w:val="00C617B0"/>
    <w:rsid w:val="00C61C3B"/>
    <w:rsid w:val="00C623BA"/>
    <w:rsid w:val="00C627F3"/>
    <w:rsid w:val="00C628F3"/>
    <w:rsid w:val="00C62C11"/>
    <w:rsid w:val="00C637B5"/>
    <w:rsid w:val="00C63828"/>
    <w:rsid w:val="00C63AAD"/>
    <w:rsid w:val="00C63B9B"/>
    <w:rsid w:val="00C63F6A"/>
    <w:rsid w:val="00C63FF5"/>
    <w:rsid w:val="00C64A5C"/>
    <w:rsid w:val="00C64F55"/>
    <w:rsid w:val="00C654F6"/>
    <w:rsid w:val="00C658BA"/>
    <w:rsid w:val="00C658FE"/>
    <w:rsid w:val="00C65D3C"/>
    <w:rsid w:val="00C6623F"/>
    <w:rsid w:val="00C665D8"/>
    <w:rsid w:val="00C66F5E"/>
    <w:rsid w:val="00C670F3"/>
    <w:rsid w:val="00C673F3"/>
    <w:rsid w:val="00C6787D"/>
    <w:rsid w:val="00C67EE4"/>
    <w:rsid w:val="00C701A5"/>
    <w:rsid w:val="00C70425"/>
    <w:rsid w:val="00C70426"/>
    <w:rsid w:val="00C70689"/>
    <w:rsid w:val="00C70779"/>
    <w:rsid w:val="00C70FB5"/>
    <w:rsid w:val="00C7138F"/>
    <w:rsid w:val="00C71775"/>
    <w:rsid w:val="00C718EC"/>
    <w:rsid w:val="00C71928"/>
    <w:rsid w:val="00C71CF6"/>
    <w:rsid w:val="00C7239B"/>
    <w:rsid w:val="00C737BD"/>
    <w:rsid w:val="00C73B03"/>
    <w:rsid w:val="00C742E7"/>
    <w:rsid w:val="00C7437F"/>
    <w:rsid w:val="00C74754"/>
    <w:rsid w:val="00C74F75"/>
    <w:rsid w:val="00C751FC"/>
    <w:rsid w:val="00C7541F"/>
    <w:rsid w:val="00C7572F"/>
    <w:rsid w:val="00C75BB8"/>
    <w:rsid w:val="00C767E1"/>
    <w:rsid w:val="00C76B8F"/>
    <w:rsid w:val="00C76D2B"/>
    <w:rsid w:val="00C76F5B"/>
    <w:rsid w:val="00C77183"/>
    <w:rsid w:val="00C77893"/>
    <w:rsid w:val="00C77E11"/>
    <w:rsid w:val="00C80225"/>
    <w:rsid w:val="00C8043A"/>
    <w:rsid w:val="00C8077C"/>
    <w:rsid w:val="00C80D2F"/>
    <w:rsid w:val="00C80DDE"/>
    <w:rsid w:val="00C81179"/>
    <w:rsid w:val="00C81504"/>
    <w:rsid w:val="00C81CB1"/>
    <w:rsid w:val="00C81DCB"/>
    <w:rsid w:val="00C81E87"/>
    <w:rsid w:val="00C81F63"/>
    <w:rsid w:val="00C81FED"/>
    <w:rsid w:val="00C823C1"/>
    <w:rsid w:val="00C8302A"/>
    <w:rsid w:val="00C831B1"/>
    <w:rsid w:val="00C834A4"/>
    <w:rsid w:val="00C835EB"/>
    <w:rsid w:val="00C83B85"/>
    <w:rsid w:val="00C83C25"/>
    <w:rsid w:val="00C83E44"/>
    <w:rsid w:val="00C84098"/>
    <w:rsid w:val="00C840FB"/>
    <w:rsid w:val="00C84B3B"/>
    <w:rsid w:val="00C84F4F"/>
    <w:rsid w:val="00C8551A"/>
    <w:rsid w:val="00C85844"/>
    <w:rsid w:val="00C86B80"/>
    <w:rsid w:val="00C86DD9"/>
    <w:rsid w:val="00C86ECB"/>
    <w:rsid w:val="00C875FA"/>
    <w:rsid w:val="00C87714"/>
    <w:rsid w:val="00C9001F"/>
    <w:rsid w:val="00C90478"/>
    <w:rsid w:val="00C907EE"/>
    <w:rsid w:val="00C9087C"/>
    <w:rsid w:val="00C90A73"/>
    <w:rsid w:val="00C911D7"/>
    <w:rsid w:val="00C9130B"/>
    <w:rsid w:val="00C91C4A"/>
    <w:rsid w:val="00C9233D"/>
    <w:rsid w:val="00C92958"/>
    <w:rsid w:val="00C92A99"/>
    <w:rsid w:val="00C92DC9"/>
    <w:rsid w:val="00C92FF7"/>
    <w:rsid w:val="00C9388C"/>
    <w:rsid w:val="00C93EB4"/>
    <w:rsid w:val="00C94397"/>
    <w:rsid w:val="00C9449E"/>
    <w:rsid w:val="00C94A89"/>
    <w:rsid w:val="00C956AD"/>
    <w:rsid w:val="00C9583D"/>
    <w:rsid w:val="00C95FEB"/>
    <w:rsid w:val="00C969B7"/>
    <w:rsid w:val="00C97288"/>
    <w:rsid w:val="00C973D0"/>
    <w:rsid w:val="00C97500"/>
    <w:rsid w:val="00C9797D"/>
    <w:rsid w:val="00C97C69"/>
    <w:rsid w:val="00CA08E4"/>
    <w:rsid w:val="00CA0B4A"/>
    <w:rsid w:val="00CA0C8E"/>
    <w:rsid w:val="00CA1527"/>
    <w:rsid w:val="00CA20B9"/>
    <w:rsid w:val="00CA27D0"/>
    <w:rsid w:val="00CA2A6B"/>
    <w:rsid w:val="00CA33A8"/>
    <w:rsid w:val="00CA35C0"/>
    <w:rsid w:val="00CA3707"/>
    <w:rsid w:val="00CA3D76"/>
    <w:rsid w:val="00CA3DA2"/>
    <w:rsid w:val="00CA3DD8"/>
    <w:rsid w:val="00CA4903"/>
    <w:rsid w:val="00CA5355"/>
    <w:rsid w:val="00CA59B4"/>
    <w:rsid w:val="00CA5F44"/>
    <w:rsid w:val="00CA6FEA"/>
    <w:rsid w:val="00CA7041"/>
    <w:rsid w:val="00CA7879"/>
    <w:rsid w:val="00CA7F57"/>
    <w:rsid w:val="00CB017C"/>
    <w:rsid w:val="00CB03F3"/>
    <w:rsid w:val="00CB091C"/>
    <w:rsid w:val="00CB0C0A"/>
    <w:rsid w:val="00CB0EC1"/>
    <w:rsid w:val="00CB1482"/>
    <w:rsid w:val="00CB171E"/>
    <w:rsid w:val="00CB1B0C"/>
    <w:rsid w:val="00CB1BA5"/>
    <w:rsid w:val="00CB1CA7"/>
    <w:rsid w:val="00CB1F2C"/>
    <w:rsid w:val="00CB22FB"/>
    <w:rsid w:val="00CB252F"/>
    <w:rsid w:val="00CB2600"/>
    <w:rsid w:val="00CB2762"/>
    <w:rsid w:val="00CB278F"/>
    <w:rsid w:val="00CB2832"/>
    <w:rsid w:val="00CB2D80"/>
    <w:rsid w:val="00CB30DA"/>
    <w:rsid w:val="00CB3B66"/>
    <w:rsid w:val="00CB3E52"/>
    <w:rsid w:val="00CB45C6"/>
    <w:rsid w:val="00CB4717"/>
    <w:rsid w:val="00CB4786"/>
    <w:rsid w:val="00CB480B"/>
    <w:rsid w:val="00CB4A3F"/>
    <w:rsid w:val="00CB4F30"/>
    <w:rsid w:val="00CB5120"/>
    <w:rsid w:val="00CB543B"/>
    <w:rsid w:val="00CB5940"/>
    <w:rsid w:val="00CB5E1F"/>
    <w:rsid w:val="00CB602F"/>
    <w:rsid w:val="00CB6B69"/>
    <w:rsid w:val="00CB6F03"/>
    <w:rsid w:val="00CB6FD8"/>
    <w:rsid w:val="00CB7C39"/>
    <w:rsid w:val="00CB7E81"/>
    <w:rsid w:val="00CC1E98"/>
    <w:rsid w:val="00CC20BA"/>
    <w:rsid w:val="00CC22C8"/>
    <w:rsid w:val="00CC3B29"/>
    <w:rsid w:val="00CC3FD1"/>
    <w:rsid w:val="00CC41A4"/>
    <w:rsid w:val="00CC4223"/>
    <w:rsid w:val="00CC4226"/>
    <w:rsid w:val="00CC43D8"/>
    <w:rsid w:val="00CC44FA"/>
    <w:rsid w:val="00CC51F9"/>
    <w:rsid w:val="00CC54C5"/>
    <w:rsid w:val="00CC5E54"/>
    <w:rsid w:val="00CC5F16"/>
    <w:rsid w:val="00CC60B1"/>
    <w:rsid w:val="00CC614C"/>
    <w:rsid w:val="00CC6D5D"/>
    <w:rsid w:val="00CC710E"/>
    <w:rsid w:val="00CC7440"/>
    <w:rsid w:val="00CC77B1"/>
    <w:rsid w:val="00CC7BB5"/>
    <w:rsid w:val="00CD118D"/>
    <w:rsid w:val="00CD11DE"/>
    <w:rsid w:val="00CD1C20"/>
    <w:rsid w:val="00CD21BC"/>
    <w:rsid w:val="00CD313E"/>
    <w:rsid w:val="00CD35C8"/>
    <w:rsid w:val="00CD3794"/>
    <w:rsid w:val="00CD4054"/>
    <w:rsid w:val="00CD40E4"/>
    <w:rsid w:val="00CD5098"/>
    <w:rsid w:val="00CD5331"/>
    <w:rsid w:val="00CD5A01"/>
    <w:rsid w:val="00CD6832"/>
    <w:rsid w:val="00CD7505"/>
    <w:rsid w:val="00CE002C"/>
    <w:rsid w:val="00CE0067"/>
    <w:rsid w:val="00CE0B58"/>
    <w:rsid w:val="00CE174B"/>
    <w:rsid w:val="00CE1B05"/>
    <w:rsid w:val="00CE1D9D"/>
    <w:rsid w:val="00CE2105"/>
    <w:rsid w:val="00CE26E0"/>
    <w:rsid w:val="00CE2EE8"/>
    <w:rsid w:val="00CE33C3"/>
    <w:rsid w:val="00CE3CDA"/>
    <w:rsid w:val="00CE4152"/>
    <w:rsid w:val="00CE41CD"/>
    <w:rsid w:val="00CE4381"/>
    <w:rsid w:val="00CE4AAC"/>
    <w:rsid w:val="00CE4E09"/>
    <w:rsid w:val="00CE4E8F"/>
    <w:rsid w:val="00CE55C0"/>
    <w:rsid w:val="00CE6377"/>
    <w:rsid w:val="00CE6D1D"/>
    <w:rsid w:val="00CE6F7E"/>
    <w:rsid w:val="00CE7298"/>
    <w:rsid w:val="00CE74D9"/>
    <w:rsid w:val="00CE769B"/>
    <w:rsid w:val="00CE76AD"/>
    <w:rsid w:val="00CF0467"/>
    <w:rsid w:val="00CF0559"/>
    <w:rsid w:val="00CF0970"/>
    <w:rsid w:val="00CF09CA"/>
    <w:rsid w:val="00CF0B52"/>
    <w:rsid w:val="00CF0BA8"/>
    <w:rsid w:val="00CF0EDE"/>
    <w:rsid w:val="00CF118D"/>
    <w:rsid w:val="00CF1774"/>
    <w:rsid w:val="00CF18D6"/>
    <w:rsid w:val="00CF1CB0"/>
    <w:rsid w:val="00CF2465"/>
    <w:rsid w:val="00CF293B"/>
    <w:rsid w:val="00CF341A"/>
    <w:rsid w:val="00CF3B0C"/>
    <w:rsid w:val="00CF4982"/>
    <w:rsid w:val="00CF534A"/>
    <w:rsid w:val="00CF5381"/>
    <w:rsid w:val="00CF585D"/>
    <w:rsid w:val="00CF5A25"/>
    <w:rsid w:val="00CF5A46"/>
    <w:rsid w:val="00CF5A60"/>
    <w:rsid w:val="00CF5E94"/>
    <w:rsid w:val="00CF6238"/>
    <w:rsid w:val="00CF6866"/>
    <w:rsid w:val="00CF6BC5"/>
    <w:rsid w:val="00CF6C5C"/>
    <w:rsid w:val="00CF6F8E"/>
    <w:rsid w:val="00CF7127"/>
    <w:rsid w:val="00CF75DE"/>
    <w:rsid w:val="00CF76AA"/>
    <w:rsid w:val="00CF7768"/>
    <w:rsid w:val="00CF799E"/>
    <w:rsid w:val="00D007D4"/>
    <w:rsid w:val="00D00A10"/>
    <w:rsid w:val="00D00A35"/>
    <w:rsid w:val="00D00AB3"/>
    <w:rsid w:val="00D00CE9"/>
    <w:rsid w:val="00D01722"/>
    <w:rsid w:val="00D01758"/>
    <w:rsid w:val="00D01811"/>
    <w:rsid w:val="00D01B04"/>
    <w:rsid w:val="00D01C1A"/>
    <w:rsid w:val="00D022BC"/>
    <w:rsid w:val="00D02427"/>
    <w:rsid w:val="00D02745"/>
    <w:rsid w:val="00D02933"/>
    <w:rsid w:val="00D02F1C"/>
    <w:rsid w:val="00D03181"/>
    <w:rsid w:val="00D033A2"/>
    <w:rsid w:val="00D035EB"/>
    <w:rsid w:val="00D03999"/>
    <w:rsid w:val="00D03AE9"/>
    <w:rsid w:val="00D03C7E"/>
    <w:rsid w:val="00D04D2C"/>
    <w:rsid w:val="00D050C1"/>
    <w:rsid w:val="00D0567A"/>
    <w:rsid w:val="00D059E2"/>
    <w:rsid w:val="00D05F01"/>
    <w:rsid w:val="00D05F97"/>
    <w:rsid w:val="00D0629F"/>
    <w:rsid w:val="00D0674A"/>
    <w:rsid w:val="00D07174"/>
    <w:rsid w:val="00D072D8"/>
    <w:rsid w:val="00D0773D"/>
    <w:rsid w:val="00D07B0E"/>
    <w:rsid w:val="00D10086"/>
    <w:rsid w:val="00D1010C"/>
    <w:rsid w:val="00D10176"/>
    <w:rsid w:val="00D1089D"/>
    <w:rsid w:val="00D10CBB"/>
    <w:rsid w:val="00D112CE"/>
    <w:rsid w:val="00D11344"/>
    <w:rsid w:val="00D11D53"/>
    <w:rsid w:val="00D12112"/>
    <w:rsid w:val="00D13069"/>
    <w:rsid w:val="00D1309B"/>
    <w:rsid w:val="00D1314E"/>
    <w:rsid w:val="00D13AEF"/>
    <w:rsid w:val="00D13D8B"/>
    <w:rsid w:val="00D13EBD"/>
    <w:rsid w:val="00D14370"/>
    <w:rsid w:val="00D143CF"/>
    <w:rsid w:val="00D14592"/>
    <w:rsid w:val="00D14622"/>
    <w:rsid w:val="00D15152"/>
    <w:rsid w:val="00D1547A"/>
    <w:rsid w:val="00D15D72"/>
    <w:rsid w:val="00D16081"/>
    <w:rsid w:val="00D162AF"/>
    <w:rsid w:val="00D166B6"/>
    <w:rsid w:val="00D173BB"/>
    <w:rsid w:val="00D17438"/>
    <w:rsid w:val="00D17700"/>
    <w:rsid w:val="00D17932"/>
    <w:rsid w:val="00D17EEB"/>
    <w:rsid w:val="00D17F80"/>
    <w:rsid w:val="00D20873"/>
    <w:rsid w:val="00D20B35"/>
    <w:rsid w:val="00D2133E"/>
    <w:rsid w:val="00D213AE"/>
    <w:rsid w:val="00D21919"/>
    <w:rsid w:val="00D219D1"/>
    <w:rsid w:val="00D21B12"/>
    <w:rsid w:val="00D21F91"/>
    <w:rsid w:val="00D221D5"/>
    <w:rsid w:val="00D221DD"/>
    <w:rsid w:val="00D224E4"/>
    <w:rsid w:val="00D22867"/>
    <w:rsid w:val="00D228B4"/>
    <w:rsid w:val="00D22D84"/>
    <w:rsid w:val="00D22DB1"/>
    <w:rsid w:val="00D23B91"/>
    <w:rsid w:val="00D243C5"/>
    <w:rsid w:val="00D2486D"/>
    <w:rsid w:val="00D25029"/>
    <w:rsid w:val="00D2503E"/>
    <w:rsid w:val="00D250B8"/>
    <w:rsid w:val="00D255D3"/>
    <w:rsid w:val="00D26207"/>
    <w:rsid w:val="00D264AA"/>
    <w:rsid w:val="00D265C2"/>
    <w:rsid w:val="00D26806"/>
    <w:rsid w:val="00D26D75"/>
    <w:rsid w:val="00D271D4"/>
    <w:rsid w:val="00D27213"/>
    <w:rsid w:val="00D27364"/>
    <w:rsid w:val="00D27574"/>
    <w:rsid w:val="00D27DD0"/>
    <w:rsid w:val="00D302BD"/>
    <w:rsid w:val="00D30497"/>
    <w:rsid w:val="00D3063F"/>
    <w:rsid w:val="00D3106F"/>
    <w:rsid w:val="00D310BA"/>
    <w:rsid w:val="00D313A7"/>
    <w:rsid w:val="00D316D1"/>
    <w:rsid w:val="00D3191C"/>
    <w:rsid w:val="00D31F2A"/>
    <w:rsid w:val="00D31F83"/>
    <w:rsid w:val="00D32123"/>
    <w:rsid w:val="00D323AE"/>
    <w:rsid w:val="00D3301A"/>
    <w:rsid w:val="00D330D3"/>
    <w:rsid w:val="00D348D7"/>
    <w:rsid w:val="00D35027"/>
    <w:rsid w:val="00D35118"/>
    <w:rsid w:val="00D3573E"/>
    <w:rsid w:val="00D35A8A"/>
    <w:rsid w:val="00D362E1"/>
    <w:rsid w:val="00D3659A"/>
    <w:rsid w:val="00D36D84"/>
    <w:rsid w:val="00D36FFB"/>
    <w:rsid w:val="00D371B3"/>
    <w:rsid w:val="00D375A0"/>
    <w:rsid w:val="00D37C7D"/>
    <w:rsid w:val="00D40184"/>
    <w:rsid w:val="00D40ACA"/>
    <w:rsid w:val="00D40BB5"/>
    <w:rsid w:val="00D4149B"/>
    <w:rsid w:val="00D4154E"/>
    <w:rsid w:val="00D415A5"/>
    <w:rsid w:val="00D41B1D"/>
    <w:rsid w:val="00D41FCC"/>
    <w:rsid w:val="00D42983"/>
    <w:rsid w:val="00D42DFA"/>
    <w:rsid w:val="00D42F03"/>
    <w:rsid w:val="00D42F1A"/>
    <w:rsid w:val="00D43737"/>
    <w:rsid w:val="00D43804"/>
    <w:rsid w:val="00D43847"/>
    <w:rsid w:val="00D43AA9"/>
    <w:rsid w:val="00D43BFE"/>
    <w:rsid w:val="00D43D76"/>
    <w:rsid w:val="00D4449B"/>
    <w:rsid w:val="00D4499D"/>
    <w:rsid w:val="00D44BAD"/>
    <w:rsid w:val="00D44CE5"/>
    <w:rsid w:val="00D44E55"/>
    <w:rsid w:val="00D44E68"/>
    <w:rsid w:val="00D45151"/>
    <w:rsid w:val="00D4538F"/>
    <w:rsid w:val="00D45A33"/>
    <w:rsid w:val="00D45C88"/>
    <w:rsid w:val="00D45E04"/>
    <w:rsid w:val="00D45F68"/>
    <w:rsid w:val="00D45FF2"/>
    <w:rsid w:val="00D45FF9"/>
    <w:rsid w:val="00D4666F"/>
    <w:rsid w:val="00D46EC1"/>
    <w:rsid w:val="00D470D3"/>
    <w:rsid w:val="00D47A9A"/>
    <w:rsid w:val="00D502C2"/>
    <w:rsid w:val="00D505D1"/>
    <w:rsid w:val="00D5069E"/>
    <w:rsid w:val="00D5098B"/>
    <w:rsid w:val="00D50C82"/>
    <w:rsid w:val="00D50EB0"/>
    <w:rsid w:val="00D5178C"/>
    <w:rsid w:val="00D51A0B"/>
    <w:rsid w:val="00D51C71"/>
    <w:rsid w:val="00D51FCC"/>
    <w:rsid w:val="00D5221C"/>
    <w:rsid w:val="00D5229A"/>
    <w:rsid w:val="00D527D4"/>
    <w:rsid w:val="00D532B6"/>
    <w:rsid w:val="00D53720"/>
    <w:rsid w:val="00D53D28"/>
    <w:rsid w:val="00D53DC1"/>
    <w:rsid w:val="00D5420D"/>
    <w:rsid w:val="00D54722"/>
    <w:rsid w:val="00D54953"/>
    <w:rsid w:val="00D54B28"/>
    <w:rsid w:val="00D54BC7"/>
    <w:rsid w:val="00D54F47"/>
    <w:rsid w:val="00D55ABD"/>
    <w:rsid w:val="00D55B81"/>
    <w:rsid w:val="00D55F99"/>
    <w:rsid w:val="00D56303"/>
    <w:rsid w:val="00D564E9"/>
    <w:rsid w:val="00D56D3E"/>
    <w:rsid w:val="00D5726D"/>
    <w:rsid w:val="00D57A6A"/>
    <w:rsid w:val="00D57E01"/>
    <w:rsid w:val="00D57ECD"/>
    <w:rsid w:val="00D601A7"/>
    <w:rsid w:val="00D601F2"/>
    <w:rsid w:val="00D607E6"/>
    <w:rsid w:val="00D60ACC"/>
    <w:rsid w:val="00D60F4D"/>
    <w:rsid w:val="00D61215"/>
    <w:rsid w:val="00D61BAC"/>
    <w:rsid w:val="00D61FE7"/>
    <w:rsid w:val="00D625DE"/>
    <w:rsid w:val="00D629FE"/>
    <w:rsid w:val="00D62C4D"/>
    <w:rsid w:val="00D63088"/>
    <w:rsid w:val="00D63479"/>
    <w:rsid w:val="00D635F5"/>
    <w:rsid w:val="00D63880"/>
    <w:rsid w:val="00D63A03"/>
    <w:rsid w:val="00D63AE9"/>
    <w:rsid w:val="00D63AFD"/>
    <w:rsid w:val="00D63E20"/>
    <w:rsid w:val="00D644F6"/>
    <w:rsid w:val="00D646E4"/>
    <w:rsid w:val="00D649DA"/>
    <w:rsid w:val="00D64D6C"/>
    <w:rsid w:val="00D6555C"/>
    <w:rsid w:val="00D655DA"/>
    <w:rsid w:val="00D65FEF"/>
    <w:rsid w:val="00D6602A"/>
    <w:rsid w:val="00D662ED"/>
    <w:rsid w:val="00D66FB2"/>
    <w:rsid w:val="00D674E4"/>
    <w:rsid w:val="00D67740"/>
    <w:rsid w:val="00D67A2C"/>
    <w:rsid w:val="00D67A3F"/>
    <w:rsid w:val="00D70F2E"/>
    <w:rsid w:val="00D7106E"/>
    <w:rsid w:val="00D717A1"/>
    <w:rsid w:val="00D71A19"/>
    <w:rsid w:val="00D72B8C"/>
    <w:rsid w:val="00D72BB0"/>
    <w:rsid w:val="00D72F3A"/>
    <w:rsid w:val="00D731F1"/>
    <w:rsid w:val="00D7325D"/>
    <w:rsid w:val="00D73557"/>
    <w:rsid w:val="00D73830"/>
    <w:rsid w:val="00D73E55"/>
    <w:rsid w:val="00D743E7"/>
    <w:rsid w:val="00D746D3"/>
    <w:rsid w:val="00D7573F"/>
    <w:rsid w:val="00D75827"/>
    <w:rsid w:val="00D75BB0"/>
    <w:rsid w:val="00D765E6"/>
    <w:rsid w:val="00D769B0"/>
    <w:rsid w:val="00D76A90"/>
    <w:rsid w:val="00D76C9A"/>
    <w:rsid w:val="00D77275"/>
    <w:rsid w:val="00D774B3"/>
    <w:rsid w:val="00D77B54"/>
    <w:rsid w:val="00D77B75"/>
    <w:rsid w:val="00D77F80"/>
    <w:rsid w:val="00D80801"/>
    <w:rsid w:val="00D80B50"/>
    <w:rsid w:val="00D80B77"/>
    <w:rsid w:val="00D80D58"/>
    <w:rsid w:val="00D80D5C"/>
    <w:rsid w:val="00D81553"/>
    <w:rsid w:val="00D816DC"/>
    <w:rsid w:val="00D8188B"/>
    <w:rsid w:val="00D821B5"/>
    <w:rsid w:val="00D822AB"/>
    <w:rsid w:val="00D8282A"/>
    <w:rsid w:val="00D82873"/>
    <w:rsid w:val="00D82B1E"/>
    <w:rsid w:val="00D82C5B"/>
    <w:rsid w:val="00D835B0"/>
    <w:rsid w:val="00D838B2"/>
    <w:rsid w:val="00D8442A"/>
    <w:rsid w:val="00D84F54"/>
    <w:rsid w:val="00D8682E"/>
    <w:rsid w:val="00D86886"/>
    <w:rsid w:val="00D8744D"/>
    <w:rsid w:val="00D876F3"/>
    <w:rsid w:val="00D879BF"/>
    <w:rsid w:val="00D87CD6"/>
    <w:rsid w:val="00D87CEB"/>
    <w:rsid w:val="00D87E85"/>
    <w:rsid w:val="00D90170"/>
    <w:rsid w:val="00D90C1B"/>
    <w:rsid w:val="00D91289"/>
    <w:rsid w:val="00D91AB2"/>
    <w:rsid w:val="00D91F9F"/>
    <w:rsid w:val="00D92372"/>
    <w:rsid w:val="00D927A5"/>
    <w:rsid w:val="00D92887"/>
    <w:rsid w:val="00D928C7"/>
    <w:rsid w:val="00D928E1"/>
    <w:rsid w:val="00D929D4"/>
    <w:rsid w:val="00D92B3F"/>
    <w:rsid w:val="00D92FF7"/>
    <w:rsid w:val="00D93F0B"/>
    <w:rsid w:val="00D9440D"/>
    <w:rsid w:val="00D94417"/>
    <w:rsid w:val="00D9463A"/>
    <w:rsid w:val="00D9516A"/>
    <w:rsid w:val="00D95B1A"/>
    <w:rsid w:val="00D95B6D"/>
    <w:rsid w:val="00D95CAC"/>
    <w:rsid w:val="00D95E00"/>
    <w:rsid w:val="00D9690D"/>
    <w:rsid w:val="00D96A58"/>
    <w:rsid w:val="00D96AFA"/>
    <w:rsid w:val="00DA0433"/>
    <w:rsid w:val="00DA05E0"/>
    <w:rsid w:val="00DA158E"/>
    <w:rsid w:val="00DA1823"/>
    <w:rsid w:val="00DA1869"/>
    <w:rsid w:val="00DA18FF"/>
    <w:rsid w:val="00DA1A0C"/>
    <w:rsid w:val="00DA1C02"/>
    <w:rsid w:val="00DA2320"/>
    <w:rsid w:val="00DA2A9B"/>
    <w:rsid w:val="00DA2D5C"/>
    <w:rsid w:val="00DA3390"/>
    <w:rsid w:val="00DA381E"/>
    <w:rsid w:val="00DA3F05"/>
    <w:rsid w:val="00DA42ED"/>
    <w:rsid w:val="00DA43C9"/>
    <w:rsid w:val="00DA4AA5"/>
    <w:rsid w:val="00DA4ED5"/>
    <w:rsid w:val="00DA5198"/>
    <w:rsid w:val="00DA5774"/>
    <w:rsid w:val="00DA5B04"/>
    <w:rsid w:val="00DA5B7A"/>
    <w:rsid w:val="00DA5E28"/>
    <w:rsid w:val="00DA5E49"/>
    <w:rsid w:val="00DA672B"/>
    <w:rsid w:val="00DA6EBE"/>
    <w:rsid w:val="00DA70C5"/>
    <w:rsid w:val="00DA7406"/>
    <w:rsid w:val="00DA748A"/>
    <w:rsid w:val="00DA7739"/>
    <w:rsid w:val="00DA77FD"/>
    <w:rsid w:val="00DA7806"/>
    <w:rsid w:val="00DA794A"/>
    <w:rsid w:val="00DA7F99"/>
    <w:rsid w:val="00DB0432"/>
    <w:rsid w:val="00DB0C40"/>
    <w:rsid w:val="00DB0C4B"/>
    <w:rsid w:val="00DB0FAD"/>
    <w:rsid w:val="00DB10E6"/>
    <w:rsid w:val="00DB12FE"/>
    <w:rsid w:val="00DB1647"/>
    <w:rsid w:val="00DB16C0"/>
    <w:rsid w:val="00DB182E"/>
    <w:rsid w:val="00DB1A34"/>
    <w:rsid w:val="00DB1CF2"/>
    <w:rsid w:val="00DB1DE0"/>
    <w:rsid w:val="00DB27ED"/>
    <w:rsid w:val="00DB2812"/>
    <w:rsid w:val="00DB282C"/>
    <w:rsid w:val="00DB30E3"/>
    <w:rsid w:val="00DB3156"/>
    <w:rsid w:val="00DB3737"/>
    <w:rsid w:val="00DB3B2F"/>
    <w:rsid w:val="00DB46C1"/>
    <w:rsid w:val="00DB4B68"/>
    <w:rsid w:val="00DB523A"/>
    <w:rsid w:val="00DB5870"/>
    <w:rsid w:val="00DB58EA"/>
    <w:rsid w:val="00DB5A89"/>
    <w:rsid w:val="00DB6531"/>
    <w:rsid w:val="00DB65EB"/>
    <w:rsid w:val="00DB675B"/>
    <w:rsid w:val="00DB6CB5"/>
    <w:rsid w:val="00DB712B"/>
    <w:rsid w:val="00DB742E"/>
    <w:rsid w:val="00DB7710"/>
    <w:rsid w:val="00DC0445"/>
    <w:rsid w:val="00DC06FA"/>
    <w:rsid w:val="00DC0C39"/>
    <w:rsid w:val="00DC0F03"/>
    <w:rsid w:val="00DC110D"/>
    <w:rsid w:val="00DC11AE"/>
    <w:rsid w:val="00DC1271"/>
    <w:rsid w:val="00DC12DB"/>
    <w:rsid w:val="00DC1382"/>
    <w:rsid w:val="00DC1603"/>
    <w:rsid w:val="00DC1670"/>
    <w:rsid w:val="00DC16ED"/>
    <w:rsid w:val="00DC1A27"/>
    <w:rsid w:val="00DC2854"/>
    <w:rsid w:val="00DC300B"/>
    <w:rsid w:val="00DC3391"/>
    <w:rsid w:val="00DC35B8"/>
    <w:rsid w:val="00DC3E7D"/>
    <w:rsid w:val="00DC40CA"/>
    <w:rsid w:val="00DC484A"/>
    <w:rsid w:val="00DC5F50"/>
    <w:rsid w:val="00DC60EE"/>
    <w:rsid w:val="00DC6344"/>
    <w:rsid w:val="00DC6D95"/>
    <w:rsid w:val="00DC7077"/>
    <w:rsid w:val="00DC775A"/>
    <w:rsid w:val="00DC7A2A"/>
    <w:rsid w:val="00DD06C8"/>
    <w:rsid w:val="00DD100F"/>
    <w:rsid w:val="00DD1035"/>
    <w:rsid w:val="00DD1486"/>
    <w:rsid w:val="00DD1584"/>
    <w:rsid w:val="00DD183E"/>
    <w:rsid w:val="00DD1888"/>
    <w:rsid w:val="00DD18C4"/>
    <w:rsid w:val="00DD202F"/>
    <w:rsid w:val="00DD24A3"/>
    <w:rsid w:val="00DD256D"/>
    <w:rsid w:val="00DD2863"/>
    <w:rsid w:val="00DD336D"/>
    <w:rsid w:val="00DD34A7"/>
    <w:rsid w:val="00DD36BC"/>
    <w:rsid w:val="00DD36F4"/>
    <w:rsid w:val="00DD40EF"/>
    <w:rsid w:val="00DD4A6D"/>
    <w:rsid w:val="00DD52B6"/>
    <w:rsid w:val="00DD556F"/>
    <w:rsid w:val="00DD66FE"/>
    <w:rsid w:val="00DD6839"/>
    <w:rsid w:val="00DD6844"/>
    <w:rsid w:val="00DD690F"/>
    <w:rsid w:val="00DD6AF7"/>
    <w:rsid w:val="00DD7D3B"/>
    <w:rsid w:val="00DD7E8E"/>
    <w:rsid w:val="00DE009F"/>
    <w:rsid w:val="00DE0D14"/>
    <w:rsid w:val="00DE1877"/>
    <w:rsid w:val="00DE2641"/>
    <w:rsid w:val="00DE2A19"/>
    <w:rsid w:val="00DE395A"/>
    <w:rsid w:val="00DE3991"/>
    <w:rsid w:val="00DE3CCE"/>
    <w:rsid w:val="00DE47C1"/>
    <w:rsid w:val="00DE4B5B"/>
    <w:rsid w:val="00DE5043"/>
    <w:rsid w:val="00DE5776"/>
    <w:rsid w:val="00DE5997"/>
    <w:rsid w:val="00DE6005"/>
    <w:rsid w:val="00DE63FA"/>
    <w:rsid w:val="00DE697E"/>
    <w:rsid w:val="00DE6F2C"/>
    <w:rsid w:val="00DE7408"/>
    <w:rsid w:val="00DE752E"/>
    <w:rsid w:val="00DE7807"/>
    <w:rsid w:val="00DF0660"/>
    <w:rsid w:val="00DF0996"/>
    <w:rsid w:val="00DF0D43"/>
    <w:rsid w:val="00DF1156"/>
    <w:rsid w:val="00DF12BC"/>
    <w:rsid w:val="00DF199A"/>
    <w:rsid w:val="00DF1D78"/>
    <w:rsid w:val="00DF1E8F"/>
    <w:rsid w:val="00DF1FB3"/>
    <w:rsid w:val="00DF1FBD"/>
    <w:rsid w:val="00DF2000"/>
    <w:rsid w:val="00DF23C2"/>
    <w:rsid w:val="00DF2548"/>
    <w:rsid w:val="00DF274F"/>
    <w:rsid w:val="00DF2ABD"/>
    <w:rsid w:val="00DF2C82"/>
    <w:rsid w:val="00DF3260"/>
    <w:rsid w:val="00DF3F0C"/>
    <w:rsid w:val="00DF3FBD"/>
    <w:rsid w:val="00DF3FD2"/>
    <w:rsid w:val="00DF485E"/>
    <w:rsid w:val="00DF4A48"/>
    <w:rsid w:val="00DF4AA5"/>
    <w:rsid w:val="00DF4B76"/>
    <w:rsid w:val="00DF53F7"/>
    <w:rsid w:val="00DF5D9A"/>
    <w:rsid w:val="00DF6722"/>
    <w:rsid w:val="00DF72BD"/>
    <w:rsid w:val="00DF7B53"/>
    <w:rsid w:val="00E0055C"/>
    <w:rsid w:val="00E00B0F"/>
    <w:rsid w:val="00E0100B"/>
    <w:rsid w:val="00E01105"/>
    <w:rsid w:val="00E01349"/>
    <w:rsid w:val="00E0196F"/>
    <w:rsid w:val="00E01B03"/>
    <w:rsid w:val="00E02041"/>
    <w:rsid w:val="00E021E5"/>
    <w:rsid w:val="00E02681"/>
    <w:rsid w:val="00E02D66"/>
    <w:rsid w:val="00E037AD"/>
    <w:rsid w:val="00E040E9"/>
    <w:rsid w:val="00E04A80"/>
    <w:rsid w:val="00E04AA6"/>
    <w:rsid w:val="00E05597"/>
    <w:rsid w:val="00E06046"/>
    <w:rsid w:val="00E06347"/>
    <w:rsid w:val="00E06480"/>
    <w:rsid w:val="00E06629"/>
    <w:rsid w:val="00E06728"/>
    <w:rsid w:val="00E06A97"/>
    <w:rsid w:val="00E06CA1"/>
    <w:rsid w:val="00E074A5"/>
    <w:rsid w:val="00E0784B"/>
    <w:rsid w:val="00E07BD8"/>
    <w:rsid w:val="00E07E8C"/>
    <w:rsid w:val="00E07FC8"/>
    <w:rsid w:val="00E10131"/>
    <w:rsid w:val="00E10896"/>
    <w:rsid w:val="00E10922"/>
    <w:rsid w:val="00E10E4C"/>
    <w:rsid w:val="00E11028"/>
    <w:rsid w:val="00E119D5"/>
    <w:rsid w:val="00E12085"/>
    <w:rsid w:val="00E12711"/>
    <w:rsid w:val="00E127CA"/>
    <w:rsid w:val="00E1337A"/>
    <w:rsid w:val="00E1370A"/>
    <w:rsid w:val="00E13832"/>
    <w:rsid w:val="00E1383E"/>
    <w:rsid w:val="00E1398D"/>
    <w:rsid w:val="00E139F3"/>
    <w:rsid w:val="00E13DE5"/>
    <w:rsid w:val="00E14BA4"/>
    <w:rsid w:val="00E14C4E"/>
    <w:rsid w:val="00E1537B"/>
    <w:rsid w:val="00E154FD"/>
    <w:rsid w:val="00E1591C"/>
    <w:rsid w:val="00E16525"/>
    <w:rsid w:val="00E16927"/>
    <w:rsid w:val="00E16D3D"/>
    <w:rsid w:val="00E170AD"/>
    <w:rsid w:val="00E17385"/>
    <w:rsid w:val="00E17708"/>
    <w:rsid w:val="00E17A8D"/>
    <w:rsid w:val="00E20186"/>
    <w:rsid w:val="00E2075F"/>
    <w:rsid w:val="00E20AEB"/>
    <w:rsid w:val="00E20CB5"/>
    <w:rsid w:val="00E21321"/>
    <w:rsid w:val="00E213B8"/>
    <w:rsid w:val="00E216F7"/>
    <w:rsid w:val="00E21D8C"/>
    <w:rsid w:val="00E21FFE"/>
    <w:rsid w:val="00E221DE"/>
    <w:rsid w:val="00E22498"/>
    <w:rsid w:val="00E22E9C"/>
    <w:rsid w:val="00E23094"/>
    <w:rsid w:val="00E23805"/>
    <w:rsid w:val="00E24337"/>
    <w:rsid w:val="00E247F2"/>
    <w:rsid w:val="00E24994"/>
    <w:rsid w:val="00E24B53"/>
    <w:rsid w:val="00E24D74"/>
    <w:rsid w:val="00E251AA"/>
    <w:rsid w:val="00E2562C"/>
    <w:rsid w:val="00E2573E"/>
    <w:rsid w:val="00E265CF"/>
    <w:rsid w:val="00E266C1"/>
    <w:rsid w:val="00E26A20"/>
    <w:rsid w:val="00E26C36"/>
    <w:rsid w:val="00E26C92"/>
    <w:rsid w:val="00E26FBC"/>
    <w:rsid w:val="00E27B8C"/>
    <w:rsid w:val="00E27C09"/>
    <w:rsid w:val="00E3088D"/>
    <w:rsid w:val="00E3105F"/>
    <w:rsid w:val="00E3135E"/>
    <w:rsid w:val="00E3194E"/>
    <w:rsid w:val="00E31A68"/>
    <w:rsid w:val="00E31DB4"/>
    <w:rsid w:val="00E32A28"/>
    <w:rsid w:val="00E32C02"/>
    <w:rsid w:val="00E32CAF"/>
    <w:rsid w:val="00E32FF8"/>
    <w:rsid w:val="00E33515"/>
    <w:rsid w:val="00E33A03"/>
    <w:rsid w:val="00E343BF"/>
    <w:rsid w:val="00E34DD5"/>
    <w:rsid w:val="00E34F23"/>
    <w:rsid w:val="00E34F35"/>
    <w:rsid w:val="00E3502B"/>
    <w:rsid w:val="00E357AF"/>
    <w:rsid w:val="00E35DD6"/>
    <w:rsid w:val="00E35ED2"/>
    <w:rsid w:val="00E3674C"/>
    <w:rsid w:val="00E367F4"/>
    <w:rsid w:val="00E36C85"/>
    <w:rsid w:val="00E36D84"/>
    <w:rsid w:val="00E36ED7"/>
    <w:rsid w:val="00E37D94"/>
    <w:rsid w:val="00E40224"/>
    <w:rsid w:val="00E407FC"/>
    <w:rsid w:val="00E40BC7"/>
    <w:rsid w:val="00E40C9A"/>
    <w:rsid w:val="00E412B1"/>
    <w:rsid w:val="00E41575"/>
    <w:rsid w:val="00E41FC9"/>
    <w:rsid w:val="00E42133"/>
    <w:rsid w:val="00E42C90"/>
    <w:rsid w:val="00E43323"/>
    <w:rsid w:val="00E4364A"/>
    <w:rsid w:val="00E43B37"/>
    <w:rsid w:val="00E43D41"/>
    <w:rsid w:val="00E43D8D"/>
    <w:rsid w:val="00E446E4"/>
    <w:rsid w:val="00E44D60"/>
    <w:rsid w:val="00E45355"/>
    <w:rsid w:val="00E45450"/>
    <w:rsid w:val="00E456EC"/>
    <w:rsid w:val="00E46037"/>
    <w:rsid w:val="00E46207"/>
    <w:rsid w:val="00E46441"/>
    <w:rsid w:val="00E46A8D"/>
    <w:rsid w:val="00E46CA2"/>
    <w:rsid w:val="00E4727A"/>
    <w:rsid w:val="00E47932"/>
    <w:rsid w:val="00E504AE"/>
    <w:rsid w:val="00E50D64"/>
    <w:rsid w:val="00E5103B"/>
    <w:rsid w:val="00E51CB0"/>
    <w:rsid w:val="00E5208B"/>
    <w:rsid w:val="00E52B76"/>
    <w:rsid w:val="00E53075"/>
    <w:rsid w:val="00E534CA"/>
    <w:rsid w:val="00E53C01"/>
    <w:rsid w:val="00E542CF"/>
    <w:rsid w:val="00E550E1"/>
    <w:rsid w:val="00E55AEB"/>
    <w:rsid w:val="00E5604E"/>
    <w:rsid w:val="00E56B61"/>
    <w:rsid w:val="00E56F37"/>
    <w:rsid w:val="00E57081"/>
    <w:rsid w:val="00E615AF"/>
    <w:rsid w:val="00E61E86"/>
    <w:rsid w:val="00E62FDB"/>
    <w:rsid w:val="00E6382C"/>
    <w:rsid w:val="00E63919"/>
    <w:rsid w:val="00E63B6F"/>
    <w:rsid w:val="00E63C10"/>
    <w:rsid w:val="00E63EB7"/>
    <w:rsid w:val="00E64A76"/>
    <w:rsid w:val="00E65CC0"/>
    <w:rsid w:val="00E663C6"/>
    <w:rsid w:val="00E66782"/>
    <w:rsid w:val="00E677B2"/>
    <w:rsid w:val="00E67844"/>
    <w:rsid w:val="00E67A5C"/>
    <w:rsid w:val="00E70101"/>
    <w:rsid w:val="00E7050F"/>
    <w:rsid w:val="00E70DEA"/>
    <w:rsid w:val="00E70E8D"/>
    <w:rsid w:val="00E7131F"/>
    <w:rsid w:val="00E71F50"/>
    <w:rsid w:val="00E71FBA"/>
    <w:rsid w:val="00E721E8"/>
    <w:rsid w:val="00E7237D"/>
    <w:rsid w:val="00E7288A"/>
    <w:rsid w:val="00E72C03"/>
    <w:rsid w:val="00E735F6"/>
    <w:rsid w:val="00E73696"/>
    <w:rsid w:val="00E737AD"/>
    <w:rsid w:val="00E73AE0"/>
    <w:rsid w:val="00E73C45"/>
    <w:rsid w:val="00E73EF8"/>
    <w:rsid w:val="00E74EF2"/>
    <w:rsid w:val="00E74F15"/>
    <w:rsid w:val="00E751DE"/>
    <w:rsid w:val="00E755C1"/>
    <w:rsid w:val="00E756CB"/>
    <w:rsid w:val="00E757D8"/>
    <w:rsid w:val="00E75D5F"/>
    <w:rsid w:val="00E760E6"/>
    <w:rsid w:val="00E7637C"/>
    <w:rsid w:val="00E768DC"/>
    <w:rsid w:val="00E76928"/>
    <w:rsid w:val="00E76DB6"/>
    <w:rsid w:val="00E76FC4"/>
    <w:rsid w:val="00E77075"/>
    <w:rsid w:val="00E77555"/>
    <w:rsid w:val="00E77DC5"/>
    <w:rsid w:val="00E77E9F"/>
    <w:rsid w:val="00E77EE4"/>
    <w:rsid w:val="00E77FA7"/>
    <w:rsid w:val="00E80353"/>
    <w:rsid w:val="00E804A9"/>
    <w:rsid w:val="00E811CE"/>
    <w:rsid w:val="00E81321"/>
    <w:rsid w:val="00E813BB"/>
    <w:rsid w:val="00E81D8B"/>
    <w:rsid w:val="00E81F33"/>
    <w:rsid w:val="00E81F54"/>
    <w:rsid w:val="00E823EE"/>
    <w:rsid w:val="00E825FF"/>
    <w:rsid w:val="00E82759"/>
    <w:rsid w:val="00E83208"/>
    <w:rsid w:val="00E8326C"/>
    <w:rsid w:val="00E833EF"/>
    <w:rsid w:val="00E8395B"/>
    <w:rsid w:val="00E841C6"/>
    <w:rsid w:val="00E841E9"/>
    <w:rsid w:val="00E84F62"/>
    <w:rsid w:val="00E8553A"/>
    <w:rsid w:val="00E85605"/>
    <w:rsid w:val="00E856AD"/>
    <w:rsid w:val="00E85798"/>
    <w:rsid w:val="00E85C65"/>
    <w:rsid w:val="00E85DF9"/>
    <w:rsid w:val="00E86385"/>
    <w:rsid w:val="00E86436"/>
    <w:rsid w:val="00E86E26"/>
    <w:rsid w:val="00E86F5C"/>
    <w:rsid w:val="00E872F1"/>
    <w:rsid w:val="00E87A67"/>
    <w:rsid w:val="00E902C8"/>
    <w:rsid w:val="00E90BC7"/>
    <w:rsid w:val="00E91995"/>
    <w:rsid w:val="00E91F98"/>
    <w:rsid w:val="00E92C6E"/>
    <w:rsid w:val="00E939A2"/>
    <w:rsid w:val="00E93AF2"/>
    <w:rsid w:val="00E94C59"/>
    <w:rsid w:val="00E9532E"/>
    <w:rsid w:val="00E954E0"/>
    <w:rsid w:val="00E95603"/>
    <w:rsid w:val="00E9581C"/>
    <w:rsid w:val="00E978CC"/>
    <w:rsid w:val="00E97A5F"/>
    <w:rsid w:val="00E97E0A"/>
    <w:rsid w:val="00EA0813"/>
    <w:rsid w:val="00EA092F"/>
    <w:rsid w:val="00EA14B8"/>
    <w:rsid w:val="00EA19A8"/>
    <w:rsid w:val="00EA1AE6"/>
    <w:rsid w:val="00EA2549"/>
    <w:rsid w:val="00EA2A08"/>
    <w:rsid w:val="00EA2C7F"/>
    <w:rsid w:val="00EA2C9D"/>
    <w:rsid w:val="00EA2F24"/>
    <w:rsid w:val="00EA32D0"/>
    <w:rsid w:val="00EA3788"/>
    <w:rsid w:val="00EA4F05"/>
    <w:rsid w:val="00EA4F53"/>
    <w:rsid w:val="00EA551C"/>
    <w:rsid w:val="00EA5927"/>
    <w:rsid w:val="00EA5EB9"/>
    <w:rsid w:val="00EA60C0"/>
    <w:rsid w:val="00EA68CE"/>
    <w:rsid w:val="00EA6ABB"/>
    <w:rsid w:val="00EA6BE6"/>
    <w:rsid w:val="00EA6E26"/>
    <w:rsid w:val="00EA6FD0"/>
    <w:rsid w:val="00EA7A5D"/>
    <w:rsid w:val="00EB0BB7"/>
    <w:rsid w:val="00EB0CC6"/>
    <w:rsid w:val="00EB10BB"/>
    <w:rsid w:val="00EB11B9"/>
    <w:rsid w:val="00EB12D7"/>
    <w:rsid w:val="00EB1B81"/>
    <w:rsid w:val="00EB1BFB"/>
    <w:rsid w:val="00EB1C8D"/>
    <w:rsid w:val="00EB1E9F"/>
    <w:rsid w:val="00EB20F1"/>
    <w:rsid w:val="00EB2368"/>
    <w:rsid w:val="00EB2471"/>
    <w:rsid w:val="00EB2559"/>
    <w:rsid w:val="00EB2651"/>
    <w:rsid w:val="00EB30A7"/>
    <w:rsid w:val="00EB312C"/>
    <w:rsid w:val="00EB32BB"/>
    <w:rsid w:val="00EB36B0"/>
    <w:rsid w:val="00EB3918"/>
    <w:rsid w:val="00EB3DF8"/>
    <w:rsid w:val="00EB3EE1"/>
    <w:rsid w:val="00EB3F3E"/>
    <w:rsid w:val="00EB4334"/>
    <w:rsid w:val="00EB44BE"/>
    <w:rsid w:val="00EB47C8"/>
    <w:rsid w:val="00EB4A78"/>
    <w:rsid w:val="00EB5ADF"/>
    <w:rsid w:val="00EB5BA8"/>
    <w:rsid w:val="00EB5C01"/>
    <w:rsid w:val="00EB5C09"/>
    <w:rsid w:val="00EB5E7C"/>
    <w:rsid w:val="00EB5EA7"/>
    <w:rsid w:val="00EB64A5"/>
    <w:rsid w:val="00EB6917"/>
    <w:rsid w:val="00EB6AAB"/>
    <w:rsid w:val="00EB6CC6"/>
    <w:rsid w:val="00EB6CE2"/>
    <w:rsid w:val="00EB7885"/>
    <w:rsid w:val="00EB7AE7"/>
    <w:rsid w:val="00EC02AC"/>
    <w:rsid w:val="00EC0462"/>
    <w:rsid w:val="00EC0520"/>
    <w:rsid w:val="00EC0987"/>
    <w:rsid w:val="00EC1492"/>
    <w:rsid w:val="00EC17BC"/>
    <w:rsid w:val="00EC1B5C"/>
    <w:rsid w:val="00EC1F9D"/>
    <w:rsid w:val="00EC1FF8"/>
    <w:rsid w:val="00EC213F"/>
    <w:rsid w:val="00EC2184"/>
    <w:rsid w:val="00EC24B8"/>
    <w:rsid w:val="00EC2DE9"/>
    <w:rsid w:val="00EC30F1"/>
    <w:rsid w:val="00EC321F"/>
    <w:rsid w:val="00EC35A7"/>
    <w:rsid w:val="00EC3B39"/>
    <w:rsid w:val="00EC48B1"/>
    <w:rsid w:val="00EC4959"/>
    <w:rsid w:val="00EC49AD"/>
    <w:rsid w:val="00EC49F8"/>
    <w:rsid w:val="00EC4A3F"/>
    <w:rsid w:val="00EC4C3C"/>
    <w:rsid w:val="00EC5B28"/>
    <w:rsid w:val="00EC5F4A"/>
    <w:rsid w:val="00EC632F"/>
    <w:rsid w:val="00EC6CDA"/>
    <w:rsid w:val="00EC7044"/>
    <w:rsid w:val="00EC73A0"/>
    <w:rsid w:val="00EC7640"/>
    <w:rsid w:val="00EC7679"/>
    <w:rsid w:val="00EC7869"/>
    <w:rsid w:val="00EC79C8"/>
    <w:rsid w:val="00EC7BB3"/>
    <w:rsid w:val="00EC7DC8"/>
    <w:rsid w:val="00ED0069"/>
    <w:rsid w:val="00ED0BF9"/>
    <w:rsid w:val="00ED0D33"/>
    <w:rsid w:val="00ED1B07"/>
    <w:rsid w:val="00ED1D3A"/>
    <w:rsid w:val="00ED1D89"/>
    <w:rsid w:val="00ED1F57"/>
    <w:rsid w:val="00ED210A"/>
    <w:rsid w:val="00ED27B3"/>
    <w:rsid w:val="00ED2E4C"/>
    <w:rsid w:val="00ED2F00"/>
    <w:rsid w:val="00ED2F5B"/>
    <w:rsid w:val="00ED31F4"/>
    <w:rsid w:val="00ED320A"/>
    <w:rsid w:val="00ED3347"/>
    <w:rsid w:val="00ED3995"/>
    <w:rsid w:val="00ED3CF4"/>
    <w:rsid w:val="00ED4761"/>
    <w:rsid w:val="00ED4CA0"/>
    <w:rsid w:val="00ED4E4A"/>
    <w:rsid w:val="00ED5037"/>
    <w:rsid w:val="00ED58CE"/>
    <w:rsid w:val="00ED5BBF"/>
    <w:rsid w:val="00ED5E4A"/>
    <w:rsid w:val="00ED62EA"/>
    <w:rsid w:val="00ED6A0A"/>
    <w:rsid w:val="00ED6FFE"/>
    <w:rsid w:val="00ED703F"/>
    <w:rsid w:val="00ED7150"/>
    <w:rsid w:val="00ED785C"/>
    <w:rsid w:val="00ED7A2E"/>
    <w:rsid w:val="00ED7B31"/>
    <w:rsid w:val="00ED7EAF"/>
    <w:rsid w:val="00ED7F51"/>
    <w:rsid w:val="00EE01D9"/>
    <w:rsid w:val="00EE0377"/>
    <w:rsid w:val="00EE0399"/>
    <w:rsid w:val="00EE0ADB"/>
    <w:rsid w:val="00EE124F"/>
    <w:rsid w:val="00EE13E1"/>
    <w:rsid w:val="00EE19DE"/>
    <w:rsid w:val="00EE1DBB"/>
    <w:rsid w:val="00EE24FB"/>
    <w:rsid w:val="00EE29F6"/>
    <w:rsid w:val="00EE318E"/>
    <w:rsid w:val="00EE3217"/>
    <w:rsid w:val="00EE4527"/>
    <w:rsid w:val="00EE46B7"/>
    <w:rsid w:val="00EE61FD"/>
    <w:rsid w:val="00EE66C8"/>
    <w:rsid w:val="00EE67F0"/>
    <w:rsid w:val="00EE6B8D"/>
    <w:rsid w:val="00EE6C30"/>
    <w:rsid w:val="00EE6C87"/>
    <w:rsid w:val="00EE74E4"/>
    <w:rsid w:val="00EF0074"/>
    <w:rsid w:val="00EF0454"/>
    <w:rsid w:val="00EF06AE"/>
    <w:rsid w:val="00EF0724"/>
    <w:rsid w:val="00EF0809"/>
    <w:rsid w:val="00EF0A4D"/>
    <w:rsid w:val="00EF0FC6"/>
    <w:rsid w:val="00EF1225"/>
    <w:rsid w:val="00EF17EE"/>
    <w:rsid w:val="00EF1807"/>
    <w:rsid w:val="00EF1894"/>
    <w:rsid w:val="00EF1F78"/>
    <w:rsid w:val="00EF272A"/>
    <w:rsid w:val="00EF2AE6"/>
    <w:rsid w:val="00EF32A0"/>
    <w:rsid w:val="00EF4293"/>
    <w:rsid w:val="00EF42A7"/>
    <w:rsid w:val="00EF4796"/>
    <w:rsid w:val="00EF502B"/>
    <w:rsid w:val="00EF544D"/>
    <w:rsid w:val="00EF5855"/>
    <w:rsid w:val="00EF637A"/>
    <w:rsid w:val="00EF6669"/>
    <w:rsid w:val="00EF694B"/>
    <w:rsid w:val="00EF6FE6"/>
    <w:rsid w:val="00EF794A"/>
    <w:rsid w:val="00EF7A6E"/>
    <w:rsid w:val="00EF7D7B"/>
    <w:rsid w:val="00EF7DF7"/>
    <w:rsid w:val="00F00029"/>
    <w:rsid w:val="00F0014E"/>
    <w:rsid w:val="00F005FA"/>
    <w:rsid w:val="00F00BC8"/>
    <w:rsid w:val="00F021AC"/>
    <w:rsid w:val="00F02754"/>
    <w:rsid w:val="00F027E1"/>
    <w:rsid w:val="00F02A13"/>
    <w:rsid w:val="00F02CF6"/>
    <w:rsid w:val="00F03051"/>
    <w:rsid w:val="00F03586"/>
    <w:rsid w:val="00F03A9B"/>
    <w:rsid w:val="00F03FC4"/>
    <w:rsid w:val="00F04537"/>
    <w:rsid w:val="00F04900"/>
    <w:rsid w:val="00F04A45"/>
    <w:rsid w:val="00F04D1B"/>
    <w:rsid w:val="00F04DAF"/>
    <w:rsid w:val="00F04EA4"/>
    <w:rsid w:val="00F059B9"/>
    <w:rsid w:val="00F05FA7"/>
    <w:rsid w:val="00F0691C"/>
    <w:rsid w:val="00F07106"/>
    <w:rsid w:val="00F0730D"/>
    <w:rsid w:val="00F078E3"/>
    <w:rsid w:val="00F07BA1"/>
    <w:rsid w:val="00F07F12"/>
    <w:rsid w:val="00F07F63"/>
    <w:rsid w:val="00F07F6D"/>
    <w:rsid w:val="00F102AA"/>
    <w:rsid w:val="00F1088C"/>
    <w:rsid w:val="00F10F71"/>
    <w:rsid w:val="00F10F81"/>
    <w:rsid w:val="00F112D5"/>
    <w:rsid w:val="00F11726"/>
    <w:rsid w:val="00F11878"/>
    <w:rsid w:val="00F11BB4"/>
    <w:rsid w:val="00F123FE"/>
    <w:rsid w:val="00F125DD"/>
    <w:rsid w:val="00F12D7E"/>
    <w:rsid w:val="00F131FE"/>
    <w:rsid w:val="00F138E4"/>
    <w:rsid w:val="00F13ADD"/>
    <w:rsid w:val="00F13C70"/>
    <w:rsid w:val="00F140B8"/>
    <w:rsid w:val="00F140CD"/>
    <w:rsid w:val="00F141D4"/>
    <w:rsid w:val="00F142D5"/>
    <w:rsid w:val="00F145A9"/>
    <w:rsid w:val="00F14D37"/>
    <w:rsid w:val="00F1552F"/>
    <w:rsid w:val="00F15963"/>
    <w:rsid w:val="00F16193"/>
    <w:rsid w:val="00F164DB"/>
    <w:rsid w:val="00F1652F"/>
    <w:rsid w:val="00F166F3"/>
    <w:rsid w:val="00F172AD"/>
    <w:rsid w:val="00F17306"/>
    <w:rsid w:val="00F17674"/>
    <w:rsid w:val="00F176B8"/>
    <w:rsid w:val="00F178DC"/>
    <w:rsid w:val="00F20491"/>
    <w:rsid w:val="00F205A4"/>
    <w:rsid w:val="00F206B2"/>
    <w:rsid w:val="00F20C50"/>
    <w:rsid w:val="00F20FF7"/>
    <w:rsid w:val="00F216FB"/>
    <w:rsid w:val="00F2259A"/>
    <w:rsid w:val="00F22C6F"/>
    <w:rsid w:val="00F22C89"/>
    <w:rsid w:val="00F22D72"/>
    <w:rsid w:val="00F23140"/>
    <w:rsid w:val="00F23191"/>
    <w:rsid w:val="00F23275"/>
    <w:rsid w:val="00F23792"/>
    <w:rsid w:val="00F23D8B"/>
    <w:rsid w:val="00F240E1"/>
    <w:rsid w:val="00F25277"/>
    <w:rsid w:val="00F253FB"/>
    <w:rsid w:val="00F25A07"/>
    <w:rsid w:val="00F25AB1"/>
    <w:rsid w:val="00F26D71"/>
    <w:rsid w:val="00F26DD9"/>
    <w:rsid w:val="00F26F48"/>
    <w:rsid w:val="00F2772E"/>
    <w:rsid w:val="00F27A1B"/>
    <w:rsid w:val="00F27BC4"/>
    <w:rsid w:val="00F30759"/>
    <w:rsid w:val="00F3078A"/>
    <w:rsid w:val="00F30A3C"/>
    <w:rsid w:val="00F31002"/>
    <w:rsid w:val="00F3119E"/>
    <w:rsid w:val="00F31B08"/>
    <w:rsid w:val="00F31B89"/>
    <w:rsid w:val="00F31F29"/>
    <w:rsid w:val="00F32DA6"/>
    <w:rsid w:val="00F330C0"/>
    <w:rsid w:val="00F332D2"/>
    <w:rsid w:val="00F33363"/>
    <w:rsid w:val="00F3368D"/>
    <w:rsid w:val="00F336D9"/>
    <w:rsid w:val="00F33982"/>
    <w:rsid w:val="00F33BE6"/>
    <w:rsid w:val="00F33D13"/>
    <w:rsid w:val="00F3410F"/>
    <w:rsid w:val="00F3459D"/>
    <w:rsid w:val="00F347A3"/>
    <w:rsid w:val="00F34EA9"/>
    <w:rsid w:val="00F34EEE"/>
    <w:rsid w:val="00F34F4A"/>
    <w:rsid w:val="00F34FCF"/>
    <w:rsid w:val="00F35B1D"/>
    <w:rsid w:val="00F35EFC"/>
    <w:rsid w:val="00F37033"/>
    <w:rsid w:val="00F3727C"/>
    <w:rsid w:val="00F378D5"/>
    <w:rsid w:val="00F40842"/>
    <w:rsid w:val="00F416BC"/>
    <w:rsid w:val="00F4174F"/>
    <w:rsid w:val="00F41850"/>
    <w:rsid w:val="00F423A8"/>
    <w:rsid w:val="00F42D36"/>
    <w:rsid w:val="00F4337F"/>
    <w:rsid w:val="00F4344D"/>
    <w:rsid w:val="00F43C67"/>
    <w:rsid w:val="00F43FEB"/>
    <w:rsid w:val="00F445CD"/>
    <w:rsid w:val="00F449A2"/>
    <w:rsid w:val="00F4554C"/>
    <w:rsid w:val="00F45604"/>
    <w:rsid w:val="00F45FBA"/>
    <w:rsid w:val="00F462EF"/>
    <w:rsid w:val="00F468B3"/>
    <w:rsid w:val="00F46C1F"/>
    <w:rsid w:val="00F46D35"/>
    <w:rsid w:val="00F46DC7"/>
    <w:rsid w:val="00F473C6"/>
    <w:rsid w:val="00F47B43"/>
    <w:rsid w:val="00F47BC4"/>
    <w:rsid w:val="00F50139"/>
    <w:rsid w:val="00F50343"/>
    <w:rsid w:val="00F50E61"/>
    <w:rsid w:val="00F50F4F"/>
    <w:rsid w:val="00F51119"/>
    <w:rsid w:val="00F519BA"/>
    <w:rsid w:val="00F51A78"/>
    <w:rsid w:val="00F52303"/>
    <w:rsid w:val="00F5230E"/>
    <w:rsid w:val="00F5236A"/>
    <w:rsid w:val="00F52C99"/>
    <w:rsid w:val="00F52FBC"/>
    <w:rsid w:val="00F53729"/>
    <w:rsid w:val="00F537D3"/>
    <w:rsid w:val="00F53837"/>
    <w:rsid w:val="00F54867"/>
    <w:rsid w:val="00F5495E"/>
    <w:rsid w:val="00F549D0"/>
    <w:rsid w:val="00F55323"/>
    <w:rsid w:val="00F55568"/>
    <w:rsid w:val="00F558BA"/>
    <w:rsid w:val="00F55C85"/>
    <w:rsid w:val="00F5602B"/>
    <w:rsid w:val="00F560FD"/>
    <w:rsid w:val="00F56815"/>
    <w:rsid w:val="00F56BDC"/>
    <w:rsid w:val="00F56CB3"/>
    <w:rsid w:val="00F57B46"/>
    <w:rsid w:val="00F57DCE"/>
    <w:rsid w:val="00F6064E"/>
    <w:rsid w:val="00F609EC"/>
    <w:rsid w:val="00F60CCD"/>
    <w:rsid w:val="00F60CFA"/>
    <w:rsid w:val="00F60EF3"/>
    <w:rsid w:val="00F6106A"/>
    <w:rsid w:val="00F6117C"/>
    <w:rsid w:val="00F61E99"/>
    <w:rsid w:val="00F61EF0"/>
    <w:rsid w:val="00F6268F"/>
    <w:rsid w:val="00F6274B"/>
    <w:rsid w:val="00F63099"/>
    <w:rsid w:val="00F6349D"/>
    <w:rsid w:val="00F63667"/>
    <w:rsid w:val="00F63739"/>
    <w:rsid w:val="00F638B5"/>
    <w:rsid w:val="00F63929"/>
    <w:rsid w:val="00F6393D"/>
    <w:rsid w:val="00F63AF5"/>
    <w:rsid w:val="00F64173"/>
    <w:rsid w:val="00F64279"/>
    <w:rsid w:val="00F6445A"/>
    <w:rsid w:val="00F64721"/>
    <w:rsid w:val="00F649A4"/>
    <w:rsid w:val="00F64C09"/>
    <w:rsid w:val="00F64FF0"/>
    <w:rsid w:val="00F650A9"/>
    <w:rsid w:val="00F650FE"/>
    <w:rsid w:val="00F65385"/>
    <w:rsid w:val="00F65CC7"/>
    <w:rsid w:val="00F65FA4"/>
    <w:rsid w:val="00F663A1"/>
    <w:rsid w:val="00F6719D"/>
    <w:rsid w:val="00F67762"/>
    <w:rsid w:val="00F67E04"/>
    <w:rsid w:val="00F7048F"/>
    <w:rsid w:val="00F70E69"/>
    <w:rsid w:val="00F72236"/>
    <w:rsid w:val="00F72447"/>
    <w:rsid w:val="00F728CF"/>
    <w:rsid w:val="00F72A26"/>
    <w:rsid w:val="00F735FD"/>
    <w:rsid w:val="00F73C20"/>
    <w:rsid w:val="00F741A0"/>
    <w:rsid w:val="00F7422A"/>
    <w:rsid w:val="00F74640"/>
    <w:rsid w:val="00F748E9"/>
    <w:rsid w:val="00F74ACD"/>
    <w:rsid w:val="00F74F51"/>
    <w:rsid w:val="00F75074"/>
    <w:rsid w:val="00F754FE"/>
    <w:rsid w:val="00F75517"/>
    <w:rsid w:val="00F75878"/>
    <w:rsid w:val="00F75C9D"/>
    <w:rsid w:val="00F76718"/>
    <w:rsid w:val="00F76A1C"/>
    <w:rsid w:val="00F76A2D"/>
    <w:rsid w:val="00F76D33"/>
    <w:rsid w:val="00F76FEF"/>
    <w:rsid w:val="00F77339"/>
    <w:rsid w:val="00F7759D"/>
    <w:rsid w:val="00F77B8B"/>
    <w:rsid w:val="00F77FBD"/>
    <w:rsid w:val="00F80059"/>
    <w:rsid w:val="00F80307"/>
    <w:rsid w:val="00F8163B"/>
    <w:rsid w:val="00F821E4"/>
    <w:rsid w:val="00F8232B"/>
    <w:rsid w:val="00F82561"/>
    <w:rsid w:val="00F834A0"/>
    <w:rsid w:val="00F837A1"/>
    <w:rsid w:val="00F83BC5"/>
    <w:rsid w:val="00F83E1E"/>
    <w:rsid w:val="00F84037"/>
    <w:rsid w:val="00F8409D"/>
    <w:rsid w:val="00F84128"/>
    <w:rsid w:val="00F8426A"/>
    <w:rsid w:val="00F84492"/>
    <w:rsid w:val="00F845CF"/>
    <w:rsid w:val="00F84FBE"/>
    <w:rsid w:val="00F85692"/>
    <w:rsid w:val="00F85B5D"/>
    <w:rsid w:val="00F85C94"/>
    <w:rsid w:val="00F85FE5"/>
    <w:rsid w:val="00F863F6"/>
    <w:rsid w:val="00F864BB"/>
    <w:rsid w:val="00F86569"/>
    <w:rsid w:val="00F87451"/>
    <w:rsid w:val="00F8754D"/>
    <w:rsid w:val="00F8773C"/>
    <w:rsid w:val="00F878B5"/>
    <w:rsid w:val="00F90381"/>
    <w:rsid w:val="00F90570"/>
    <w:rsid w:val="00F9098D"/>
    <w:rsid w:val="00F91371"/>
    <w:rsid w:val="00F91701"/>
    <w:rsid w:val="00F91BFF"/>
    <w:rsid w:val="00F91C78"/>
    <w:rsid w:val="00F921A0"/>
    <w:rsid w:val="00F921E9"/>
    <w:rsid w:val="00F92422"/>
    <w:rsid w:val="00F9245E"/>
    <w:rsid w:val="00F92476"/>
    <w:rsid w:val="00F925D7"/>
    <w:rsid w:val="00F92C43"/>
    <w:rsid w:val="00F930D3"/>
    <w:rsid w:val="00F933C8"/>
    <w:rsid w:val="00F9340E"/>
    <w:rsid w:val="00F93BD5"/>
    <w:rsid w:val="00F94B1C"/>
    <w:rsid w:val="00F94B21"/>
    <w:rsid w:val="00F94B32"/>
    <w:rsid w:val="00F94C2A"/>
    <w:rsid w:val="00F94C9E"/>
    <w:rsid w:val="00F94E49"/>
    <w:rsid w:val="00F94E91"/>
    <w:rsid w:val="00F95158"/>
    <w:rsid w:val="00F9543C"/>
    <w:rsid w:val="00F9577B"/>
    <w:rsid w:val="00F95F86"/>
    <w:rsid w:val="00F962DF"/>
    <w:rsid w:val="00F963B0"/>
    <w:rsid w:val="00F9647C"/>
    <w:rsid w:val="00F967FB"/>
    <w:rsid w:val="00F9690B"/>
    <w:rsid w:val="00F96B69"/>
    <w:rsid w:val="00F97595"/>
    <w:rsid w:val="00FA010F"/>
    <w:rsid w:val="00FA0548"/>
    <w:rsid w:val="00FA07D5"/>
    <w:rsid w:val="00FA0EFB"/>
    <w:rsid w:val="00FA1082"/>
    <w:rsid w:val="00FA10F9"/>
    <w:rsid w:val="00FA115D"/>
    <w:rsid w:val="00FA187E"/>
    <w:rsid w:val="00FA1D45"/>
    <w:rsid w:val="00FA1F48"/>
    <w:rsid w:val="00FA2693"/>
    <w:rsid w:val="00FA2D0E"/>
    <w:rsid w:val="00FA2F08"/>
    <w:rsid w:val="00FA3CDA"/>
    <w:rsid w:val="00FA497D"/>
    <w:rsid w:val="00FA4AA7"/>
    <w:rsid w:val="00FA4B6A"/>
    <w:rsid w:val="00FA4F29"/>
    <w:rsid w:val="00FA4FF8"/>
    <w:rsid w:val="00FA511A"/>
    <w:rsid w:val="00FA5DBF"/>
    <w:rsid w:val="00FA61EE"/>
    <w:rsid w:val="00FA6CC3"/>
    <w:rsid w:val="00FA6F4E"/>
    <w:rsid w:val="00FA75D3"/>
    <w:rsid w:val="00FA7654"/>
    <w:rsid w:val="00FA77C5"/>
    <w:rsid w:val="00FA7B2C"/>
    <w:rsid w:val="00FB0091"/>
    <w:rsid w:val="00FB0130"/>
    <w:rsid w:val="00FB0342"/>
    <w:rsid w:val="00FB093F"/>
    <w:rsid w:val="00FB0F78"/>
    <w:rsid w:val="00FB1199"/>
    <w:rsid w:val="00FB16FF"/>
    <w:rsid w:val="00FB1715"/>
    <w:rsid w:val="00FB1830"/>
    <w:rsid w:val="00FB194D"/>
    <w:rsid w:val="00FB2B4E"/>
    <w:rsid w:val="00FB3129"/>
    <w:rsid w:val="00FB3302"/>
    <w:rsid w:val="00FB390E"/>
    <w:rsid w:val="00FB396B"/>
    <w:rsid w:val="00FB3FD0"/>
    <w:rsid w:val="00FB4048"/>
    <w:rsid w:val="00FB4112"/>
    <w:rsid w:val="00FB45AA"/>
    <w:rsid w:val="00FB488A"/>
    <w:rsid w:val="00FB4A82"/>
    <w:rsid w:val="00FB4D3E"/>
    <w:rsid w:val="00FB4D53"/>
    <w:rsid w:val="00FB4F1A"/>
    <w:rsid w:val="00FB5D14"/>
    <w:rsid w:val="00FB6668"/>
    <w:rsid w:val="00FB66BE"/>
    <w:rsid w:val="00FB6A45"/>
    <w:rsid w:val="00FB6DBC"/>
    <w:rsid w:val="00FB6F86"/>
    <w:rsid w:val="00FB700F"/>
    <w:rsid w:val="00FB73E3"/>
    <w:rsid w:val="00FB778B"/>
    <w:rsid w:val="00FB7F92"/>
    <w:rsid w:val="00FC006F"/>
    <w:rsid w:val="00FC13DA"/>
    <w:rsid w:val="00FC15EB"/>
    <w:rsid w:val="00FC176F"/>
    <w:rsid w:val="00FC189A"/>
    <w:rsid w:val="00FC26EC"/>
    <w:rsid w:val="00FC364B"/>
    <w:rsid w:val="00FC3C52"/>
    <w:rsid w:val="00FC3E92"/>
    <w:rsid w:val="00FC3FEC"/>
    <w:rsid w:val="00FC4065"/>
    <w:rsid w:val="00FC42DD"/>
    <w:rsid w:val="00FC45A7"/>
    <w:rsid w:val="00FC4759"/>
    <w:rsid w:val="00FC4BE9"/>
    <w:rsid w:val="00FC4D9A"/>
    <w:rsid w:val="00FC54F7"/>
    <w:rsid w:val="00FC5673"/>
    <w:rsid w:val="00FC5F4F"/>
    <w:rsid w:val="00FC5F51"/>
    <w:rsid w:val="00FC6097"/>
    <w:rsid w:val="00FC755D"/>
    <w:rsid w:val="00FC77DB"/>
    <w:rsid w:val="00FC7CCA"/>
    <w:rsid w:val="00FD0122"/>
    <w:rsid w:val="00FD0AA1"/>
    <w:rsid w:val="00FD0D59"/>
    <w:rsid w:val="00FD15D9"/>
    <w:rsid w:val="00FD1736"/>
    <w:rsid w:val="00FD17C7"/>
    <w:rsid w:val="00FD1813"/>
    <w:rsid w:val="00FD1A0F"/>
    <w:rsid w:val="00FD1F76"/>
    <w:rsid w:val="00FD2404"/>
    <w:rsid w:val="00FD24FC"/>
    <w:rsid w:val="00FD2D2F"/>
    <w:rsid w:val="00FD2E9D"/>
    <w:rsid w:val="00FD2EE4"/>
    <w:rsid w:val="00FD333E"/>
    <w:rsid w:val="00FD37FE"/>
    <w:rsid w:val="00FD3AD4"/>
    <w:rsid w:val="00FD3D80"/>
    <w:rsid w:val="00FD414D"/>
    <w:rsid w:val="00FD47C4"/>
    <w:rsid w:val="00FD4FC8"/>
    <w:rsid w:val="00FD4FF5"/>
    <w:rsid w:val="00FD509F"/>
    <w:rsid w:val="00FD51B2"/>
    <w:rsid w:val="00FD5D76"/>
    <w:rsid w:val="00FD6409"/>
    <w:rsid w:val="00FD6F31"/>
    <w:rsid w:val="00FD709D"/>
    <w:rsid w:val="00FE0466"/>
    <w:rsid w:val="00FE0874"/>
    <w:rsid w:val="00FE0B46"/>
    <w:rsid w:val="00FE0EB8"/>
    <w:rsid w:val="00FE13F8"/>
    <w:rsid w:val="00FE16B7"/>
    <w:rsid w:val="00FE1724"/>
    <w:rsid w:val="00FE180B"/>
    <w:rsid w:val="00FE2043"/>
    <w:rsid w:val="00FE2147"/>
    <w:rsid w:val="00FE26F0"/>
    <w:rsid w:val="00FE2A55"/>
    <w:rsid w:val="00FE2D3F"/>
    <w:rsid w:val="00FE2DB6"/>
    <w:rsid w:val="00FE2E70"/>
    <w:rsid w:val="00FE3020"/>
    <w:rsid w:val="00FE32DA"/>
    <w:rsid w:val="00FE37E1"/>
    <w:rsid w:val="00FE3D89"/>
    <w:rsid w:val="00FE3E0C"/>
    <w:rsid w:val="00FE422E"/>
    <w:rsid w:val="00FE47B6"/>
    <w:rsid w:val="00FE4D91"/>
    <w:rsid w:val="00FE4FC9"/>
    <w:rsid w:val="00FE5770"/>
    <w:rsid w:val="00FE5A53"/>
    <w:rsid w:val="00FE5ABE"/>
    <w:rsid w:val="00FE6053"/>
    <w:rsid w:val="00FE635B"/>
    <w:rsid w:val="00FE6AB9"/>
    <w:rsid w:val="00FE7672"/>
    <w:rsid w:val="00FE7A50"/>
    <w:rsid w:val="00FE7E99"/>
    <w:rsid w:val="00FF0341"/>
    <w:rsid w:val="00FF075C"/>
    <w:rsid w:val="00FF0883"/>
    <w:rsid w:val="00FF0896"/>
    <w:rsid w:val="00FF0CE5"/>
    <w:rsid w:val="00FF0F5C"/>
    <w:rsid w:val="00FF13EE"/>
    <w:rsid w:val="00FF17B5"/>
    <w:rsid w:val="00FF1EE4"/>
    <w:rsid w:val="00FF2234"/>
    <w:rsid w:val="00FF23C5"/>
    <w:rsid w:val="00FF26A0"/>
    <w:rsid w:val="00FF2896"/>
    <w:rsid w:val="00FF3357"/>
    <w:rsid w:val="00FF3DC0"/>
    <w:rsid w:val="00FF42B8"/>
    <w:rsid w:val="00FF482D"/>
    <w:rsid w:val="00FF497E"/>
    <w:rsid w:val="00FF5479"/>
    <w:rsid w:val="00FF572A"/>
    <w:rsid w:val="00FF5BDA"/>
    <w:rsid w:val="00FF5EBF"/>
    <w:rsid w:val="00FF604B"/>
    <w:rsid w:val="00FF618B"/>
    <w:rsid w:val="00FF64F7"/>
    <w:rsid w:val="00FF68C7"/>
    <w:rsid w:val="00FF75D8"/>
    <w:rsid w:val="00FF7636"/>
    <w:rsid w:val="00FF7808"/>
    <w:rsid w:val="00FF7CD4"/>
    <w:rsid w:val="00FF7F85"/>
    <w:rsid w:val="016AD170"/>
    <w:rsid w:val="01AE7E3B"/>
    <w:rsid w:val="01B332D5"/>
    <w:rsid w:val="01D2B2A7"/>
    <w:rsid w:val="05D7ADD3"/>
    <w:rsid w:val="06222D95"/>
    <w:rsid w:val="06580BB0"/>
    <w:rsid w:val="0669F2D4"/>
    <w:rsid w:val="069C7635"/>
    <w:rsid w:val="06DD7847"/>
    <w:rsid w:val="082B4FF6"/>
    <w:rsid w:val="08CF406B"/>
    <w:rsid w:val="093F3D52"/>
    <w:rsid w:val="0A51E86F"/>
    <w:rsid w:val="0ABFEC64"/>
    <w:rsid w:val="0ADB09A9"/>
    <w:rsid w:val="0B2F6899"/>
    <w:rsid w:val="0C440F6E"/>
    <w:rsid w:val="0D74E9C3"/>
    <w:rsid w:val="0D898931"/>
    <w:rsid w:val="0E5E624B"/>
    <w:rsid w:val="0F67518C"/>
    <w:rsid w:val="0FB76DED"/>
    <w:rsid w:val="0FBD82E0"/>
    <w:rsid w:val="10D38B21"/>
    <w:rsid w:val="11157C3A"/>
    <w:rsid w:val="11910AAC"/>
    <w:rsid w:val="122E3765"/>
    <w:rsid w:val="126ECCA3"/>
    <w:rsid w:val="127B15BF"/>
    <w:rsid w:val="12DF550F"/>
    <w:rsid w:val="12E098E8"/>
    <w:rsid w:val="1396B729"/>
    <w:rsid w:val="13E79B8C"/>
    <w:rsid w:val="141A627A"/>
    <w:rsid w:val="145CC004"/>
    <w:rsid w:val="14E7A05A"/>
    <w:rsid w:val="150E7771"/>
    <w:rsid w:val="15BBB7DE"/>
    <w:rsid w:val="15C7E7EF"/>
    <w:rsid w:val="1623B161"/>
    <w:rsid w:val="17502F9B"/>
    <w:rsid w:val="17593B14"/>
    <w:rsid w:val="18432A67"/>
    <w:rsid w:val="1873AA7D"/>
    <w:rsid w:val="18F50B75"/>
    <w:rsid w:val="1909CBF0"/>
    <w:rsid w:val="195EF5F3"/>
    <w:rsid w:val="19AB5F5D"/>
    <w:rsid w:val="19EA07F0"/>
    <w:rsid w:val="1AA35DD8"/>
    <w:rsid w:val="1B2AEA82"/>
    <w:rsid w:val="1B52F62F"/>
    <w:rsid w:val="1B8248A6"/>
    <w:rsid w:val="1C36BEA5"/>
    <w:rsid w:val="1CD8D16C"/>
    <w:rsid w:val="1D7F5006"/>
    <w:rsid w:val="1DB02FE8"/>
    <w:rsid w:val="1E8F44D0"/>
    <w:rsid w:val="1F66E4A7"/>
    <w:rsid w:val="201843FC"/>
    <w:rsid w:val="206CFB9C"/>
    <w:rsid w:val="213416DB"/>
    <w:rsid w:val="223BA81F"/>
    <w:rsid w:val="228D429A"/>
    <w:rsid w:val="22FF1505"/>
    <w:rsid w:val="233F67D0"/>
    <w:rsid w:val="2416DC05"/>
    <w:rsid w:val="2422F08A"/>
    <w:rsid w:val="24D2537E"/>
    <w:rsid w:val="24FEE834"/>
    <w:rsid w:val="26E11D64"/>
    <w:rsid w:val="2725DFFB"/>
    <w:rsid w:val="2744DFC7"/>
    <w:rsid w:val="275DB790"/>
    <w:rsid w:val="28973B73"/>
    <w:rsid w:val="28A6A1AA"/>
    <w:rsid w:val="28FC1F77"/>
    <w:rsid w:val="297746A6"/>
    <w:rsid w:val="298C6D13"/>
    <w:rsid w:val="29B2079B"/>
    <w:rsid w:val="2A323C22"/>
    <w:rsid w:val="2A701675"/>
    <w:rsid w:val="2ADB45E9"/>
    <w:rsid w:val="2B9EBFF0"/>
    <w:rsid w:val="2CC82AA0"/>
    <w:rsid w:val="2CDC1E14"/>
    <w:rsid w:val="2CDD9EA7"/>
    <w:rsid w:val="2F372E1A"/>
    <w:rsid w:val="2F9F1814"/>
    <w:rsid w:val="30D6ACD9"/>
    <w:rsid w:val="30EE08FF"/>
    <w:rsid w:val="30FA4243"/>
    <w:rsid w:val="3197269E"/>
    <w:rsid w:val="31E356F0"/>
    <w:rsid w:val="334F3B2C"/>
    <w:rsid w:val="3399862A"/>
    <w:rsid w:val="33CB7768"/>
    <w:rsid w:val="33DCF8A2"/>
    <w:rsid w:val="33FEA9FD"/>
    <w:rsid w:val="3611CBBE"/>
    <w:rsid w:val="36AED954"/>
    <w:rsid w:val="3713A1ED"/>
    <w:rsid w:val="37B94958"/>
    <w:rsid w:val="387130CC"/>
    <w:rsid w:val="387BB0B6"/>
    <w:rsid w:val="3916AE9F"/>
    <w:rsid w:val="39C7D873"/>
    <w:rsid w:val="39ECCD08"/>
    <w:rsid w:val="3A060634"/>
    <w:rsid w:val="3AC2C937"/>
    <w:rsid w:val="3B204D2B"/>
    <w:rsid w:val="3B29EBA7"/>
    <w:rsid w:val="3CE387FC"/>
    <w:rsid w:val="3E76D532"/>
    <w:rsid w:val="3EAA9EAA"/>
    <w:rsid w:val="3F748069"/>
    <w:rsid w:val="3FD5DD1C"/>
    <w:rsid w:val="40376A27"/>
    <w:rsid w:val="404A4D0C"/>
    <w:rsid w:val="404BD624"/>
    <w:rsid w:val="414AD7A3"/>
    <w:rsid w:val="41F4AA44"/>
    <w:rsid w:val="4317406F"/>
    <w:rsid w:val="439B4740"/>
    <w:rsid w:val="4470D41B"/>
    <w:rsid w:val="44BCB3D4"/>
    <w:rsid w:val="45B1958C"/>
    <w:rsid w:val="45F6D650"/>
    <w:rsid w:val="46331D75"/>
    <w:rsid w:val="464ED32B"/>
    <w:rsid w:val="47DB6C40"/>
    <w:rsid w:val="487D6E5A"/>
    <w:rsid w:val="48D0BEE5"/>
    <w:rsid w:val="491FAFDD"/>
    <w:rsid w:val="4B2BA75D"/>
    <w:rsid w:val="4B5FFC01"/>
    <w:rsid w:val="4B785B9F"/>
    <w:rsid w:val="4D0AD6B0"/>
    <w:rsid w:val="4D8FB0CC"/>
    <w:rsid w:val="4ED447B5"/>
    <w:rsid w:val="4FB9EEB5"/>
    <w:rsid w:val="4FF7909C"/>
    <w:rsid w:val="500D3F00"/>
    <w:rsid w:val="511BBECA"/>
    <w:rsid w:val="516B5F96"/>
    <w:rsid w:val="5206C0F8"/>
    <w:rsid w:val="56635827"/>
    <w:rsid w:val="5713531B"/>
    <w:rsid w:val="5741F5E3"/>
    <w:rsid w:val="576E2BCA"/>
    <w:rsid w:val="5793509D"/>
    <w:rsid w:val="58AB61E5"/>
    <w:rsid w:val="599AF8E9"/>
    <w:rsid w:val="5AA7E439"/>
    <w:rsid w:val="5B0A8275"/>
    <w:rsid w:val="5B18A4DE"/>
    <w:rsid w:val="5B7EB591"/>
    <w:rsid w:val="5BDE6175"/>
    <w:rsid w:val="5BF7E686"/>
    <w:rsid w:val="5C45E3AE"/>
    <w:rsid w:val="5C7DBE13"/>
    <w:rsid w:val="5DD4C22E"/>
    <w:rsid w:val="5DE12ED6"/>
    <w:rsid w:val="5DF0F462"/>
    <w:rsid w:val="5E3DC531"/>
    <w:rsid w:val="5FC12657"/>
    <w:rsid w:val="5FE1B075"/>
    <w:rsid w:val="610111A2"/>
    <w:rsid w:val="6124ABF4"/>
    <w:rsid w:val="61FCB0E3"/>
    <w:rsid w:val="62A5144B"/>
    <w:rsid w:val="63A8ED56"/>
    <w:rsid w:val="642D5EB9"/>
    <w:rsid w:val="643B7961"/>
    <w:rsid w:val="649A829E"/>
    <w:rsid w:val="65DCB50D"/>
    <w:rsid w:val="67426C71"/>
    <w:rsid w:val="67AE8B33"/>
    <w:rsid w:val="682073B4"/>
    <w:rsid w:val="698A9CFD"/>
    <w:rsid w:val="69998AB2"/>
    <w:rsid w:val="69B90A39"/>
    <w:rsid w:val="6A248EDB"/>
    <w:rsid w:val="6A500911"/>
    <w:rsid w:val="6B7FB68B"/>
    <w:rsid w:val="6C0ECA2B"/>
    <w:rsid w:val="6C40B007"/>
    <w:rsid w:val="6C89E7AF"/>
    <w:rsid w:val="6D988598"/>
    <w:rsid w:val="6E2B5B9D"/>
    <w:rsid w:val="6F696C1D"/>
    <w:rsid w:val="6FE8D8E1"/>
    <w:rsid w:val="70326D53"/>
    <w:rsid w:val="70EA5452"/>
    <w:rsid w:val="717AF64F"/>
    <w:rsid w:val="718112D5"/>
    <w:rsid w:val="71DD11AA"/>
    <w:rsid w:val="72A6C153"/>
    <w:rsid w:val="72F1E88A"/>
    <w:rsid w:val="7304C64D"/>
    <w:rsid w:val="73311D8C"/>
    <w:rsid w:val="7397BB4B"/>
    <w:rsid w:val="73F9BA3F"/>
    <w:rsid w:val="74B1ACB6"/>
    <w:rsid w:val="74F1F1D7"/>
    <w:rsid w:val="755A2499"/>
    <w:rsid w:val="755DF64C"/>
    <w:rsid w:val="76165637"/>
    <w:rsid w:val="761E7011"/>
    <w:rsid w:val="767D79A0"/>
    <w:rsid w:val="76AE6239"/>
    <w:rsid w:val="76B082CD"/>
    <w:rsid w:val="76FE6266"/>
    <w:rsid w:val="77A56AC8"/>
    <w:rsid w:val="77C559AD"/>
    <w:rsid w:val="77D14D38"/>
    <w:rsid w:val="77F1187B"/>
    <w:rsid w:val="78332AD1"/>
    <w:rsid w:val="7844F8BD"/>
    <w:rsid w:val="79016305"/>
    <w:rsid w:val="7A05142F"/>
    <w:rsid w:val="7A1445DC"/>
    <w:rsid w:val="7A1CDACB"/>
    <w:rsid w:val="7B015B22"/>
    <w:rsid w:val="7B0B1552"/>
    <w:rsid w:val="7B9163D4"/>
    <w:rsid w:val="7BB69F4E"/>
    <w:rsid w:val="7C8195D5"/>
    <w:rsid w:val="7D08F9F1"/>
    <w:rsid w:val="7D52719A"/>
    <w:rsid w:val="7E63CF55"/>
    <w:rsid w:val="7E7AC24D"/>
    <w:rsid w:val="7E96FF9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0812BD"/>
  <w15:docId w15:val="{9B70BF73-1144-4123-AEEA-EE932A7C6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744D"/>
    <w:pPr>
      <w:spacing w:after="0" w:line="240" w:lineRule="auto"/>
    </w:pPr>
    <w:rPr>
      <w:rFonts w:ascii="Times New Roman" w:hAnsi="Times New Roman" w:cs="Times New Roman"/>
    </w:rPr>
  </w:style>
  <w:style w:type="paragraph" w:styleId="Heading1">
    <w:name w:val="heading 1"/>
    <w:basedOn w:val="Normal"/>
    <w:next w:val="Normal"/>
    <w:link w:val="Heading1Char"/>
    <w:uiPriority w:val="9"/>
    <w:qFormat/>
    <w:rsid w:val="00852586"/>
    <w:pPr>
      <w:keepNext/>
      <w:keepLines/>
      <w:spacing w:before="240" w:after="240"/>
      <w:outlineLvl w:val="0"/>
    </w:pPr>
    <w:rPr>
      <w:rFonts w:eastAsiaTheme="majorEastAsia"/>
      <w:b/>
      <w:sz w:val="24"/>
      <w:szCs w:val="24"/>
    </w:rPr>
  </w:style>
  <w:style w:type="paragraph" w:styleId="Heading2">
    <w:name w:val="heading 2"/>
    <w:basedOn w:val="Normal"/>
    <w:next w:val="Normal"/>
    <w:link w:val="Heading2Char"/>
    <w:uiPriority w:val="9"/>
    <w:unhideWhenUsed/>
    <w:qFormat/>
    <w:rsid w:val="00842B7D"/>
    <w:pPr>
      <w:spacing w:before="240" w:after="120"/>
      <w:outlineLvl w:val="1"/>
    </w:pPr>
    <w:rPr>
      <w:sz w:val="24"/>
      <w:szCs w:val="24"/>
      <w:u w:val="single"/>
    </w:rPr>
  </w:style>
  <w:style w:type="paragraph" w:styleId="Heading3">
    <w:name w:val="heading 3"/>
    <w:basedOn w:val="Normal"/>
    <w:next w:val="Normal"/>
    <w:link w:val="Heading3Char"/>
    <w:uiPriority w:val="9"/>
    <w:unhideWhenUsed/>
    <w:qFormat/>
    <w:rsid w:val="006F00A0"/>
    <w:pPr>
      <w:keepNext/>
      <w:keepLines/>
      <w:spacing w:before="120" w:after="60"/>
      <w:outlineLvl w:val="2"/>
    </w:pPr>
    <w:rPr>
      <w:rFonts w:eastAsiaTheme="majorEastAsia"/>
      <w:i/>
    </w:rPr>
  </w:style>
  <w:style w:type="paragraph" w:styleId="Heading4">
    <w:name w:val="heading 4"/>
    <w:basedOn w:val="Normal"/>
    <w:next w:val="Normal"/>
    <w:link w:val="Heading4Char"/>
    <w:uiPriority w:val="9"/>
    <w:unhideWhenUsed/>
    <w:qFormat/>
    <w:rsid w:val="00710843"/>
    <w:pPr>
      <w:keepNext/>
      <w:keepLines/>
      <w:spacing w:before="120" w:after="60"/>
      <w:ind w:left="720" w:hanging="360"/>
      <w:outlineLvl w:val="3"/>
    </w:pPr>
    <w:rPr>
      <w:rFonts w:asciiTheme="majorHAnsi" w:eastAsiaTheme="majorEastAsia" w:hAnsiTheme="majorHAnsi" w:cstheme="majorBidi"/>
      <w:i/>
      <w:iCs/>
      <w:color w:val="ED7D31"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F00A0"/>
    <w:rPr>
      <w:rFonts w:ascii="Times New Roman" w:eastAsiaTheme="majorEastAsia" w:hAnsi="Times New Roman" w:cs="Times New Roman"/>
      <w:i/>
    </w:rPr>
  </w:style>
  <w:style w:type="character" w:customStyle="1" w:styleId="Heading2Char">
    <w:name w:val="Heading 2 Char"/>
    <w:basedOn w:val="DefaultParagraphFont"/>
    <w:link w:val="Heading2"/>
    <w:uiPriority w:val="9"/>
    <w:rsid w:val="00842B7D"/>
    <w:rPr>
      <w:rFonts w:ascii="Times New Roman" w:hAnsi="Times New Roman" w:cs="Times New Roman"/>
      <w:sz w:val="24"/>
      <w:szCs w:val="24"/>
      <w:u w:val="single"/>
    </w:rPr>
  </w:style>
  <w:style w:type="character" w:customStyle="1" w:styleId="Heading1Char">
    <w:name w:val="Heading 1 Char"/>
    <w:basedOn w:val="DefaultParagraphFont"/>
    <w:link w:val="Heading1"/>
    <w:uiPriority w:val="9"/>
    <w:rsid w:val="00852586"/>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710843"/>
    <w:rPr>
      <w:rFonts w:asciiTheme="majorHAnsi" w:eastAsiaTheme="majorEastAsia" w:hAnsiTheme="majorHAnsi" w:cstheme="majorBidi"/>
      <w:i/>
      <w:iCs/>
      <w:color w:val="ED7D31" w:themeColor="accent2"/>
    </w:rPr>
  </w:style>
  <w:style w:type="paragraph" w:styleId="Title">
    <w:name w:val="Title"/>
    <w:basedOn w:val="Normal"/>
    <w:next w:val="Normal"/>
    <w:link w:val="TitleChar"/>
    <w:uiPriority w:val="10"/>
    <w:qFormat/>
    <w:rsid w:val="00930815"/>
    <w:pPr>
      <w:contextualSpacing/>
      <w:jc w:val="center"/>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930815"/>
    <w:rPr>
      <w:rFonts w:asciiTheme="majorHAnsi" w:eastAsiaTheme="majorEastAsia" w:hAnsiTheme="majorHAnsi" w:cstheme="majorBidi"/>
      <w:b/>
      <w:spacing w:val="-10"/>
      <w:kern w:val="28"/>
      <w:sz w:val="28"/>
      <w:szCs w:val="56"/>
    </w:rPr>
  </w:style>
  <w:style w:type="paragraph" w:styleId="Subtitle">
    <w:name w:val="Subtitle"/>
    <w:basedOn w:val="Normal"/>
    <w:next w:val="Normal"/>
    <w:link w:val="SubtitleChar"/>
    <w:uiPriority w:val="11"/>
    <w:qFormat/>
    <w:rsid w:val="00930815"/>
    <w:pPr>
      <w:numPr>
        <w:ilvl w:val="1"/>
      </w:numPr>
      <w:jc w:val="cente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30815"/>
    <w:rPr>
      <w:rFonts w:eastAsiaTheme="minorEastAsia"/>
      <w:color w:val="5A5A5A" w:themeColor="text1" w:themeTint="A5"/>
      <w:spacing w:val="15"/>
    </w:rPr>
  </w:style>
  <w:style w:type="character" w:styleId="IntenseEmphasis">
    <w:name w:val="Intense Emphasis"/>
    <w:basedOn w:val="DefaultParagraphFont"/>
    <w:uiPriority w:val="21"/>
    <w:qFormat/>
    <w:rsid w:val="00930815"/>
    <w:rPr>
      <w:rFonts w:asciiTheme="minorHAnsi" w:hAnsiTheme="minorHAnsi"/>
      <w:b/>
      <w:i/>
      <w:iCs/>
      <w:color w:val="2E74B5" w:themeColor="accent5" w:themeShade="BF"/>
      <w:sz w:val="22"/>
    </w:rPr>
  </w:style>
  <w:style w:type="character" w:styleId="Emphasis">
    <w:name w:val="Emphasis"/>
    <w:basedOn w:val="DefaultParagraphFont"/>
    <w:uiPriority w:val="20"/>
    <w:qFormat/>
    <w:rsid w:val="00930815"/>
    <w:rPr>
      <w:rFonts w:asciiTheme="minorHAnsi" w:hAnsiTheme="minorHAnsi"/>
      <w:b/>
      <w:i/>
      <w:iCs/>
      <w:color w:val="auto"/>
      <w:sz w:val="22"/>
    </w:rPr>
  </w:style>
  <w:style w:type="paragraph" w:styleId="Quote">
    <w:name w:val="Quote"/>
    <w:basedOn w:val="Normal"/>
    <w:next w:val="Normal"/>
    <w:link w:val="QuoteChar"/>
    <w:uiPriority w:val="29"/>
    <w:qFormat/>
    <w:rsid w:val="00930815"/>
    <w:pPr>
      <w:spacing w:before="120"/>
      <w:ind w:left="864" w:right="864"/>
      <w:jc w:val="center"/>
    </w:pPr>
    <w:rPr>
      <w:i/>
      <w:iCs/>
      <w:color w:val="404040" w:themeColor="text1" w:themeTint="BF"/>
    </w:rPr>
  </w:style>
  <w:style w:type="character" w:customStyle="1" w:styleId="QuoteChar">
    <w:name w:val="Quote Char"/>
    <w:basedOn w:val="DefaultParagraphFont"/>
    <w:link w:val="Quote"/>
    <w:uiPriority w:val="29"/>
    <w:rsid w:val="00930815"/>
    <w:rPr>
      <w:i/>
      <w:iCs/>
      <w:color w:val="404040" w:themeColor="text1" w:themeTint="BF"/>
    </w:rPr>
  </w:style>
  <w:style w:type="paragraph" w:customStyle="1" w:styleId="TableTitle">
    <w:name w:val="Table Title"/>
    <w:basedOn w:val="Heading1"/>
    <w:link w:val="TableTitleChar"/>
    <w:autoRedefine/>
    <w:qFormat/>
    <w:rsid w:val="00C47ED7"/>
    <w:pPr>
      <w:spacing w:after="120"/>
    </w:pPr>
    <w:rPr>
      <w:b w:val="0"/>
      <w:bCs/>
    </w:rPr>
  </w:style>
  <w:style w:type="character" w:customStyle="1" w:styleId="TableTitleChar">
    <w:name w:val="Table Title Char"/>
    <w:basedOn w:val="DefaultParagraphFont"/>
    <w:link w:val="TableTitle"/>
    <w:rsid w:val="00C47ED7"/>
    <w:rPr>
      <w:rFonts w:ascii="Times New Roman" w:eastAsiaTheme="majorEastAsia" w:hAnsi="Times New Roman" w:cs="Times New Roman"/>
      <w:bCs/>
      <w:sz w:val="24"/>
      <w:szCs w:val="24"/>
    </w:rPr>
  </w:style>
  <w:style w:type="table" w:styleId="ListTable3-Accent5">
    <w:name w:val="List Table 3 Accent 5"/>
    <w:basedOn w:val="TableNormal"/>
    <w:uiPriority w:val="48"/>
    <w:rsid w:val="0093081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pPr>
        <w:jc w:val="center"/>
      </w:pPr>
      <w:rPr>
        <w:rFonts w:asciiTheme="majorHAnsi" w:hAnsiTheme="majorHAnsi"/>
        <w:b/>
        <w:bCs/>
        <w:color w:val="FFFFFF" w:themeColor="background1"/>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shd w:val="clear" w:color="auto" w:fill="2E74B5" w:themeFill="accent5" w:themeFillShade="BF"/>
        <w:vAlign w:val="bottom"/>
      </w:tcPr>
    </w:tblStylePr>
    <w:tblStylePr w:type="lastRow">
      <w:rPr>
        <w:rFonts w:asciiTheme="majorHAnsi" w:hAnsiTheme="majorHAnsi"/>
        <w:b/>
        <w:bCs/>
        <w:sz w:val="22"/>
      </w:rPr>
      <w:tblPr/>
      <w:tcPr>
        <w:tcBorders>
          <w:top w:val="nil"/>
          <w:left w:val="nil"/>
          <w:bottom w:val="nil"/>
          <w:right w:val="nil"/>
          <w:insideH w:val="nil"/>
          <w:insideV w:val="nil"/>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val="0"/>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pPr>
        <w:jc w:val="left"/>
      </w:pPr>
      <w:rPr>
        <w:rFonts w:asciiTheme="majorHAnsi" w:hAnsiTheme="majorHAnsi"/>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tcPr>
    </w:tblStylePr>
    <w:tblStylePr w:type="band2Horz">
      <w:pPr>
        <w:jc w:val="left"/>
      </w:pPr>
      <w:rPr>
        <w:rFonts w:asciiTheme="majorHAnsi" w:hAnsiTheme="majorHAnsi"/>
        <w:sz w:val="22"/>
      </w:rPr>
      <w:tblPr/>
      <w:tcPr>
        <w:tcBorders>
          <w:top w:val="single" w:sz="4" w:space="0" w:color="2E74B5" w:themeColor="accent5" w:themeShade="BF"/>
          <w:left w:val="single" w:sz="4" w:space="0" w:color="2E74B5" w:themeColor="accent5" w:themeShade="BF"/>
          <w:bottom w:val="single" w:sz="4" w:space="0" w:color="2E74B5" w:themeColor="accent5" w:themeShade="BF"/>
          <w:right w:val="single" w:sz="4" w:space="0" w:color="2E74B5" w:themeColor="accent5" w:themeShade="BF"/>
          <w:insideH w:val="single" w:sz="4" w:space="0" w:color="2E74B5" w:themeColor="accent5" w:themeShade="BF"/>
          <w:insideV w:val="single" w:sz="4" w:space="0" w:color="2E74B5" w:themeColor="accent5" w:themeShade="BF"/>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styleId="ListParagraph">
    <w:name w:val="List Paragraph"/>
    <w:basedOn w:val="Normal"/>
    <w:link w:val="ListParagraphChar"/>
    <w:uiPriority w:val="34"/>
    <w:qFormat/>
    <w:rsid w:val="00883582"/>
    <w:pPr>
      <w:ind w:left="720"/>
      <w:contextualSpacing/>
    </w:pPr>
  </w:style>
  <w:style w:type="paragraph" w:styleId="BalloonText">
    <w:name w:val="Balloon Text"/>
    <w:basedOn w:val="Normal"/>
    <w:link w:val="BalloonTextChar"/>
    <w:uiPriority w:val="99"/>
    <w:semiHidden/>
    <w:unhideWhenUsed/>
    <w:rsid w:val="001A33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3AA"/>
    <w:rPr>
      <w:rFonts w:ascii="Segoe UI" w:hAnsi="Segoe UI" w:cs="Segoe UI"/>
      <w:sz w:val="18"/>
      <w:szCs w:val="18"/>
    </w:rPr>
  </w:style>
  <w:style w:type="character" w:styleId="CommentReference">
    <w:name w:val="annotation reference"/>
    <w:basedOn w:val="DefaultParagraphFont"/>
    <w:uiPriority w:val="99"/>
    <w:semiHidden/>
    <w:unhideWhenUsed/>
    <w:rsid w:val="00F9543C"/>
    <w:rPr>
      <w:sz w:val="16"/>
      <w:szCs w:val="16"/>
    </w:rPr>
  </w:style>
  <w:style w:type="paragraph" w:styleId="CommentText">
    <w:name w:val="annotation text"/>
    <w:basedOn w:val="Normal"/>
    <w:link w:val="CommentTextChar"/>
    <w:uiPriority w:val="99"/>
    <w:unhideWhenUsed/>
    <w:rsid w:val="00F9543C"/>
    <w:rPr>
      <w:sz w:val="20"/>
      <w:szCs w:val="20"/>
    </w:rPr>
  </w:style>
  <w:style w:type="character" w:customStyle="1" w:styleId="CommentTextChar">
    <w:name w:val="Comment Text Char"/>
    <w:basedOn w:val="DefaultParagraphFont"/>
    <w:link w:val="CommentText"/>
    <w:uiPriority w:val="99"/>
    <w:rsid w:val="00F9543C"/>
    <w:rPr>
      <w:sz w:val="20"/>
      <w:szCs w:val="20"/>
    </w:rPr>
  </w:style>
  <w:style w:type="paragraph" w:styleId="CommentSubject">
    <w:name w:val="annotation subject"/>
    <w:basedOn w:val="CommentText"/>
    <w:next w:val="CommentText"/>
    <w:link w:val="CommentSubjectChar"/>
    <w:uiPriority w:val="99"/>
    <w:semiHidden/>
    <w:unhideWhenUsed/>
    <w:rsid w:val="00F9543C"/>
    <w:rPr>
      <w:b/>
      <w:bCs/>
    </w:rPr>
  </w:style>
  <w:style w:type="character" w:customStyle="1" w:styleId="CommentSubjectChar">
    <w:name w:val="Comment Subject Char"/>
    <w:basedOn w:val="CommentTextChar"/>
    <w:link w:val="CommentSubject"/>
    <w:uiPriority w:val="99"/>
    <w:semiHidden/>
    <w:rsid w:val="00F9543C"/>
    <w:rPr>
      <w:b/>
      <w:bCs/>
      <w:sz w:val="20"/>
      <w:szCs w:val="20"/>
    </w:rPr>
  </w:style>
  <w:style w:type="table" w:styleId="TableGrid">
    <w:name w:val="Table Grid"/>
    <w:basedOn w:val="TableNormal"/>
    <w:uiPriority w:val="39"/>
    <w:rsid w:val="00912B6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Caption"/>
    <w:rsid w:val="00C1491E"/>
    <w:pPr>
      <w:suppressLineNumbers/>
      <w:suppressAutoHyphens/>
      <w:spacing w:before="120" w:after="120"/>
    </w:pPr>
    <w:rPr>
      <w:rFonts w:ascii="Times" w:eastAsia="Noto Serif CJK SC" w:hAnsi="Times" w:cs="Lohit Devanagari"/>
      <w:color w:val="auto"/>
      <w:kern w:val="2"/>
      <w:sz w:val="24"/>
      <w:szCs w:val="24"/>
      <w:lang w:eastAsia="zh-CN" w:bidi="hi-IN"/>
    </w:rPr>
  </w:style>
  <w:style w:type="paragraph" w:styleId="Caption">
    <w:name w:val="caption"/>
    <w:basedOn w:val="Normal"/>
    <w:next w:val="Normal"/>
    <w:uiPriority w:val="35"/>
    <w:unhideWhenUsed/>
    <w:qFormat/>
    <w:rsid w:val="00C1491E"/>
    <w:pPr>
      <w:spacing w:after="200"/>
    </w:pPr>
    <w:rPr>
      <w:i/>
      <w:iCs/>
      <w:color w:val="44546A" w:themeColor="text2"/>
      <w:sz w:val="18"/>
      <w:szCs w:val="18"/>
    </w:rPr>
  </w:style>
  <w:style w:type="paragraph" w:styleId="Header">
    <w:name w:val="header"/>
    <w:basedOn w:val="Normal"/>
    <w:link w:val="HeaderChar"/>
    <w:uiPriority w:val="99"/>
    <w:unhideWhenUsed/>
    <w:rsid w:val="00AD6DA0"/>
    <w:pPr>
      <w:tabs>
        <w:tab w:val="center" w:pos="4680"/>
        <w:tab w:val="right" w:pos="9360"/>
      </w:tabs>
    </w:pPr>
  </w:style>
  <w:style w:type="character" w:customStyle="1" w:styleId="HeaderChar">
    <w:name w:val="Header Char"/>
    <w:basedOn w:val="DefaultParagraphFont"/>
    <w:link w:val="Header"/>
    <w:uiPriority w:val="99"/>
    <w:rsid w:val="00AD6DA0"/>
  </w:style>
  <w:style w:type="paragraph" w:styleId="Footer">
    <w:name w:val="footer"/>
    <w:basedOn w:val="Normal"/>
    <w:link w:val="FooterChar"/>
    <w:uiPriority w:val="99"/>
    <w:unhideWhenUsed/>
    <w:rsid w:val="00AD6DA0"/>
    <w:pPr>
      <w:tabs>
        <w:tab w:val="center" w:pos="4680"/>
        <w:tab w:val="right" w:pos="9360"/>
      </w:tabs>
    </w:pPr>
  </w:style>
  <w:style w:type="character" w:customStyle="1" w:styleId="FooterChar">
    <w:name w:val="Footer Char"/>
    <w:basedOn w:val="DefaultParagraphFont"/>
    <w:link w:val="Footer"/>
    <w:uiPriority w:val="99"/>
    <w:rsid w:val="00AD6DA0"/>
  </w:style>
  <w:style w:type="character" w:styleId="Hyperlink">
    <w:name w:val="Hyperlink"/>
    <w:basedOn w:val="DefaultParagraphFont"/>
    <w:uiPriority w:val="99"/>
    <w:unhideWhenUsed/>
    <w:rsid w:val="00810158"/>
    <w:rPr>
      <w:color w:val="0563C1" w:themeColor="hyperlink"/>
      <w:u w:val="single"/>
    </w:rPr>
  </w:style>
  <w:style w:type="table" w:styleId="ListTable3-Accent1">
    <w:name w:val="List Table 3 Accent 1"/>
    <w:basedOn w:val="TableNormal"/>
    <w:uiPriority w:val="48"/>
    <w:rsid w:val="00F95F86"/>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PlainTable2">
    <w:name w:val="Plain Table 2"/>
    <w:basedOn w:val="TableNormal"/>
    <w:uiPriority w:val="42"/>
    <w:rsid w:val="004E3B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unhideWhenUsed/>
    <w:rsid w:val="00C63FF5"/>
    <w:rPr>
      <w:color w:val="605E5C"/>
      <w:shd w:val="clear" w:color="auto" w:fill="E1DFDD"/>
    </w:rPr>
  </w:style>
  <w:style w:type="paragraph" w:customStyle="1" w:styleId="EndNoteBibliographyTitle">
    <w:name w:val="EndNote Bibliography Title"/>
    <w:basedOn w:val="Normal"/>
    <w:link w:val="EndNoteBibliographyTitleChar"/>
    <w:rsid w:val="00DF1FB3"/>
    <w:pPr>
      <w:jc w:val="center"/>
    </w:pPr>
    <w:rPr>
      <w:noProof/>
    </w:rPr>
  </w:style>
  <w:style w:type="character" w:customStyle="1" w:styleId="ListParagraphChar">
    <w:name w:val="List Paragraph Char"/>
    <w:basedOn w:val="DefaultParagraphFont"/>
    <w:link w:val="ListParagraph"/>
    <w:uiPriority w:val="34"/>
    <w:rsid w:val="00DF1FB3"/>
    <w:rPr>
      <w:rFonts w:ascii="Times New Roman" w:hAnsi="Times New Roman" w:cs="Times New Roman"/>
    </w:rPr>
  </w:style>
  <w:style w:type="character" w:customStyle="1" w:styleId="EndNoteBibliographyTitleChar">
    <w:name w:val="EndNote Bibliography Title Char"/>
    <w:basedOn w:val="ListParagraphChar"/>
    <w:link w:val="EndNoteBibliographyTitle"/>
    <w:rsid w:val="00DF1FB3"/>
    <w:rPr>
      <w:rFonts w:ascii="Times New Roman" w:hAnsi="Times New Roman" w:cs="Times New Roman"/>
      <w:noProof/>
    </w:rPr>
  </w:style>
  <w:style w:type="paragraph" w:customStyle="1" w:styleId="EndNoteBibliography">
    <w:name w:val="EndNote Bibliography"/>
    <w:basedOn w:val="Normal"/>
    <w:link w:val="EndNoteBibliographyChar"/>
    <w:rsid w:val="0089698D"/>
    <w:rPr>
      <w:noProof/>
      <w:szCs w:val="24"/>
    </w:rPr>
  </w:style>
  <w:style w:type="character" w:customStyle="1" w:styleId="EndNoteBibliographyChar">
    <w:name w:val="EndNote Bibliography Char"/>
    <w:basedOn w:val="ListParagraphChar"/>
    <w:link w:val="EndNoteBibliography"/>
    <w:rsid w:val="0089698D"/>
    <w:rPr>
      <w:rFonts w:ascii="Times New Roman" w:hAnsi="Times New Roman" w:cs="Times New Roman"/>
      <w:noProof/>
      <w:szCs w:val="24"/>
    </w:rPr>
  </w:style>
  <w:style w:type="paragraph" w:styleId="Revision">
    <w:name w:val="Revision"/>
    <w:hidden/>
    <w:uiPriority w:val="99"/>
    <w:semiHidden/>
    <w:rsid w:val="00A9090C"/>
    <w:pPr>
      <w:spacing w:after="0" w:line="240" w:lineRule="auto"/>
    </w:pPr>
    <w:rPr>
      <w:rFonts w:ascii="Times New Roman" w:hAnsi="Times New Roman" w:cs="Times New Roman"/>
    </w:rPr>
  </w:style>
  <w:style w:type="paragraph" w:customStyle="1" w:styleId="Default">
    <w:name w:val="Default"/>
    <w:rsid w:val="00460A22"/>
    <w:pPr>
      <w:autoSpaceDE w:val="0"/>
      <w:autoSpaceDN w:val="0"/>
      <w:adjustRightInd w:val="0"/>
      <w:spacing w:after="0" w:line="240" w:lineRule="auto"/>
    </w:pPr>
    <w:rPr>
      <w:rFonts w:ascii="Calibri" w:hAnsi="Calibri" w:cs="Calibri"/>
      <w:color w:val="000000"/>
      <w:sz w:val="24"/>
      <w:szCs w:val="24"/>
    </w:rPr>
  </w:style>
  <w:style w:type="paragraph" w:customStyle="1" w:styleId="1-Tabletext">
    <w:name w:val="1-Table text"/>
    <w:basedOn w:val="Normal"/>
    <w:autoRedefine/>
    <w:qFormat/>
    <w:rsid w:val="00174CDF"/>
    <w:rPr>
      <w:rFonts w:ascii="Arial" w:eastAsia="Arial" w:hAnsi="Arial" w:cstheme="minorHAnsi"/>
      <w:sz w:val="18"/>
      <w:szCs w:val="24"/>
      <w:lang w:val="de-AT" w:eastAsia="de-AT"/>
    </w:rPr>
  </w:style>
  <w:style w:type="paragraph" w:customStyle="1" w:styleId="1-TableHeading">
    <w:name w:val="1-Table Heading"/>
    <w:basedOn w:val="Normal"/>
    <w:autoRedefine/>
    <w:qFormat/>
    <w:rsid w:val="00462001"/>
    <w:pPr>
      <w:keepNext/>
      <w:keepLines/>
      <w:jc w:val="center"/>
    </w:pPr>
    <w:rPr>
      <w:rFonts w:ascii="Arial" w:eastAsia="Arial" w:hAnsi="Arial" w:cs="Arial"/>
      <w:b/>
      <w:sz w:val="18"/>
      <w:szCs w:val="18"/>
      <w:lang w:val="de-AT" w:eastAsia="de-AT"/>
    </w:rPr>
  </w:style>
  <w:style w:type="table" w:customStyle="1" w:styleId="BlueTable">
    <w:name w:val="Blue Table"/>
    <w:basedOn w:val="TableNormal"/>
    <w:uiPriority w:val="99"/>
    <w:rsid w:val="00B4578F"/>
    <w:pPr>
      <w:spacing w:after="0" w:line="240" w:lineRule="auto"/>
    </w:pPr>
    <w:rPr>
      <w:rFonts w:ascii="Arial" w:eastAsia="Times New Roman" w:hAnsi="Arial" w:cs="Times New Roman"/>
      <w:sz w:val="20"/>
      <w:szCs w:val="20"/>
    </w:rPr>
    <w:tblPr>
      <w:tblStyleRowBandSize w:val="1"/>
      <w:tblBorders>
        <w:bottom w:val="single" w:sz="4" w:space="0" w:color="0A357E"/>
        <w:insideV w:val="single" w:sz="4" w:space="0" w:color="D9D9D9"/>
      </w:tblBorders>
    </w:tblPr>
    <w:tcPr>
      <w:shd w:val="clear" w:color="auto" w:fill="auto"/>
    </w:tcPr>
    <w:tblStylePr w:type="firstRow">
      <w:tblPr/>
      <w:tcPr>
        <w:tcBorders>
          <w:top w:val="single" w:sz="12" w:space="0" w:color="0A357E"/>
          <w:left w:val="nil"/>
          <w:bottom w:val="single" w:sz="4" w:space="0" w:color="0A357E"/>
          <w:right w:val="nil"/>
          <w:insideH w:val="nil"/>
          <w:insideV w:val="single" w:sz="4" w:space="0" w:color="D9D9D9"/>
          <w:tl2br w:val="nil"/>
          <w:tr2bl w:val="nil"/>
        </w:tcBorders>
        <w:shd w:val="clear" w:color="auto" w:fill="0A357E"/>
      </w:tcPr>
    </w:tblStylePr>
    <w:tblStylePr w:type="lastRow">
      <w:tblPr/>
      <w:tcPr>
        <w:tcBorders>
          <w:bottom w:val="single" w:sz="4" w:space="0" w:color="0A357E"/>
        </w:tcBorders>
        <w:shd w:val="clear" w:color="auto" w:fill="auto"/>
      </w:tcPr>
    </w:tblStylePr>
    <w:tblStylePr w:type="band1Horz">
      <w:tblPr/>
      <w:tcPr>
        <w:tcBorders>
          <w:bottom w:val="single" w:sz="4" w:space="0" w:color="D9D9D9"/>
        </w:tcBorders>
        <w:shd w:val="clear" w:color="auto" w:fill="auto"/>
      </w:tcPr>
    </w:tblStylePr>
    <w:tblStylePr w:type="band2Horz">
      <w:tblPr/>
      <w:tcPr>
        <w:tcBorders>
          <w:top w:val="nil"/>
          <w:left w:val="nil"/>
          <w:bottom w:val="single" w:sz="4" w:space="0" w:color="D9D9D9"/>
          <w:right w:val="nil"/>
          <w:insideH w:val="nil"/>
          <w:insideV w:val="single" w:sz="4" w:space="0" w:color="D9D9D9"/>
          <w:tl2br w:val="nil"/>
          <w:tr2bl w:val="nil"/>
        </w:tcBorders>
        <w:shd w:val="clear" w:color="auto" w:fill="D5E3FB"/>
      </w:tcPr>
    </w:tblStylePr>
  </w:style>
  <w:style w:type="paragraph" w:customStyle="1" w:styleId="FigureTableNote">
    <w:name w:val="Figure Table Note"/>
    <w:basedOn w:val="Normal"/>
    <w:qFormat/>
    <w:rsid w:val="002C31CD"/>
    <w:pPr>
      <w:spacing w:after="360"/>
      <w:contextualSpacing/>
      <w:textAlignment w:val="center"/>
    </w:pPr>
    <w:rPr>
      <w:rFonts w:ascii="Calibri" w:eastAsia="Times New Roman" w:hAnsi="Calibri" w:cs="Calibri"/>
      <w:sz w:val="20"/>
    </w:rPr>
  </w:style>
  <w:style w:type="character" w:customStyle="1" w:styleId="cf01">
    <w:name w:val="cf01"/>
    <w:basedOn w:val="DefaultParagraphFont"/>
    <w:rsid w:val="002C31CD"/>
    <w:rPr>
      <w:rFonts w:ascii="Segoe UI" w:hAnsi="Segoe UI" w:cs="Segoe UI" w:hint="default"/>
      <w:sz w:val="18"/>
      <w:szCs w:val="18"/>
    </w:rPr>
  </w:style>
  <w:style w:type="character" w:styleId="Mention">
    <w:name w:val="Mention"/>
    <w:basedOn w:val="DefaultParagraphFont"/>
    <w:uiPriority w:val="99"/>
    <w:unhideWhenUsed/>
    <w:rsid w:val="00F50E61"/>
    <w:rPr>
      <w:color w:val="2B579A"/>
      <w:shd w:val="clear" w:color="auto" w:fill="E1DFDD"/>
    </w:rPr>
  </w:style>
  <w:style w:type="paragraph" w:customStyle="1" w:styleId="PCORIBody">
    <w:name w:val="PCORI Body"/>
    <w:basedOn w:val="Normal"/>
    <w:link w:val="PCORIBodyChar"/>
    <w:qFormat/>
    <w:rsid w:val="00945DD9"/>
    <w:pPr>
      <w:spacing w:after="240" w:line="360" w:lineRule="auto"/>
      <w:ind w:firstLine="720"/>
    </w:pPr>
    <w:rPr>
      <w:rFonts w:asciiTheme="minorHAnsi" w:hAnsiTheme="minorHAnsi" w:cstheme="minorBidi"/>
      <w:sz w:val="24"/>
      <w:szCs w:val="24"/>
    </w:rPr>
  </w:style>
  <w:style w:type="character" w:customStyle="1" w:styleId="PCORIBodyChar">
    <w:name w:val="PCORI Body Char"/>
    <w:basedOn w:val="DefaultParagraphFont"/>
    <w:link w:val="PCORIBody"/>
    <w:rsid w:val="00945DD9"/>
    <w:rPr>
      <w:sz w:val="24"/>
      <w:szCs w:val="24"/>
    </w:rPr>
  </w:style>
  <w:style w:type="table" w:styleId="ListTable1Light-Accent5">
    <w:name w:val="List Table 1 Light Accent 5"/>
    <w:basedOn w:val="TableNormal"/>
    <w:uiPriority w:val="46"/>
    <w:rsid w:val="00842B7D"/>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extChar">
    <w:name w:val="Text Char"/>
    <w:basedOn w:val="DefaultParagraphFont"/>
    <w:link w:val="Text"/>
    <w:uiPriority w:val="99"/>
    <w:locked/>
    <w:rsid w:val="00D63A03"/>
  </w:style>
  <w:style w:type="paragraph" w:customStyle="1" w:styleId="Text">
    <w:name w:val="Text"/>
    <w:basedOn w:val="Normal"/>
    <w:link w:val="TextChar"/>
    <w:uiPriority w:val="99"/>
    <w:rsid w:val="00D63A03"/>
    <w:pPr>
      <w:spacing w:after="240"/>
    </w:pPr>
    <w:rPr>
      <w:rFonts w:asciiTheme="minorHAnsi" w:hAnsiTheme="minorHAnsi" w:cstheme="minorBidi"/>
    </w:rPr>
  </w:style>
  <w:style w:type="character" w:styleId="FollowedHyperlink">
    <w:name w:val="FollowedHyperlink"/>
    <w:basedOn w:val="DefaultParagraphFont"/>
    <w:uiPriority w:val="99"/>
    <w:semiHidden/>
    <w:unhideWhenUsed/>
    <w:rsid w:val="00D63A03"/>
    <w:rPr>
      <w:color w:val="954F72" w:themeColor="followedHyperlink"/>
      <w:u w:val="single"/>
    </w:rPr>
  </w:style>
  <w:style w:type="paragraph" w:styleId="NoSpacing">
    <w:name w:val="No Spacing"/>
    <w:uiPriority w:val="1"/>
    <w:qFormat/>
    <w:rsid w:val="00D63A03"/>
    <w:pPr>
      <w:spacing w:after="0" w:line="240" w:lineRule="auto"/>
    </w:pPr>
  </w:style>
  <w:style w:type="table" w:customStyle="1" w:styleId="TableGrid11">
    <w:name w:val="Table Grid11"/>
    <w:basedOn w:val="TableNormal"/>
    <w:next w:val="TableGrid"/>
    <w:uiPriority w:val="59"/>
    <w:rsid w:val="00D63A03"/>
    <w:pPr>
      <w:widowControl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D63A03"/>
    <w:pPr>
      <w:spacing w:before="100" w:beforeAutospacing="1" w:after="100" w:afterAutospacing="1"/>
    </w:pPr>
    <w:rPr>
      <w:rFonts w:eastAsia="Times New Roman"/>
      <w:sz w:val="24"/>
      <w:szCs w:val="24"/>
    </w:rPr>
  </w:style>
  <w:style w:type="character" w:customStyle="1" w:styleId="normaltextrun">
    <w:name w:val="normaltextrun"/>
    <w:basedOn w:val="DefaultParagraphFont"/>
    <w:rsid w:val="00D63A03"/>
  </w:style>
  <w:style w:type="character" w:customStyle="1" w:styleId="eop">
    <w:name w:val="eop"/>
    <w:basedOn w:val="DefaultParagraphFont"/>
    <w:rsid w:val="00D63A03"/>
  </w:style>
  <w:style w:type="character" w:customStyle="1" w:styleId="scxw126348817">
    <w:name w:val="scxw126348817"/>
    <w:basedOn w:val="DefaultParagraphFont"/>
    <w:rsid w:val="00D63A03"/>
  </w:style>
  <w:style w:type="paragraph" w:customStyle="1" w:styleId="aexpertise-heading">
    <w:name w:val="aexpertise-heading"/>
    <w:basedOn w:val="Normal"/>
    <w:qFormat/>
    <w:rsid w:val="00D63A03"/>
    <w:pPr>
      <w:keepNext/>
      <w:framePr w:hSpace="187" w:wrap="around" w:vAnchor="text" w:hAnchor="page" w:x="1" w:y="46"/>
      <w:spacing w:before="40"/>
    </w:pPr>
    <w:rPr>
      <w:rFonts w:ascii="Arial" w:eastAsia="Times New Roman" w:hAnsi="Arial"/>
      <w:b/>
      <w:noProof/>
      <w:color w:val="002E5F"/>
      <w:sz w:val="18"/>
      <w:szCs w:val="20"/>
    </w:rPr>
  </w:style>
  <w:style w:type="paragraph" w:customStyle="1" w:styleId="textbox-text-black-accentbox">
    <w:name w:val="textbox-text-black - accent box"/>
    <w:basedOn w:val="Normal"/>
    <w:qFormat/>
    <w:rsid w:val="00D63A03"/>
    <w:pPr>
      <w:keepNext/>
      <w:tabs>
        <w:tab w:val="center" w:pos="1247"/>
      </w:tabs>
      <w:spacing w:before="40" w:after="360"/>
    </w:pPr>
    <w:rPr>
      <w:rFonts w:ascii="Arial" w:hAnsi="Arial" w:cstheme="minorBidi"/>
      <w:noProof/>
      <w:sz w:val="21"/>
      <w:szCs w:val="18"/>
      <w:lang w:eastAsia="zh-CN"/>
    </w:rPr>
  </w:style>
  <w:style w:type="table" w:styleId="GridTable4-Accent1">
    <w:name w:val="Grid Table 4 Accent 1"/>
    <w:basedOn w:val="TableNormal"/>
    <w:uiPriority w:val="49"/>
    <w:rsid w:val="00D63A0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ighlight">
    <w:name w:val="highlight"/>
    <w:basedOn w:val="DefaultParagraphFont"/>
    <w:rsid w:val="00D63A03"/>
  </w:style>
  <w:style w:type="paragraph" w:customStyle="1" w:styleId="1-CoverTitle">
    <w:name w:val="1-Cover Title"/>
    <w:basedOn w:val="Normal"/>
    <w:qFormat/>
    <w:rsid w:val="00D63A03"/>
    <w:pPr>
      <w:suppressAutoHyphens/>
      <w:spacing w:after="480" w:line="192" w:lineRule="auto"/>
    </w:pPr>
    <w:rPr>
      <w:rFonts w:ascii="Open Sans" w:hAnsi="Open Sans" w:cs="Open Sans"/>
      <w:color w:val="267D9E"/>
      <w:spacing w:val="-3"/>
      <w:sz w:val="52"/>
      <w:szCs w:val="52"/>
    </w:rPr>
  </w:style>
  <w:style w:type="paragraph" w:customStyle="1" w:styleId="1-CoverAuthors">
    <w:name w:val="1-Cover Authors"/>
    <w:basedOn w:val="1-CoverTitle"/>
    <w:qFormat/>
    <w:rsid w:val="00D63A03"/>
    <w:pPr>
      <w:spacing w:after="360" w:line="288" w:lineRule="auto"/>
      <w:contextualSpacing/>
    </w:pPr>
    <w:rPr>
      <w:b/>
      <w:sz w:val="20"/>
      <w:szCs w:val="20"/>
    </w:rPr>
  </w:style>
  <w:style w:type="paragraph" w:customStyle="1" w:styleId="1-Covertext">
    <w:name w:val="1-Cover text"/>
    <w:basedOn w:val="Normal"/>
    <w:qFormat/>
    <w:rsid w:val="00D63A03"/>
    <w:rPr>
      <w:rFonts w:ascii="Calibri" w:eastAsia="Times New Roman" w:hAnsi="Calibri"/>
      <w:sz w:val="24"/>
      <w:szCs w:val="24"/>
    </w:rPr>
  </w:style>
  <w:style w:type="paragraph" w:customStyle="1" w:styleId="1-Covertext2">
    <w:name w:val="1-Cover text 2"/>
    <w:basedOn w:val="1-Covertext"/>
    <w:qFormat/>
    <w:rsid w:val="00D63A03"/>
    <w:rPr>
      <w:rFonts w:eastAsia="Calibri"/>
      <w:b/>
    </w:rPr>
  </w:style>
  <w:style w:type="character" w:customStyle="1" w:styleId="1-eop">
    <w:name w:val="1-eop"/>
    <w:basedOn w:val="DefaultParagraphFont"/>
    <w:rsid w:val="00D63A03"/>
  </w:style>
  <w:style w:type="paragraph" w:customStyle="1" w:styleId="1-CovertextLast">
    <w:name w:val="1-Cover text Last"/>
    <w:basedOn w:val="1-Covertext"/>
    <w:qFormat/>
    <w:rsid w:val="00D63A03"/>
    <w:pPr>
      <w:spacing w:after="360"/>
    </w:pPr>
  </w:style>
  <w:style w:type="paragraph" w:customStyle="1" w:styleId="1-Covertexthd">
    <w:name w:val="1-Cover text hd"/>
    <w:basedOn w:val="1-Covertext"/>
    <w:qFormat/>
    <w:rsid w:val="00D63A03"/>
    <w:pPr>
      <w:spacing w:after="160"/>
    </w:pPr>
  </w:style>
  <w:style w:type="paragraph" w:customStyle="1" w:styleId="1-eoptext">
    <w:name w:val="1-eop text"/>
    <w:basedOn w:val="Normal"/>
    <w:qFormat/>
    <w:rsid w:val="00D63A03"/>
    <w:rPr>
      <w:rFonts w:ascii="Calibri" w:eastAsia="Times New Roman" w:hAnsi="Calibri" w:cs="Calibri"/>
      <w:szCs w:val="24"/>
    </w:rPr>
  </w:style>
  <w:style w:type="table" w:customStyle="1" w:styleId="TableGrid1">
    <w:name w:val="Table Grid1"/>
    <w:basedOn w:val="TableNormal"/>
    <w:next w:val="TableGrid"/>
    <w:uiPriority w:val="39"/>
    <w:rsid w:val="00D63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D63A0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D63A0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D63A0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TableTitle">
    <w:name w:val="Figure Table Title"/>
    <w:basedOn w:val="Normal"/>
    <w:qFormat/>
    <w:rsid w:val="00D63A03"/>
    <w:pPr>
      <w:keepNext/>
      <w:spacing w:after="160"/>
    </w:pPr>
    <w:rPr>
      <w:rFonts w:asciiTheme="minorHAnsi" w:hAnsiTheme="minorHAnsi" w:cstheme="minorBidi"/>
      <w:b/>
      <w:sz w:val="24"/>
      <w:szCs w:val="24"/>
    </w:rPr>
  </w:style>
  <w:style w:type="paragraph" w:customStyle="1" w:styleId="CM1">
    <w:name w:val="CM1"/>
    <w:basedOn w:val="Normal"/>
    <w:next w:val="Normal"/>
    <w:rsid w:val="00D63A03"/>
    <w:pPr>
      <w:widowControl w:val="0"/>
      <w:autoSpaceDE w:val="0"/>
      <w:autoSpaceDN w:val="0"/>
      <w:adjustRightInd w:val="0"/>
    </w:pPr>
    <w:rPr>
      <w:rFonts w:ascii="Calibri" w:eastAsia="Times New Roman" w:hAnsi="Calibri"/>
      <w:sz w:val="24"/>
      <w:szCs w:val="24"/>
      <w:lang w:val="en-CA" w:eastAsia="en-CA"/>
    </w:rPr>
  </w:style>
  <w:style w:type="paragraph" w:styleId="TOC1">
    <w:name w:val="toc 1"/>
    <w:basedOn w:val="Normal"/>
    <w:next w:val="Normal"/>
    <w:autoRedefine/>
    <w:uiPriority w:val="39"/>
    <w:unhideWhenUsed/>
    <w:rsid w:val="00D63A03"/>
    <w:pPr>
      <w:tabs>
        <w:tab w:val="right" w:leader="dot" w:pos="9350"/>
      </w:tabs>
      <w:spacing w:after="100" w:line="259" w:lineRule="auto"/>
    </w:pPr>
    <w:rPr>
      <w:rFonts w:asciiTheme="minorHAnsi" w:hAnsiTheme="minorHAnsi" w:cstheme="minorBidi"/>
      <w:b/>
      <w:bCs/>
      <w:noProof/>
    </w:rPr>
  </w:style>
  <w:style w:type="paragraph" w:styleId="TOC2">
    <w:name w:val="toc 2"/>
    <w:basedOn w:val="Normal"/>
    <w:next w:val="Normal"/>
    <w:autoRedefine/>
    <w:uiPriority w:val="39"/>
    <w:unhideWhenUsed/>
    <w:rsid w:val="00D63A03"/>
    <w:pPr>
      <w:tabs>
        <w:tab w:val="right" w:leader="dot" w:pos="9350"/>
      </w:tabs>
      <w:spacing w:after="100" w:line="259" w:lineRule="auto"/>
      <w:ind w:left="220"/>
    </w:pPr>
    <w:rPr>
      <w:rFonts w:asciiTheme="minorHAnsi" w:hAnsiTheme="minorHAnsi" w:cstheme="minorBidi"/>
    </w:rPr>
  </w:style>
  <w:style w:type="paragraph" w:styleId="TOC3">
    <w:name w:val="toc 3"/>
    <w:basedOn w:val="Normal"/>
    <w:next w:val="Normal"/>
    <w:autoRedefine/>
    <w:uiPriority w:val="39"/>
    <w:unhideWhenUsed/>
    <w:rsid w:val="00D63A03"/>
    <w:pPr>
      <w:tabs>
        <w:tab w:val="right" w:leader="dot" w:pos="9350"/>
      </w:tabs>
      <w:spacing w:after="100" w:line="259" w:lineRule="auto"/>
      <w:ind w:left="440"/>
    </w:pPr>
    <w:rPr>
      <w:rFonts w:asciiTheme="minorHAnsi" w:hAnsiTheme="minorHAnsi" w:cstheme="minorBidi"/>
    </w:rPr>
  </w:style>
  <w:style w:type="paragraph" w:customStyle="1" w:styleId="SummaryBoxText">
    <w:name w:val="Summary_Box_Text"/>
    <w:basedOn w:val="Normal"/>
    <w:qFormat/>
    <w:rsid w:val="00D63A03"/>
    <w:pPr>
      <w:framePr w:hSpace="141" w:wrap="around" w:vAnchor="text" w:hAnchor="text" w:y="1"/>
      <w:spacing w:before="80" w:after="80" w:line="288" w:lineRule="auto"/>
    </w:pPr>
    <w:rPr>
      <w:rFonts w:ascii="Calibri" w:eastAsia="Arial" w:hAnsi="Calibri"/>
      <w:b/>
      <w:sz w:val="24"/>
      <w:szCs w:val="24"/>
    </w:rPr>
  </w:style>
  <w:style w:type="paragraph" w:customStyle="1" w:styleId="SummaryBoxBullet">
    <w:name w:val="Summary_Box_Bullet"/>
    <w:basedOn w:val="SummaryBoxText"/>
    <w:qFormat/>
    <w:rsid w:val="00D63A03"/>
    <w:pPr>
      <w:framePr w:wrap="around"/>
      <w:numPr>
        <w:numId w:val="3"/>
      </w:numPr>
    </w:pPr>
    <w:rPr>
      <w:b w:val="0"/>
    </w:rPr>
  </w:style>
  <w:style w:type="paragraph" w:customStyle="1" w:styleId="TableHeader">
    <w:name w:val="TableHeader"/>
    <w:basedOn w:val="Normal"/>
    <w:autoRedefine/>
    <w:qFormat/>
    <w:rsid w:val="00AD2980"/>
    <w:pPr>
      <w:jc w:val="center"/>
      <w:textAlignment w:val="baseline"/>
    </w:pPr>
    <w:rPr>
      <w:rFonts w:ascii="Arial" w:eastAsia="Times New Roman" w:hAnsi="Arial" w:cstheme="minorHAnsi"/>
      <w:b/>
      <w:bCs/>
      <w:sz w:val="18"/>
      <w:szCs w:val="18"/>
    </w:rPr>
  </w:style>
  <w:style w:type="paragraph" w:customStyle="1" w:styleId="TableText">
    <w:name w:val="Table Text"/>
    <w:basedOn w:val="Normal"/>
    <w:qFormat/>
    <w:rsid w:val="00D63A03"/>
    <w:pPr>
      <w:textAlignment w:val="baseline"/>
    </w:pPr>
    <w:rPr>
      <w:rFonts w:ascii="Calibri" w:eastAsia="Times New Roman" w:hAnsi="Calibri" w:cs="Calibri"/>
      <w:sz w:val="18"/>
      <w:szCs w:val="18"/>
    </w:rPr>
  </w:style>
  <w:style w:type="paragraph" w:styleId="NormalWeb">
    <w:name w:val="Normal (Web)"/>
    <w:basedOn w:val="Normal"/>
    <w:uiPriority w:val="99"/>
    <w:semiHidden/>
    <w:unhideWhenUsed/>
    <w:rsid w:val="00D63A03"/>
    <w:pPr>
      <w:spacing w:before="100" w:beforeAutospacing="1" w:after="100" w:afterAutospacing="1"/>
    </w:pPr>
    <w:rPr>
      <w:rFonts w:eastAsia="Times New Roman"/>
      <w:sz w:val="24"/>
      <w:szCs w:val="24"/>
    </w:rPr>
  </w:style>
  <w:style w:type="character" w:customStyle="1" w:styleId="scxw8685313">
    <w:name w:val="scxw8685313"/>
    <w:basedOn w:val="DefaultParagraphFont"/>
    <w:rsid w:val="00D63A03"/>
  </w:style>
  <w:style w:type="character" w:customStyle="1" w:styleId="scxw2737774">
    <w:name w:val="scxw2737774"/>
    <w:basedOn w:val="DefaultParagraphFont"/>
    <w:rsid w:val="00D63A03"/>
  </w:style>
  <w:style w:type="character" w:customStyle="1" w:styleId="scxw257054166">
    <w:name w:val="scxw257054166"/>
    <w:basedOn w:val="DefaultParagraphFont"/>
    <w:rsid w:val="00D63A03"/>
  </w:style>
  <w:style w:type="character" w:customStyle="1" w:styleId="scxw51792544">
    <w:name w:val="scxw51792544"/>
    <w:basedOn w:val="DefaultParagraphFont"/>
    <w:rsid w:val="00D63A03"/>
  </w:style>
  <w:style w:type="paragraph" w:styleId="TOCHeading">
    <w:name w:val="TOC Heading"/>
    <w:basedOn w:val="Heading1"/>
    <w:next w:val="Normal"/>
    <w:uiPriority w:val="39"/>
    <w:unhideWhenUsed/>
    <w:qFormat/>
    <w:rsid w:val="00D63A03"/>
    <w:pPr>
      <w:spacing w:after="0" w:line="259" w:lineRule="auto"/>
      <w:outlineLvl w:val="9"/>
    </w:pPr>
    <w:rPr>
      <w:rFonts w:asciiTheme="majorHAnsi" w:hAnsiTheme="majorHAnsi" w:cstheme="majorBidi"/>
      <w:b w:val="0"/>
      <w:color w:val="2F5496" w:themeColor="accent1" w:themeShade="BF"/>
      <w:sz w:val="32"/>
      <w:szCs w:val="32"/>
    </w:rPr>
  </w:style>
  <w:style w:type="paragraph" w:customStyle="1" w:styleId="1-BodyText">
    <w:name w:val="1-Body Text"/>
    <w:basedOn w:val="Normal"/>
    <w:link w:val="1-BodyTextChar"/>
    <w:qFormat/>
    <w:rsid w:val="008857B5"/>
    <w:pPr>
      <w:ind w:firstLine="720"/>
    </w:pPr>
    <w:rPr>
      <w:rFonts w:eastAsia="Times New Roman"/>
      <w:sz w:val="24"/>
      <w:szCs w:val="24"/>
    </w:rPr>
  </w:style>
  <w:style w:type="character" w:customStyle="1" w:styleId="1-BodyTextChar">
    <w:name w:val="1-Body Text Char"/>
    <w:basedOn w:val="DefaultParagraphFont"/>
    <w:link w:val="1-BodyText"/>
    <w:rsid w:val="008857B5"/>
    <w:rPr>
      <w:rFonts w:ascii="Times New Roman" w:eastAsia="Times New Roman" w:hAnsi="Times New Roman" w:cs="Times New Roman"/>
      <w:sz w:val="24"/>
      <w:szCs w:val="24"/>
    </w:rPr>
  </w:style>
  <w:style w:type="character" w:customStyle="1" w:styleId="apple-converted-space">
    <w:name w:val="apple-converted-space"/>
    <w:basedOn w:val="DefaultParagraphFont"/>
    <w:rsid w:val="002D4A3B"/>
  </w:style>
  <w:style w:type="paragraph" w:customStyle="1" w:styleId="abbreviations">
    <w:name w:val="abbreviations"/>
    <w:basedOn w:val="Normal"/>
    <w:autoRedefine/>
    <w:qFormat/>
    <w:rsid w:val="005178EF"/>
    <w:rPr>
      <w:sz w:val="16"/>
      <w:szCs w:val="16"/>
    </w:rPr>
  </w:style>
  <w:style w:type="character" w:styleId="Strong">
    <w:name w:val="Strong"/>
    <w:basedOn w:val="DefaultParagraphFont"/>
    <w:uiPriority w:val="22"/>
    <w:qFormat/>
    <w:rsid w:val="00D41B1D"/>
    <w:rPr>
      <w:b/>
      <w:bCs/>
    </w:rPr>
  </w:style>
  <w:style w:type="table" w:styleId="ListTable2">
    <w:name w:val="List Table 2"/>
    <w:basedOn w:val="TableNormal"/>
    <w:uiPriority w:val="47"/>
    <w:rsid w:val="0045510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45510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AHRQ1">
    <w:name w:val="AHRQ1"/>
    <w:basedOn w:val="TableGrid"/>
    <w:rsid w:val="000316FA"/>
    <w:rPr>
      <w:rFonts w:ascii="Arial" w:eastAsia="Times New Roman" w:hAnsi="Arial" w:cs="Times New Roman"/>
      <w:sz w:val="18"/>
      <w:szCs w:val="20"/>
      <w:lang w:val="de-AT" w:eastAsia="de-AT"/>
    </w:rPr>
    <w:tblPr>
      <w:tblInd w:w="0" w:type="dxa"/>
      <w:tblBorders>
        <w:top w:val="single" w:sz="12" w:space="0" w:color="auto"/>
        <w:left w:val="none" w:sz="0" w:space="0" w:color="auto"/>
        <w:bottom w:val="single" w:sz="12" w:space="0" w:color="auto"/>
        <w:right w:val="none" w:sz="0" w:space="0" w:color="auto"/>
        <w:insideH w:val="single" w:sz="8" w:space="0" w:color="auto"/>
        <w:insideV w:val="none" w:sz="0" w:space="0" w:color="auto"/>
      </w:tblBorders>
      <w:tblCellMar>
        <w:left w:w="29" w:type="dxa"/>
        <w:right w:w="29" w:type="dxa"/>
      </w:tblCellMar>
    </w:tblPr>
    <w:tblStylePr w:type="firstRow">
      <w:pPr>
        <w:wordWrap/>
        <w:ind w:leftChars="0" w:left="0" w:firstLineChars="0" w:firstLine="0"/>
      </w:pPr>
      <w:rPr>
        <w:b/>
      </w:rPr>
      <w:tblPr/>
      <w:tcPr>
        <w:vAlign w:val="center"/>
      </w:tcPr>
    </w:tblStylePr>
  </w:style>
  <w:style w:type="paragraph" w:customStyle="1" w:styleId="Tabletext0">
    <w:name w:val="Table text"/>
    <w:basedOn w:val="Normal"/>
    <w:qFormat/>
    <w:rsid w:val="000316FA"/>
    <w:rPr>
      <w:rFonts w:ascii="Arial" w:hAnsi="Arial" w:cs="Arial"/>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4697">
      <w:bodyDiv w:val="1"/>
      <w:marLeft w:val="0"/>
      <w:marRight w:val="0"/>
      <w:marTop w:val="0"/>
      <w:marBottom w:val="0"/>
      <w:divBdr>
        <w:top w:val="none" w:sz="0" w:space="0" w:color="auto"/>
        <w:left w:val="none" w:sz="0" w:space="0" w:color="auto"/>
        <w:bottom w:val="none" w:sz="0" w:space="0" w:color="auto"/>
        <w:right w:val="none" w:sz="0" w:space="0" w:color="auto"/>
      </w:divBdr>
      <w:divsChild>
        <w:div w:id="26294863">
          <w:marLeft w:val="1181"/>
          <w:marRight w:val="0"/>
          <w:marTop w:val="86"/>
          <w:marBottom w:val="0"/>
          <w:divBdr>
            <w:top w:val="none" w:sz="0" w:space="0" w:color="auto"/>
            <w:left w:val="none" w:sz="0" w:space="0" w:color="auto"/>
            <w:bottom w:val="none" w:sz="0" w:space="0" w:color="auto"/>
            <w:right w:val="none" w:sz="0" w:space="0" w:color="auto"/>
          </w:divBdr>
        </w:div>
      </w:divsChild>
    </w:div>
    <w:div w:id="62720227">
      <w:bodyDiv w:val="1"/>
      <w:marLeft w:val="0"/>
      <w:marRight w:val="0"/>
      <w:marTop w:val="0"/>
      <w:marBottom w:val="0"/>
      <w:divBdr>
        <w:top w:val="none" w:sz="0" w:space="0" w:color="auto"/>
        <w:left w:val="none" w:sz="0" w:space="0" w:color="auto"/>
        <w:bottom w:val="none" w:sz="0" w:space="0" w:color="auto"/>
        <w:right w:val="none" w:sz="0" w:space="0" w:color="auto"/>
      </w:divBdr>
    </w:div>
    <w:div w:id="97214714">
      <w:bodyDiv w:val="1"/>
      <w:marLeft w:val="0"/>
      <w:marRight w:val="0"/>
      <w:marTop w:val="0"/>
      <w:marBottom w:val="0"/>
      <w:divBdr>
        <w:top w:val="none" w:sz="0" w:space="0" w:color="auto"/>
        <w:left w:val="none" w:sz="0" w:space="0" w:color="auto"/>
        <w:bottom w:val="none" w:sz="0" w:space="0" w:color="auto"/>
        <w:right w:val="none" w:sz="0" w:space="0" w:color="auto"/>
      </w:divBdr>
    </w:div>
    <w:div w:id="167524060">
      <w:bodyDiv w:val="1"/>
      <w:marLeft w:val="0"/>
      <w:marRight w:val="0"/>
      <w:marTop w:val="0"/>
      <w:marBottom w:val="0"/>
      <w:divBdr>
        <w:top w:val="none" w:sz="0" w:space="0" w:color="auto"/>
        <w:left w:val="none" w:sz="0" w:space="0" w:color="auto"/>
        <w:bottom w:val="none" w:sz="0" w:space="0" w:color="auto"/>
        <w:right w:val="none" w:sz="0" w:space="0" w:color="auto"/>
      </w:divBdr>
    </w:div>
    <w:div w:id="186722046">
      <w:bodyDiv w:val="1"/>
      <w:marLeft w:val="0"/>
      <w:marRight w:val="0"/>
      <w:marTop w:val="0"/>
      <w:marBottom w:val="0"/>
      <w:divBdr>
        <w:top w:val="none" w:sz="0" w:space="0" w:color="auto"/>
        <w:left w:val="none" w:sz="0" w:space="0" w:color="auto"/>
        <w:bottom w:val="none" w:sz="0" w:space="0" w:color="auto"/>
        <w:right w:val="none" w:sz="0" w:space="0" w:color="auto"/>
      </w:divBdr>
    </w:div>
    <w:div w:id="192696590">
      <w:bodyDiv w:val="1"/>
      <w:marLeft w:val="0"/>
      <w:marRight w:val="0"/>
      <w:marTop w:val="0"/>
      <w:marBottom w:val="0"/>
      <w:divBdr>
        <w:top w:val="none" w:sz="0" w:space="0" w:color="auto"/>
        <w:left w:val="none" w:sz="0" w:space="0" w:color="auto"/>
        <w:bottom w:val="none" w:sz="0" w:space="0" w:color="auto"/>
        <w:right w:val="none" w:sz="0" w:space="0" w:color="auto"/>
      </w:divBdr>
      <w:divsChild>
        <w:div w:id="203828367">
          <w:marLeft w:val="547"/>
          <w:marRight w:val="0"/>
          <w:marTop w:val="96"/>
          <w:marBottom w:val="0"/>
          <w:divBdr>
            <w:top w:val="none" w:sz="0" w:space="0" w:color="auto"/>
            <w:left w:val="none" w:sz="0" w:space="0" w:color="auto"/>
            <w:bottom w:val="none" w:sz="0" w:space="0" w:color="auto"/>
            <w:right w:val="none" w:sz="0" w:space="0" w:color="auto"/>
          </w:divBdr>
        </w:div>
        <w:div w:id="561334018">
          <w:marLeft w:val="547"/>
          <w:marRight w:val="0"/>
          <w:marTop w:val="96"/>
          <w:marBottom w:val="0"/>
          <w:divBdr>
            <w:top w:val="none" w:sz="0" w:space="0" w:color="auto"/>
            <w:left w:val="none" w:sz="0" w:space="0" w:color="auto"/>
            <w:bottom w:val="none" w:sz="0" w:space="0" w:color="auto"/>
            <w:right w:val="none" w:sz="0" w:space="0" w:color="auto"/>
          </w:divBdr>
        </w:div>
        <w:div w:id="622686797">
          <w:marLeft w:val="1829"/>
          <w:marRight w:val="0"/>
          <w:marTop w:val="86"/>
          <w:marBottom w:val="0"/>
          <w:divBdr>
            <w:top w:val="none" w:sz="0" w:space="0" w:color="auto"/>
            <w:left w:val="none" w:sz="0" w:space="0" w:color="auto"/>
            <w:bottom w:val="none" w:sz="0" w:space="0" w:color="auto"/>
            <w:right w:val="none" w:sz="0" w:space="0" w:color="auto"/>
          </w:divBdr>
        </w:div>
        <w:div w:id="959654752">
          <w:marLeft w:val="1181"/>
          <w:marRight w:val="0"/>
          <w:marTop w:val="86"/>
          <w:marBottom w:val="0"/>
          <w:divBdr>
            <w:top w:val="none" w:sz="0" w:space="0" w:color="auto"/>
            <w:left w:val="none" w:sz="0" w:space="0" w:color="auto"/>
            <w:bottom w:val="none" w:sz="0" w:space="0" w:color="auto"/>
            <w:right w:val="none" w:sz="0" w:space="0" w:color="auto"/>
          </w:divBdr>
        </w:div>
        <w:div w:id="1219433813">
          <w:marLeft w:val="1181"/>
          <w:marRight w:val="0"/>
          <w:marTop w:val="86"/>
          <w:marBottom w:val="0"/>
          <w:divBdr>
            <w:top w:val="none" w:sz="0" w:space="0" w:color="auto"/>
            <w:left w:val="none" w:sz="0" w:space="0" w:color="auto"/>
            <w:bottom w:val="none" w:sz="0" w:space="0" w:color="auto"/>
            <w:right w:val="none" w:sz="0" w:space="0" w:color="auto"/>
          </w:divBdr>
        </w:div>
        <w:div w:id="1486048429">
          <w:marLeft w:val="547"/>
          <w:marRight w:val="0"/>
          <w:marTop w:val="96"/>
          <w:marBottom w:val="0"/>
          <w:divBdr>
            <w:top w:val="none" w:sz="0" w:space="0" w:color="auto"/>
            <w:left w:val="none" w:sz="0" w:space="0" w:color="auto"/>
            <w:bottom w:val="none" w:sz="0" w:space="0" w:color="auto"/>
            <w:right w:val="none" w:sz="0" w:space="0" w:color="auto"/>
          </w:divBdr>
        </w:div>
        <w:div w:id="1519848823">
          <w:marLeft w:val="1829"/>
          <w:marRight w:val="0"/>
          <w:marTop w:val="86"/>
          <w:marBottom w:val="0"/>
          <w:divBdr>
            <w:top w:val="none" w:sz="0" w:space="0" w:color="auto"/>
            <w:left w:val="none" w:sz="0" w:space="0" w:color="auto"/>
            <w:bottom w:val="none" w:sz="0" w:space="0" w:color="auto"/>
            <w:right w:val="none" w:sz="0" w:space="0" w:color="auto"/>
          </w:divBdr>
        </w:div>
      </w:divsChild>
    </w:div>
    <w:div w:id="263078458">
      <w:bodyDiv w:val="1"/>
      <w:marLeft w:val="0"/>
      <w:marRight w:val="0"/>
      <w:marTop w:val="0"/>
      <w:marBottom w:val="0"/>
      <w:divBdr>
        <w:top w:val="none" w:sz="0" w:space="0" w:color="auto"/>
        <w:left w:val="none" w:sz="0" w:space="0" w:color="auto"/>
        <w:bottom w:val="none" w:sz="0" w:space="0" w:color="auto"/>
        <w:right w:val="none" w:sz="0" w:space="0" w:color="auto"/>
      </w:divBdr>
      <w:divsChild>
        <w:div w:id="149710502">
          <w:marLeft w:val="1181"/>
          <w:marRight w:val="0"/>
          <w:marTop w:val="86"/>
          <w:marBottom w:val="0"/>
          <w:divBdr>
            <w:top w:val="none" w:sz="0" w:space="0" w:color="auto"/>
            <w:left w:val="none" w:sz="0" w:space="0" w:color="auto"/>
            <w:bottom w:val="none" w:sz="0" w:space="0" w:color="auto"/>
            <w:right w:val="none" w:sz="0" w:space="0" w:color="auto"/>
          </w:divBdr>
        </w:div>
        <w:div w:id="265963217">
          <w:marLeft w:val="1181"/>
          <w:marRight w:val="0"/>
          <w:marTop w:val="86"/>
          <w:marBottom w:val="0"/>
          <w:divBdr>
            <w:top w:val="none" w:sz="0" w:space="0" w:color="auto"/>
            <w:left w:val="none" w:sz="0" w:space="0" w:color="auto"/>
            <w:bottom w:val="none" w:sz="0" w:space="0" w:color="auto"/>
            <w:right w:val="none" w:sz="0" w:space="0" w:color="auto"/>
          </w:divBdr>
        </w:div>
        <w:div w:id="614556101">
          <w:marLeft w:val="547"/>
          <w:marRight w:val="0"/>
          <w:marTop w:val="96"/>
          <w:marBottom w:val="0"/>
          <w:divBdr>
            <w:top w:val="none" w:sz="0" w:space="0" w:color="auto"/>
            <w:left w:val="none" w:sz="0" w:space="0" w:color="auto"/>
            <w:bottom w:val="none" w:sz="0" w:space="0" w:color="auto"/>
            <w:right w:val="none" w:sz="0" w:space="0" w:color="auto"/>
          </w:divBdr>
        </w:div>
        <w:div w:id="1545482510">
          <w:marLeft w:val="1181"/>
          <w:marRight w:val="0"/>
          <w:marTop w:val="86"/>
          <w:marBottom w:val="0"/>
          <w:divBdr>
            <w:top w:val="none" w:sz="0" w:space="0" w:color="auto"/>
            <w:left w:val="none" w:sz="0" w:space="0" w:color="auto"/>
            <w:bottom w:val="none" w:sz="0" w:space="0" w:color="auto"/>
            <w:right w:val="none" w:sz="0" w:space="0" w:color="auto"/>
          </w:divBdr>
        </w:div>
      </w:divsChild>
    </w:div>
    <w:div w:id="307520745">
      <w:bodyDiv w:val="1"/>
      <w:marLeft w:val="0"/>
      <w:marRight w:val="0"/>
      <w:marTop w:val="0"/>
      <w:marBottom w:val="0"/>
      <w:divBdr>
        <w:top w:val="none" w:sz="0" w:space="0" w:color="auto"/>
        <w:left w:val="none" w:sz="0" w:space="0" w:color="auto"/>
        <w:bottom w:val="none" w:sz="0" w:space="0" w:color="auto"/>
        <w:right w:val="none" w:sz="0" w:space="0" w:color="auto"/>
      </w:divBdr>
    </w:div>
    <w:div w:id="317539540">
      <w:bodyDiv w:val="1"/>
      <w:marLeft w:val="0"/>
      <w:marRight w:val="0"/>
      <w:marTop w:val="0"/>
      <w:marBottom w:val="0"/>
      <w:divBdr>
        <w:top w:val="none" w:sz="0" w:space="0" w:color="auto"/>
        <w:left w:val="none" w:sz="0" w:space="0" w:color="auto"/>
        <w:bottom w:val="none" w:sz="0" w:space="0" w:color="auto"/>
        <w:right w:val="none" w:sz="0" w:space="0" w:color="auto"/>
      </w:divBdr>
      <w:divsChild>
        <w:div w:id="30541274">
          <w:marLeft w:val="547"/>
          <w:marRight w:val="0"/>
          <w:marTop w:val="91"/>
          <w:marBottom w:val="0"/>
          <w:divBdr>
            <w:top w:val="none" w:sz="0" w:space="0" w:color="auto"/>
            <w:left w:val="none" w:sz="0" w:space="0" w:color="auto"/>
            <w:bottom w:val="none" w:sz="0" w:space="0" w:color="auto"/>
            <w:right w:val="none" w:sz="0" w:space="0" w:color="auto"/>
          </w:divBdr>
        </w:div>
        <w:div w:id="630283064">
          <w:marLeft w:val="1181"/>
          <w:marRight w:val="0"/>
          <w:marTop w:val="82"/>
          <w:marBottom w:val="0"/>
          <w:divBdr>
            <w:top w:val="none" w:sz="0" w:space="0" w:color="auto"/>
            <w:left w:val="none" w:sz="0" w:space="0" w:color="auto"/>
            <w:bottom w:val="none" w:sz="0" w:space="0" w:color="auto"/>
            <w:right w:val="none" w:sz="0" w:space="0" w:color="auto"/>
          </w:divBdr>
        </w:div>
        <w:div w:id="971710977">
          <w:marLeft w:val="1181"/>
          <w:marRight w:val="0"/>
          <w:marTop w:val="82"/>
          <w:marBottom w:val="0"/>
          <w:divBdr>
            <w:top w:val="none" w:sz="0" w:space="0" w:color="auto"/>
            <w:left w:val="none" w:sz="0" w:space="0" w:color="auto"/>
            <w:bottom w:val="none" w:sz="0" w:space="0" w:color="auto"/>
            <w:right w:val="none" w:sz="0" w:space="0" w:color="auto"/>
          </w:divBdr>
        </w:div>
      </w:divsChild>
    </w:div>
    <w:div w:id="326398852">
      <w:bodyDiv w:val="1"/>
      <w:marLeft w:val="0"/>
      <w:marRight w:val="0"/>
      <w:marTop w:val="0"/>
      <w:marBottom w:val="0"/>
      <w:divBdr>
        <w:top w:val="none" w:sz="0" w:space="0" w:color="auto"/>
        <w:left w:val="none" w:sz="0" w:space="0" w:color="auto"/>
        <w:bottom w:val="none" w:sz="0" w:space="0" w:color="auto"/>
        <w:right w:val="none" w:sz="0" w:space="0" w:color="auto"/>
      </w:divBdr>
      <w:divsChild>
        <w:div w:id="594556477">
          <w:marLeft w:val="720"/>
          <w:marRight w:val="0"/>
          <w:marTop w:val="120"/>
          <w:marBottom w:val="120"/>
          <w:divBdr>
            <w:top w:val="none" w:sz="0" w:space="0" w:color="auto"/>
            <w:left w:val="none" w:sz="0" w:space="0" w:color="auto"/>
            <w:bottom w:val="none" w:sz="0" w:space="0" w:color="auto"/>
            <w:right w:val="none" w:sz="0" w:space="0" w:color="auto"/>
          </w:divBdr>
        </w:div>
        <w:div w:id="651982286">
          <w:marLeft w:val="720"/>
          <w:marRight w:val="0"/>
          <w:marTop w:val="120"/>
          <w:marBottom w:val="120"/>
          <w:divBdr>
            <w:top w:val="none" w:sz="0" w:space="0" w:color="auto"/>
            <w:left w:val="none" w:sz="0" w:space="0" w:color="auto"/>
            <w:bottom w:val="none" w:sz="0" w:space="0" w:color="auto"/>
            <w:right w:val="none" w:sz="0" w:space="0" w:color="auto"/>
          </w:divBdr>
        </w:div>
        <w:div w:id="1610745854">
          <w:marLeft w:val="720"/>
          <w:marRight w:val="0"/>
          <w:marTop w:val="120"/>
          <w:marBottom w:val="120"/>
          <w:divBdr>
            <w:top w:val="none" w:sz="0" w:space="0" w:color="auto"/>
            <w:left w:val="none" w:sz="0" w:space="0" w:color="auto"/>
            <w:bottom w:val="none" w:sz="0" w:space="0" w:color="auto"/>
            <w:right w:val="none" w:sz="0" w:space="0" w:color="auto"/>
          </w:divBdr>
        </w:div>
      </w:divsChild>
    </w:div>
    <w:div w:id="373964408">
      <w:bodyDiv w:val="1"/>
      <w:marLeft w:val="0"/>
      <w:marRight w:val="0"/>
      <w:marTop w:val="0"/>
      <w:marBottom w:val="0"/>
      <w:divBdr>
        <w:top w:val="none" w:sz="0" w:space="0" w:color="auto"/>
        <w:left w:val="none" w:sz="0" w:space="0" w:color="auto"/>
        <w:bottom w:val="none" w:sz="0" w:space="0" w:color="auto"/>
        <w:right w:val="none" w:sz="0" w:space="0" w:color="auto"/>
      </w:divBdr>
    </w:div>
    <w:div w:id="381175134">
      <w:bodyDiv w:val="1"/>
      <w:marLeft w:val="0"/>
      <w:marRight w:val="0"/>
      <w:marTop w:val="0"/>
      <w:marBottom w:val="0"/>
      <w:divBdr>
        <w:top w:val="none" w:sz="0" w:space="0" w:color="auto"/>
        <w:left w:val="none" w:sz="0" w:space="0" w:color="auto"/>
        <w:bottom w:val="none" w:sz="0" w:space="0" w:color="auto"/>
        <w:right w:val="none" w:sz="0" w:space="0" w:color="auto"/>
      </w:divBdr>
    </w:div>
    <w:div w:id="386103413">
      <w:bodyDiv w:val="1"/>
      <w:marLeft w:val="0"/>
      <w:marRight w:val="0"/>
      <w:marTop w:val="0"/>
      <w:marBottom w:val="0"/>
      <w:divBdr>
        <w:top w:val="none" w:sz="0" w:space="0" w:color="auto"/>
        <w:left w:val="none" w:sz="0" w:space="0" w:color="auto"/>
        <w:bottom w:val="none" w:sz="0" w:space="0" w:color="auto"/>
        <w:right w:val="none" w:sz="0" w:space="0" w:color="auto"/>
      </w:divBdr>
      <w:divsChild>
        <w:div w:id="657851880">
          <w:marLeft w:val="547"/>
          <w:marRight w:val="0"/>
          <w:marTop w:val="96"/>
          <w:marBottom w:val="0"/>
          <w:divBdr>
            <w:top w:val="none" w:sz="0" w:space="0" w:color="auto"/>
            <w:left w:val="none" w:sz="0" w:space="0" w:color="auto"/>
            <w:bottom w:val="none" w:sz="0" w:space="0" w:color="auto"/>
            <w:right w:val="none" w:sz="0" w:space="0" w:color="auto"/>
          </w:divBdr>
        </w:div>
        <w:div w:id="678192752">
          <w:marLeft w:val="547"/>
          <w:marRight w:val="0"/>
          <w:marTop w:val="96"/>
          <w:marBottom w:val="0"/>
          <w:divBdr>
            <w:top w:val="none" w:sz="0" w:space="0" w:color="auto"/>
            <w:left w:val="none" w:sz="0" w:space="0" w:color="auto"/>
            <w:bottom w:val="none" w:sz="0" w:space="0" w:color="auto"/>
            <w:right w:val="none" w:sz="0" w:space="0" w:color="auto"/>
          </w:divBdr>
        </w:div>
        <w:div w:id="763112712">
          <w:marLeft w:val="547"/>
          <w:marRight w:val="0"/>
          <w:marTop w:val="96"/>
          <w:marBottom w:val="0"/>
          <w:divBdr>
            <w:top w:val="none" w:sz="0" w:space="0" w:color="auto"/>
            <w:left w:val="none" w:sz="0" w:space="0" w:color="auto"/>
            <w:bottom w:val="none" w:sz="0" w:space="0" w:color="auto"/>
            <w:right w:val="none" w:sz="0" w:space="0" w:color="auto"/>
          </w:divBdr>
        </w:div>
      </w:divsChild>
    </w:div>
    <w:div w:id="439225397">
      <w:bodyDiv w:val="1"/>
      <w:marLeft w:val="0"/>
      <w:marRight w:val="0"/>
      <w:marTop w:val="0"/>
      <w:marBottom w:val="0"/>
      <w:divBdr>
        <w:top w:val="none" w:sz="0" w:space="0" w:color="auto"/>
        <w:left w:val="none" w:sz="0" w:space="0" w:color="auto"/>
        <w:bottom w:val="none" w:sz="0" w:space="0" w:color="auto"/>
        <w:right w:val="none" w:sz="0" w:space="0" w:color="auto"/>
      </w:divBdr>
    </w:div>
    <w:div w:id="533813561">
      <w:bodyDiv w:val="1"/>
      <w:marLeft w:val="0"/>
      <w:marRight w:val="0"/>
      <w:marTop w:val="0"/>
      <w:marBottom w:val="0"/>
      <w:divBdr>
        <w:top w:val="none" w:sz="0" w:space="0" w:color="auto"/>
        <w:left w:val="none" w:sz="0" w:space="0" w:color="auto"/>
        <w:bottom w:val="none" w:sz="0" w:space="0" w:color="auto"/>
        <w:right w:val="none" w:sz="0" w:space="0" w:color="auto"/>
      </w:divBdr>
      <w:divsChild>
        <w:div w:id="353190928">
          <w:marLeft w:val="547"/>
          <w:marRight w:val="0"/>
          <w:marTop w:val="91"/>
          <w:marBottom w:val="0"/>
          <w:divBdr>
            <w:top w:val="none" w:sz="0" w:space="0" w:color="auto"/>
            <w:left w:val="none" w:sz="0" w:space="0" w:color="auto"/>
            <w:bottom w:val="none" w:sz="0" w:space="0" w:color="auto"/>
            <w:right w:val="none" w:sz="0" w:space="0" w:color="auto"/>
          </w:divBdr>
        </w:div>
        <w:div w:id="1074666125">
          <w:marLeft w:val="1181"/>
          <w:marRight w:val="0"/>
          <w:marTop w:val="82"/>
          <w:marBottom w:val="0"/>
          <w:divBdr>
            <w:top w:val="none" w:sz="0" w:space="0" w:color="auto"/>
            <w:left w:val="none" w:sz="0" w:space="0" w:color="auto"/>
            <w:bottom w:val="none" w:sz="0" w:space="0" w:color="auto"/>
            <w:right w:val="none" w:sz="0" w:space="0" w:color="auto"/>
          </w:divBdr>
        </w:div>
        <w:div w:id="1778403312">
          <w:marLeft w:val="1181"/>
          <w:marRight w:val="0"/>
          <w:marTop w:val="82"/>
          <w:marBottom w:val="0"/>
          <w:divBdr>
            <w:top w:val="none" w:sz="0" w:space="0" w:color="auto"/>
            <w:left w:val="none" w:sz="0" w:space="0" w:color="auto"/>
            <w:bottom w:val="none" w:sz="0" w:space="0" w:color="auto"/>
            <w:right w:val="none" w:sz="0" w:space="0" w:color="auto"/>
          </w:divBdr>
        </w:div>
      </w:divsChild>
    </w:div>
    <w:div w:id="560285248">
      <w:bodyDiv w:val="1"/>
      <w:marLeft w:val="0"/>
      <w:marRight w:val="0"/>
      <w:marTop w:val="0"/>
      <w:marBottom w:val="0"/>
      <w:divBdr>
        <w:top w:val="none" w:sz="0" w:space="0" w:color="auto"/>
        <w:left w:val="none" w:sz="0" w:space="0" w:color="auto"/>
        <w:bottom w:val="none" w:sz="0" w:space="0" w:color="auto"/>
        <w:right w:val="none" w:sz="0" w:space="0" w:color="auto"/>
      </w:divBdr>
    </w:div>
    <w:div w:id="604849937">
      <w:bodyDiv w:val="1"/>
      <w:marLeft w:val="0"/>
      <w:marRight w:val="0"/>
      <w:marTop w:val="0"/>
      <w:marBottom w:val="0"/>
      <w:divBdr>
        <w:top w:val="none" w:sz="0" w:space="0" w:color="auto"/>
        <w:left w:val="none" w:sz="0" w:space="0" w:color="auto"/>
        <w:bottom w:val="none" w:sz="0" w:space="0" w:color="auto"/>
        <w:right w:val="none" w:sz="0" w:space="0" w:color="auto"/>
      </w:divBdr>
      <w:divsChild>
        <w:div w:id="262537657">
          <w:marLeft w:val="547"/>
          <w:marRight w:val="0"/>
          <w:marTop w:val="96"/>
          <w:marBottom w:val="0"/>
          <w:divBdr>
            <w:top w:val="none" w:sz="0" w:space="0" w:color="auto"/>
            <w:left w:val="none" w:sz="0" w:space="0" w:color="auto"/>
            <w:bottom w:val="none" w:sz="0" w:space="0" w:color="auto"/>
            <w:right w:val="none" w:sz="0" w:space="0" w:color="auto"/>
          </w:divBdr>
        </w:div>
      </w:divsChild>
    </w:div>
    <w:div w:id="680746177">
      <w:bodyDiv w:val="1"/>
      <w:marLeft w:val="0"/>
      <w:marRight w:val="0"/>
      <w:marTop w:val="0"/>
      <w:marBottom w:val="0"/>
      <w:divBdr>
        <w:top w:val="none" w:sz="0" w:space="0" w:color="auto"/>
        <w:left w:val="none" w:sz="0" w:space="0" w:color="auto"/>
        <w:bottom w:val="none" w:sz="0" w:space="0" w:color="auto"/>
        <w:right w:val="none" w:sz="0" w:space="0" w:color="auto"/>
      </w:divBdr>
    </w:div>
    <w:div w:id="700206110">
      <w:bodyDiv w:val="1"/>
      <w:marLeft w:val="0"/>
      <w:marRight w:val="0"/>
      <w:marTop w:val="0"/>
      <w:marBottom w:val="0"/>
      <w:divBdr>
        <w:top w:val="none" w:sz="0" w:space="0" w:color="auto"/>
        <w:left w:val="none" w:sz="0" w:space="0" w:color="auto"/>
        <w:bottom w:val="none" w:sz="0" w:space="0" w:color="auto"/>
        <w:right w:val="none" w:sz="0" w:space="0" w:color="auto"/>
      </w:divBdr>
    </w:div>
    <w:div w:id="767584105">
      <w:bodyDiv w:val="1"/>
      <w:marLeft w:val="0"/>
      <w:marRight w:val="0"/>
      <w:marTop w:val="0"/>
      <w:marBottom w:val="0"/>
      <w:divBdr>
        <w:top w:val="none" w:sz="0" w:space="0" w:color="auto"/>
        <w:left w:val="none" w:sz="0" w:space="0" w:color="auto"/>
        <w:bottom w:val="none" w:sz="0" w:space="0" w:color="auto"/>
        <w:right w:val="none" w:sz="0" w:space="0" w:color="auto"/>
      </w:divBdr>
    </w:div>
    <w:div w:id="804130047">
      <w:bodyDiv w:val="1"/>
      <w:marLeft w:val="0"/>
      <w:marRight w:val="0"/>
      <w:marTop w:val="0"/>
      <w:marBottom w:val="0"/>
      <w:divBdr>
        <w:top w:val="none" w:sz="0" w:space="0" w:color="auto"/>
        <w:left w:val="none" w:sz="0" w:space="0" w:color="auto"/>
        <w:bottom w:val="none" w:sz="0" w:space="0" w:color="auto"/>
        <w:right w:val="none" w:sz="0" w:space="0" w:color="auto"/>
      </w:divBdr>
    </w:div>
    <w:div w:id="818577196">
      <w:bodyDiv w:val="1"/>
      <w:marLeft w:val="0"/>
      <w:marRight w:val="0"/>
      <w:marTop w:val="0"/>
      <w:marBottom w:val="0"/>
      <w:divBdr>
        <w:top w:val="none" w:sz="0" w:space="0" w:color="auto"/>
        <w:left w:val="none" w:sz="0" w:space="0" w:color="auto"/>
        <w:bottom w:val="none" w:sz="0" w:space="0" w:color="auto"/>
        <w:right w:val="none" w:sz="0" w:space="0" w:color="auto"/>
      </w:divBdr>
      <w:divsChild>
        <w:div w:id="581574239">
          <w:marLeft w:val="547"/>
          <w:marRight w:val="0"/>
          <w:marTop w:val="96"/>
          <w:marBottom w:val="0"/>
          <w:divBdr>
            <w:top w:val="none" w:sz="0" w:space="0" w:color="auto"/>
            <w:left w:val="none" w:sz="0" w:space="0" w:color="auto"/>
            <w:bottom w:val="none" w:sz="0" w:space="0" w:color="auto"/>
            <w:right w:val="none" w:sz="0" w:space="0" w:color="auto"/>
          </w:divBdr>
        </w:div>
      </w:divsChild>
    </w:div>
    <w:div w:id="847447282">
      <w:bodyDiv w:val="1"/>
      <w:marLeft w:val="0"/>
      <w:marRight w:val="0"/>
      <w:marTop w:val="0"/>
      <w:marBottom w:val="0"/>
      <w:divBdr>
        <w:top w:val="none" w:sz="0" w:space="0" w:color="auto"/>
        <w:left w:val="none" w:sz="0" w:space="0" w:color="auto"/>
        <w:bottom w:val="none" w:sz="0" w:space="0" w:color="auto"/>
        <w:right w:val="none" w:sz="0" w:space="0" w:color="auto"/>
      </w:divBdr>
    </w:div>
    <w:div w:id="929775123">
      <w:bodyDiv w:val="1"/>
      <w:marLeft w:val="0"/>
      <w:marRight w:val="0"/>
      <w:marTop w:val="0"/>
      <w:marBottom w:val="0"/>
      <w:divBdr>
        <w:top w:val="none" w:sz="0" w:space="0" w:color="auto"/>
        <w:left w:val="none" w:sz="0" w:space="0" w:color="auto"/>
        <w:bottom w:val="none" w:sz="0" w:space="0" w:color="auto"/>
        <w:right w:val="none" w:sz="0" w:space="0" w:color="auto"/>
      </w:divBdr>
      <w:divsChild>
        <w:div w:id="1032222630">
          <w:marLeft w:val="547"/>
          <w:marRight w:val="0"/>
          <w:marTop w:val="96"/>
          <w:marBottom w:val="0"/>
          <w:divBdr>
            <w:top w:val="none" w:sz="0" w:space="0" w:color="auto"/>
            <w:left w:val="none" w:sz="0" w:space="0" w:color="auto"/>
            <w:bottom w:val="none" w:sz="0" w:space="0" w:color="auto"/>
            <w:right w:val="none" w:sz="0" w:space="0" w:color="auto"/>
          </w:divBdr>
        </w:div>
        <w:div w:id="1887983705">
          <w:marLeft w:val="547"/>
          <w:marRight w:val="0"/>
          <w:marTop w:val="96"/>
          <w:marBottom w:val="0"/>
          <w:divBdr>
            <w:top w:val="none" w:sz="0" w:space="0" w:color="auto"/>
            <w:left w:val="none" w:sz="0" w:space="0" w:color="auto"/>
            <w:bottom w:val="none" w:sz="0" w:space="0" w:color="auto"/>
            <w:right w:val="none" w:sz="0" w:space="0" w:color="auto"/>
          </w:divBdr>
        </w:div>
      </w:divsChild>
    </w:div>
    <w:div w:id="963384411">
      <w:bodyDiv w:val="1"/>
      <w:marLeft w:val="0"/>
      <w:marRight w:val="0"/>
      <w:marTop w:val="0"/>
      <w:marBottom w:val="0"/>
      <w:divBdr>
        <w:top w:val="none" w:sz="0" w:space="0" w:color="auto"/>
        <w:left w:val="none" w:sz="0" w:space="0" w:color="auto"/>
        <w:bottom w:val="none" w:sz="0" w:space="0" w:color="auto"/>
        <w:right w:val="none" w:sz="0" w:space="0" w:color="auto"/>
      </w:divBdr>
    </w:div>
    <w:div w:id="968361764">
      <w:bodyDiv w:val="1"/>
      <w:marLeft w:val="0"/>
      <w:marRight w:val="0"/>
      <w:marTop w:val="0"/>
      <w:marBottom w:val="0"/>
      <w:divBdr>
        <w:top w:val="none" w:sz="0" w:space="0" w:color="auto"/>
        <w:left w:val="none" w:sz="0" w:space="0" w:color="auto"/>
        <w:bottom w:val="none" w:sz="0" w:space="0" w:color="auto"/>
        <w:right w:val="none" w:sz="0" w:space="0" w:color="auto"/>
      </w:divBdr>
    </w:div>
    <w:div w:id="995837721">
      <w:bodyDiv w:val="1"/>
      <w:marLeft w:val="0"/>
      <w:marRight w:val="0"/>
      <w:marTop w:val="0"/>
      <w:marBottom w:val="0"/>
      <w:divBdr>
        <w:top w:val="none" w:sz="0" w:space="0" w:color="auto"/>
        <w:left w:val="none" w:sz="0" w:space="0" w:color="auto"/>
        <w:bottom w:val="none" w:sz="0" w:space="0" w:color="auto"/>
        <w:right w:val="none" w:sz="0" w:space="0" w:color="auto"/>
      </w:divBdr>
    </w:div>
    <w:div w:id="1016808199">
      <w:bodyDiv w:val="1"/>
      <w:marLeft w:val="0"/>
      <w:marRight w:val="0"/>
      <w:marTop w:val="0"/>
      <w:marBottom w:val="0"/>
      <w:divBdr>
        <w:top w:val="none" w:sz="0" w:space="0" w:color="auto"/>
        <w:left w:val="none" w:sz="0" w:space="0" w:color="auto"/>
        <w:bottom w:val="none" w:sz="0" w:space="0" w:color="auto"/>
        <w:right w:val="none" w:sz="0" w:space="0" w:color="auto"/>
      </w:divBdr>
    </w:div>
    <w:div w:id="1049378555">
      <w:bodyDiv w:val="1"/>
      <w:marLeft w:val="0"/>
      <w:marRight w:val="0"/>
      <w:marTop w:val="0"/>
      <w:marBottom w:val="0"/>
      <w:divBdr>
        <w:top w:val="none" w:sz="0" w:space="0" w:color="auto"/>
        <w:left w:val="none" w:sz="0" w:space="0" w:color="auto"/>
        <w:bottom w:val="none" w:sz="0" w:space="0" w:color="auto"/>
        <w:right w:val="none" w:sz="0" w:space="0" w:color="auto"/>
      </w:divBdr>
    </w:div>
    <w:div w:id="1062633155">
      <w:bodyDiv w:val="1"/>
      <w:marLeft w:val="0"/>
      <w:marRight w:val="0"/>
      <w:marTop w:val="0"/>
      <w:marBottom w:val="0"/>
      <w:divBdr>
        <w:top w:val="none" w:sz="0" w:space="0" w:color="auto"/>
        <w:left w:val="none" w:sz="0" w:space="0" w:color="auto"/>
        <w:bottom w:val="none" w:sz="0" w:space="0" w:color="auto"/>
        <w:right w:val="none" w:sz="0" w:space="0" w:color="auto"/>
      </w:divBdr>
    </w:div>
    <w:div w:id="1069621152">
      <w:bodyDiv w:val="1"/>
      <w:marLeft w:val="0"/>
      <w:marRight w:val="0"/>
      <w:marTop w:val="0"/>
      <w:marBottom w:val="0"/>
      <w:divBdr>
        <w:top w:val="none" w:sz="0" w:space="0" w:color="auto"/>
        <w:left w:val="none" w:sz="0" w:space="0" w:color="auto"/>
        <w:bottom w:val="none" w:sz="0" w:space="0" w:color="auto"/>
        <w:right w:val="none" w:sz="0" w:space="0" w:color="auto"/>
      </w:divBdr>
    </w:div>
    <w:div w:id="1236668083">
      <w:bodyDiv w:val="1"/>
      <w:marLeft w:val="0"/>
      <w:marRight w:val="0"/>
      <w:marTop w:val="0"/>
      <w:marBottom w:val="0"/>
      <w:divBdr>
        <w:top w:val="none" w:sz="0" w:space="0" w:color="auto"/>
        <w:left w:val="none" w:sz="0" w:space="0" w:color="auto"/>
        <w:bottom w:val="none" w:sz="0" w:space="0" w:color="auto"/>
        <w:right w:val="none" w:sz="0" w:space="0" w:color="auto"/>
      </w:divBdr>
    </w:div>
    <w:div w:id="1277131304">
      <w:bodyDiv w:val="1"/>
      <w:marLeft w:val="0"/>
      <w:marRight w:val="0"/>
      <w:marTop w:val="0"/>
      <w:marBottom w:val="0"/>
      <w:divBdr>
        <w:top w:val="none" w:sz="0" w:space="0" w:color="auto"/>
        <w:left w:val="none" w:sz="0" w:space="0" w:color="auto"/>
        <w:bottom w:val="none" w:sz="0" w:space="0" w:color="auto"/>
        <w:right w:val="none" w:sz="0" w:space="0" w:color="auto"/>
      </w:divBdr>
    </w:div>
    <w:div w:id="1302885806">
      <w:bodyDiv w:val="1"/>
      <w:marLeft w:val="0"/>
      <w:marRight w:val="0"/>
      <w:marTop w:val="0"/>
      <w:marBottom w:val="0"/>
      <w:divBdr>
        <w:top w:val="none" w:sz="0" w:space="0" w:color="auto"/>
        <w:left w:val="none" w:sz="0" w:space="0" w:color="auto"/>
        <w:bottom w:val="none" w:sz="0" w:space="0" w:color="auto"/>
        <w:right w:val="none" w:sz="0" w:space="0" w:color="auto"/>
      </w:divBdr>
    </w:div>
    <w:div w:id="1331718498">
      <w:bodyDiv w:val="1"/>
      <w:marLeft w:val="0"/>
      <w:marRight w:val="0"/>
      <w:marTop w:val="0"/>
      <w:marBottom w:val="0"/>
      <w:divBdr>
        <w:top w:val="none" w:sz="0" w:space="0" w:color="auto"/>
        <w:left w:val="none" w:sz="0" w:space="0" w:color="auto"/>
        <w:bottom w:val="none" w:sz="0" w:space="0" w:color="auto"/>
        <w:right w:val="none" w:sz="0" w:space="0" w:color="auto"/>
      </w:divBdr>
      <w:divsChild>
        <w:div w:id="1602299195">
          <w:marLeft w:val="1181"/>
          <w:marRight w:val="0"/>
          <w:marTop w:val="86"/>
          <w:marBottom w:val="0"/>
          <w:divBdr>
            <w:top w:val="none" w:sz="0" w:space="0" w:color="auto"/>
            <w:left w:val="none" w:sz="0" w:space="0" w:color="auto"/>
            <w:bottom w:val="none" w:sz="0" w:space="0" w:color="auto"/>
            <w:right w:val="none" w:sz="0" w:space="0" w:color="auto"/>
          </w:divBdr>
        </w:div>
      </w:divsChild>
    </w:div>
    <w:div w:id="1454327956">
      <w:bodyDiv w:val="1"/>
      <w:marLeft w:val="0"/>
      <w:marRight w:val="0"/>
      <w:marTop w:val="0"/>
      <w:marBottom w:val="0"/>
      <w:divBdr>
        <w:top w:val="none" w:sz="0" w:space="0" w:color="auto"/>
        <w:left w:val="none" w:sz="0" w:space="0" w:color="auto"/>
        <w:bottom w:val="none" w:sz="0" w:space="0" w:color="auto"/>
        <w:right w:val="none" w:sz="0" w:space="0" w:color="auto"/>
      </w:divBdr>
    </w:div>
    <w:div w:id="1480422122">
      <w:bodyDiv w:val="1"/>
      <w:marLeft w:val="0"/>
      <w:marRight w:val="0"/>
      <w:marTop w:val="0"/>
      <w:marBottom w:val="0"/>
      <w:divBdr>
        <w:top w:val="none" w:sz="0" w:space="0" w:color="auto"/>
        <w:left w:val="none" w:sz="0" w:space="0" w:color="auto"/>
        <w:bottom w:val="none" w:sz="0" w:space="0" w:color="auto"/>
        <w:right w:val="none" w:sz="0" w:space="0" w:color="auto"/>
      </w:divBdr>
    </w:div>
    <w:div w:id="1484732723">
      <w:bodyDiv w:val="1"/>
      <w:marLeft w:val="0"/>
      <w:marRight w:val="0"/>
      <w:marTop w:val="0"/>
      <w:marBottom w:val="0"/>
      <w:divBdr>
        <w:top w:val="none" w:sz="0" w:space="0" w:color="auto"/>
        <w:left w:val="none" w:sz="0" w:space="0" w:color="auto"/>
        <w:bottom w:val="none" w:sz="0" w:space="0" w:color="auto"/>
        <w:right w:val="none" w:sz="0" w:space="0" w:color="auto"/>
      </w:divBdr>
    </w:div>
    <w:div w:id="1517842124">
      <w:bodyDiv w:val="1"/>
      <w:marLeft w:val="0"/>
      <w:marRight w:val="0"/>
      <w:marTop w:val="0"/>
      <w:marBottom w:val="0"/>
      <w:divBdr>
        <w:top w:val="none" w:sz="0" w:space="0" w:color="auto"/>
        <w:left w:val="none" w:sz="0" w:space="0" w:color="auto"/>
        <w:bottom w:val="none" w:sz="0" w:space="0" w:color="auto"/>
        <w:right w:val="none" w:sz="0" w:space="0" w:color="auto"/>
      </w:divBdr>
      <w:divsChild>
        <w:div w:id="1187790428">
          <w:marLeft w:val="547"/>
          <w:marRight w:val="0"/>
          <w:marTop w:val="96"/>
          <w:marBottom w:val="0"/>
          <w:divBdr>
            <w:top w:val="none" w:sz="0" w:space="0" w:color="auto"/>
            <w:left w:val="none" w:sz="0" w:space="0" w:color="auto"/>
            <w:bottom w:val="none" w:sz="0" w:space="0" w:color="auto"/>
            <w:right w:val="none" w:sz="0" w:space="0" w:color="auto"/>
          </w:divBdr>
        </w:div>
        <w:div w:id="1507481318">
          <w:marLeft w:val="547"/>
          <w:marRight w:val="0"/>
          <w:marTop w:val="96"/>
          <w:marBottom w:val="0"/>
          <w:divBdr>
            <w:top w:val="none" w:sz="0" w:space="0" w:color="auto"/>
            <w:left w:val="none" w:sz="0" w:space="0" w:color="auto"/>
            <w:bottom w:val="none" w:sz="0" w:space="0" w:color="auto"/>
            <w:right w:val="none" w:sz="0" w:space="0" w:color="auto"/>
          </w:divBdr>
        </w:div>
      </w:divsChild>
    </w:div>
    <w:div w:id="1518618271">
      <w:bodyDiv w:val="1"/>
      <w:marLeft w:val="0"/>
      <w:marRight w:val="0"/>
      <w:marTop w:val="0"/>
      <w:marBottom w:val="0"/>
      <w:divBdr>
        <w:top w:val="none" w:sz="0" w:space="0" w:color="auto"/>
        <w:left w:val="none" w:sz="0" w:space="0" w:color="auto"/>
        <w:bottom w:val="none" w:sz="0" w:space="0" w:color="auto"/>
        <w:right w:val="none" w:sz="0" w:space="0" w:color="auto"/>
      </w:divBdr>
      <w:divsChild>
        <w:div w:id="964777610">
          <w:marLeft w:val="547"/>
          <w:marRight w:val="0"/>
          <w:marTop w:val="96"/>
          <w:marBottom w:val="0"/>
          <w:divBdr>
            <w:top w:val="none" w:sz="0" w:space="0" w:color="auto"/>
            <w:left w:val="none" w:sz="0" w:space="0" w:color="auto"/>
            <w:bottom w:val="none" w:sz="0" w:space="0" w:color="auto"/>
            <w:right w:val="none" w:sz="0" w:space="0" w:color="auto"/>
          </w:divBdr>
        </w:div>
        <w:div w:id="1116295396">
          <w:marLeft w:val="1181"/>
          <w:marRight w:val="0"/>
          <w:marTop w:val="86"/>
          <w:marBottom w:val="0"/>
          <w:divBdr>
            <w:top w:val="none" w:sz="0" w:space="0" w:color="auto"/>
            <w:left w:val="none" w:sz="0" w:space="0" w:color="auto"/>
            <w:bottom w:val="none" w:sz="0" w:space="0" w:color="auto"/>
            <w:right w:val="none" w:sz="0" w:space="0" w:color="auto"/>
          </w:divBdr>
        </w:div>
        <w:div w:id="1130125327">
          <w:marLeft w:val="1181"/>
          <w:marRight w:val="0"/>
          <w:marTop w:val="86"/>
          <w:marBottom w:val="0"/>
          <w:divBdr>
            <w:top w:val="none" w:sz="0" w:space="0" w:color="auto"/>
            <w:left w:val="none" w:sz="0" w:space="0" w:color="auto"/>
            <w:bottom w:val="none" w:sz="0" w:space="0" w:color="auto"/>
            <w:right w:val="none" w:sz="0" w:space="0" w:color="auto"/>
          </w:divBdr>
        </w:div>
        <w:div w:id="1227642467">
          <w:marLeft w:val="1181"/>
          <w:marRight w:val="0"/>
          <w:marTop w:val="86"/>
          <w:marBottom w:val="0"/>
          <w:divBdr>
            <w:top w:val="none" w:sz="0" w:space="0" w:color="auto"/>
            <w:left w:val="none" w:sz="0" w:space="0" w:color="auto"/>
            <w:bottom w:val="none" w:sz="0" w:space="0" w:color="auto"/>
            <w:right w:val="none" w:sz="0" w:space="0" w:color="auto"/>
          </w:divBdr>
        </w:div>
        <w:div w:id="1376276217">
          <w:marLeft w:val="1181"/>
          <w:marRight w:val="0"/>
          <w:marTop w:val="86"/>
          <w:marBottom w:val="0"/>
          <w:divBdr>
            <w:top w:val="none" w:sz="0" w:space="0" w:color="auto"/>
            <w:left w:val="none" w:sz="0" w:space="0" w:color="auto"/>
            <w:bottom w:val="none" w:sz="0" w:space="0" w:color="auto"/>
            <w:right w:val="none" w:sz="0" w:space="0" w:color="auto"/>
          </w:divBdr>
        </w:div>
        <w:div w:id="2119788794">
          <w:marLeft w:val="547"/>
          <w:marRight w:val="0"/>
          <w:marTop w:val="96"/>
          <w:marBottom w:val="0"/>
          <w:divBdr>
            <w:top w:val="none" w:sz="0" w:space="0" w:color="auto"/>
            <w:left w:val="none" w:sz="0" w:space="0" w:color="auto"/>
            <w:bottom w:val="none" w:sz="0" w:space="0" w:color="auto"/>
            <w:right w:val="none" w:sz="0" w:space="0" w:color="auto"/>
          </w:divBdr>
        </w:div>
      </w:divsChild>
    </w:div>
    <w:div w:id="1518928767">
      <w:bodyDiv w:val="1"/>
      <w:marLeft w:val="0"/>
      <w:marRight w:val="0"/>
      <w:marTop w:val="0"/>
      <w:marBottom w:val="0"/>
      <w:divBdr>
        <w:top w:val="none" w:sz="0" w:space="0" w:color="auto"/>
        <w:left w:val="none" w:sz="0" w:space="0" w:color="auto"/>
        <w:bottom w:val="none" w:sz="0" w:space="0" w:color="auto"/>
        <w:right w:val="none" w:sz="0" w:space="0" w:color="auto"/>
      </w:divBdr>
    </w:div>
    <w:div w:id="1638141884">
      <w:bodyDiv w:val="1"/>
      <w:marLeft w:val="0"/>
      <w:marRight w:val="0"/>
      <w:marTop w:val="0"/>
      <w:marBottom w:val="0"/>
      <w:divBdr>
        <w:top w:val="none" w:sz="0" w:space="0" w:color="auto"/>
        <w:left w:val="none" w:sz="0" w:space="0" w:color="auto"/>
        <w:bottom w:val="none" w:sz="0" w:space="0" w:color="auto"/>
        <w:right w:val="none" w:sz="0" w:space="0" w:color="auto"/>
      </w:divBdr>
    </w:div>
    <w:div w:id="1646470303">
      <w:bodyDiv w:val="1"/>
      <w:marLeft w:val="0"/>
      <w:marRight w:val="0"/>
      <w:marTop w:val="0"/>
      <w:marBottom w:val="0"/>
      <w:divBdr>
        <w:top w:val="none" w:sz="0" w:space="0" w:color="auto"/>
        <w:left w:val="none" w:sz="0" w:space="0" w:color="auto"/>
        <w:bottom w:val="none" w:sz="0" w:space="0" w:color="auto"/>
        <w:right w:val="none" w:sz="0" w:space="0" w:color="auto"/>
      </w:divBdr>
    </w:div>
    <w:div w:id="1686708098">
      <w:bodyDiv w:val="1"/>
      <w:marLeft w:val="0"/>
      <w:marRight w:val="0"/>
      <w:marTop w:val="0"/>
      <w:marBottom w:val="0"/>
      <w:divBdr>
        <w:top w:val="none" w:sz="0" w:space="0" w:color="auto"/>
        <w:left w:val="none" w:sz="0" w:space="0" w:color="auto"/>
        <w:bottom w:val="none" w:sz="0" w:space="0" w:color="auto"/>
        <w:right w:val="none" w:sz="0" w:space="0" w:color="auto"/>
      </w:divBdr>
      <w:divsChild>
        <w:div w:id="588270309">
          <w:marLeft w:val="1181"/>
          <w:marRight w:val="0"/>
          <w:marTop w:val="86"/>
          <w:marBottom w:val="0"/>
          <w:divBdr>
            <w:top w:val="none" w:sz="0" w:space="0" w:color="auto"/>
            <w:left w:val="none" w:sz="0" w:space="0" w:color="auto"/>
            <w:bottom w:val="none" w:sz="0" w:space="0" w:color="auto"/>
            <w:right w:val="none" w:sz="0" w:space="0" w:color="auto"/>
          </w:divBdr>
        </w:div>
        <w:div w:id="796143101">
          <w:marLeft w:val="547"/>
          <w:marRight w:val="0"/>
          <w:marTop w:val="96"/>
          <w:marBottom w:val="0"/>
          <w:divBdr>
            <w:top w:val="none" w:sz="0" w:space="0" w:color="auto"/>
            <w:left w:val="none" w:sz="0" w:space="0" w:color="auto"/>
            <w:bottom w:val="none" w:sz="0" w:space="0" w:color="auto"/>
            <w:right w:val="none" w:sz="0" w:space="0" w:color="auto"/>
          </w:divBdr>
        </w:div>
        <w:div w:id="804127068">
          <w:marLeft w:val="1181"/>
          <w:marRight w:val="0"/>
          <w:marTop w:val="86"/>
          <w:marBottom w:val="0"/>
          <w:divBdr>
            <w:top w:val="none" w:sz="0" w:space="0" w:color="auto"/>
            <w:left w:val="none" w:sz="0" w:space="0" w:color="auto"/>
            <w:bottom w:val="none" w:sz="0" w:space="0" w:color="auto"/>
            <w:right w:val="none" w:sz="0" w:space="0" w:color="auto"/>
          </w:divBdr>
        </w:div>
        <w:div w:id="1101099024">
          <w:marLeft w:val="547"/>
          <w:marRight w:val="0"/>
          <w:marTop w:val="96"/>
          <w:marBottom w:val="0"/>
          <w:divBdr>
            <w:top w:val="none" w:sz="0" w:space="0" w:color="auto"/>
            <w:left w:val="none" w:sz="0" w:space="0" w:color="auto"/>
            <w:bottom w:val="none" w:sz="0" w:space="0" w:color="auto"/>
            <w:right w:val="none" w:sz="0" w:space="0" w:color="auto"/>
          </w:divBdr>
        </w:div>
        <w:div w:id="1492331021">
          <w:marLeft w:val="1181"/>
          <w:marRight w:val="0"/>
          <w:marTop w:val="86"/>
          <w:marBottom w:val="0"/>
          <w:divBdr>
            <w:top w:val="none" w:sz="0" w:space="0" w:color="auto"/>
            <w:left w:val="none" w:sz="0" w:space="0" w:color="auto"/>
            <w:bottom w:val="none" w:sz="0" w:space="0" w:color="auto"/>
            <w:right w:val="none" w:sz="0" w:space="0" w:color="auto"/>
          </w:divBdr>
        </w:div>
      </w:divsChild>
    </w:div>
    <w:div w:id="1693845991">
      <w:bodyDiv w:val="1"/>
      <w:marLeft w:val="0"/>
      <w:marRight w:val="0"/>
      <w:marTop w:val="0"/>
      <w:marBottom w:val="0"/>
      <w:divBdr>
        <w:top w:val="none" w:sz="0" w:space="0" w:color="auto"/>
        <w:left w:val="none" w:sz="0" w:space="0" w:color="auto"/>
        <w:bottom w:val="none" w:sz="0" w:space="0" w:color="auto"/>
        <w:right w:val="none" w:sz="0" w:space="0" w:color="auto"/>
      </w:divBdr>
    </w:div>
    <w:div w:id="1719544211">
      <w:bodyDiv w:val="1"/>
      <w:marLeft w:val="0"/>
      <w:marRight w:val="0"/>
      <w:marTop w:val="0"/>
      <w:marBottom w:val="0"/>
      <w:divBdr>
        <w:top w:val="none" w:sz="0" w:space="0" w:color="auto"/>
        <w:left w:val="none" w:sz="0" w:space="0" w:color="auto"/>
        <w:bottom w:val="none" w:sz="0" w:space="0" w:color="auto"/>
        <w:right w:val="none" w:sz="0" w:space="0" w:color="auto"/>
      </w:divBdr>
      <w:divsChild>
        <w:div w:id="231237252">
          <w:marLeft w:val="547"/>
          <w:marRight w:val="0"/>
          <w:marTop w:val="96"/>
          <w:marBottom w:val="0"/>
          <w:divBdr>
            <w:top w:val="none" w:sz="0" w:space="0" w:color="auto"/>
            <w:left w:val="none" w:sz="0" w:space="0" w:color="auto"/>
            <w:bottom w:val="none" w:sz="0" w:space="0" w:color="auto"/>
            <w:right w:val="none" w:sz="0" w:space="0" w:color="auto"/>
          </w:divBdr>
        </w:div>
        <w:div w:id="475223371">
          <w:marLeft w:val="1181"/>
          <w:marRight w:val="0"/>
          <w:marTop w:val="86"/>
          <w:marBottom w:val="0"/>
          <w:divBdr>
            <w:top w:val="none" w:sz="0" w:space="0" w:color="auto"/>
            <w:left w:val="none" w:sz="0" w:space="0" w:color="auto"/>
            <w:bottom w:val="none" w:sz="0" w:space="0" w:color="auto"/>
            <w:right w:val="none" w:sz="0" w:space="0" w:color="auto"/>
          </w:divBdr>
        </w:div>
        <w:div w:id="619193399">
          <w:marLeft w:val="1181"/>
          <w:marRight w:val="0"/>
          <w:marTop w:val="86"/>
          <w:marBottom w:val="0"/>
          <w:divBdr>
            <w:top w:val="none" w:sz="0" w:space="0" w:color="auto"/>
            <w:left w:val="none" w:sz="0" w:space="0" w:color="auto"/>
            <w:bottom w:val="none" w:sz="0" w:space="0" w:color="auto"/>
            <w:right w:val="none" w:sz="0" w:space="0" w:color="auto"/>
          </w:divBdr>
        </w:div>
        <w:div w:id="798110095">
          <w:marLeft w:val="1829"/>
          <w:marRight w:val="0"/>
          <w:marTop w:val="86"/>
          <w:marBottom w:val="0"/>
          <w:divBdr>
            <w:top w:val="none" w:sz="0" w:space="0" w:color="auto"/>
            <w:left w:val="none" w:sz="0" w:space="0" w:color="auto"/>
            <w:bottom w:val="none" w:sz="0" w:space="0" w:color="auto"/>
            <w:right w:val="none" w:sz="0" w:space="0" w:color="auto"/>
          </w:divBdr>
        </w:div>
        <w:div w:id="1151562600">
          <w:marLeft w:val="547"/>
          <w:marRight w:val="0"/>
          <w:marTop w:val="96"/>
          <w:marBottom w:val="0"/>
          <w:divBdr>
            <w:top w:val="none" w:sz="0" w:space="0" w:color="auto"/>
            <w:left w:val="none" w:sz="0" w:space="0" w:color="auto"/>
            <w:bottom w:val="none" w:sz="0" w:space="0" w:color="auto"/>
            <w:right w:val="none" w:sz="0" w:space="0" w:color="auto"/>
          </w:divBdr>
        </w:div>
        <w:div w:id="1749843411">
          <w:marLeft w:val="547"/>
          <w:marRight w:val="0"/>
          <w:marTop w:val="96"/>
          <w:marBottom w:val="0"/>
          <w:divBdr>
            <w:top w:val="none" w:sz="0" w:space="0" w:color="auto"/>
            <w:left w:val="none" w:sz="0" w:space="0" w:color="auto"/>
            <w:bottom w:val="none" w:sz="0" w:space="0" w:color="auto"/>
            <w:right w:val="none" w:sz="0" w:space="0" w:color="auto"/>
          </w:divBdr>
        </w:div>
        <w:div w:id="2104716437">
          <w:marLeft w:val="1829"/>
          <w:marRight w:val="0"/>
          <w:marTop w:val="86"/>
          <w:marBottom w:val="0"/>
          <w:divBdr>
            <w:top w:val="none" w:sz="0" w:space="0" w:color="auto"/>
            <w:left w:val="none" w:sz="0" w:space="0" w:color="auto"/>
            <w:bottom w:val="none" w:sz="0" w:space="0" w:color="auto"/>
            <w:right w:val="none" w:sz="0" w:space="0" w:color="auto"/>
          </w:divBdr>
        </w:div>
      </w:divsChild>
    </w:div>
    <w:div w:id="1858811909">
      <w:bodyDiv w:val="1"/>
      <w:marLeft w:val="0"/>
      <w:marRight w:val="0"/>
      <w:marTop w:val="0"/>
      <w:marBottom w:val="0"/>
      <w:divBdr>
        <w:top w:val="none" w:sz="0" w:space="0" w:color="auto"/>
        <w:left w:val="none" w:sz="0" w:space="0" w:color="auto"/>
        <w:bottom w:val="none" w:sz="0" w:space="0" w:color="auto"/>
        <w:right w:val="none" w:sz="0" w:space="0" w:color="auto"/>
      </w:divBdr>
      <w:divsChild>
        <w:div w:id="1068843129">
          <w:marLeft w:val="547"/>
          <w:marRight w:val="0"/>
          <w:marTop w:val="96"/>
          <w:marBottom w:val="0"/>
          <w:divBdr>
            <w:top w:val="none" w:sz="0" w:space="0" w:color="auto"/>
            <w:left w:val="none" w:sz="0" w:space="0" w:color="auto"/>
            <w:bottom w:val="none" w:sz="0" w:space="0" w:color="auto"/>
            <w:right w:val="none" w:sz="0" w:space="0" w:color="auto"/>
          </w:divBdr>
        </w:div>
        <w:div w:id="2046245522">
          <w:marLeft w:val="547"/>
          <w:marRight w:val="0"/>
          <w:marTop w:val="96"/>
          <w:marBottom w:val="0"/>
          <w:divBdr>
            <w:top w:val="none" w:sz="0" w:space="0" w:color="auto"/>
            <w:left w:val="none" w:sz="0" w:space="0" w:color="auto"/>
            <w:bottom w:val="none" w:sz="0" w:space="0" w:color="auto"/>
            <w:right w:val="none" w:sz="0" w:space="0" w:color="auto"/>
          </w:divBdr>
        </w:div>
      </w:divsChild>
    </w:div>
    <w:div w:id="1901477164">
      <w:bodyDiv w:val="1"/>
      <w:marLeft w:val="0"/>
      <w:marRight w:val="0"/>
      <w:marTop w:val="0"/>
      <w:marBottom w:val="0"/>
      <w:divBdr>
        <w:top w:val="none" w:sz="0" w:space="0" w:color="auto"/>
        <w:left w:val="none" w:sz="0" w:space="0" w:color="auto"/>
        <w:bottom w:val="none" w:sz="0" w:space="0" w:color="auto"/>
        <w:right w:val="none" w:sz="0" w:space="0" w:color="auto"/>
      </w:divBdr>
    </w:div>
    <w:div w:id="1947274433">
      <w:bodyDiv w:val="1"/>
      <w:marLeft w:val="0"/>
      <w:marRight w:val="0"/>
      <w:marTop w:val="0"/>
      <w:marBottom w:val="0"/>
      <w:divBdr>
        <w:top w:val="none" w:sz="0" w:space="0" w:color="auto"/>
        <w:left w:val="none" w:sz="0" w:space="0" w:color="auto"/>
        <w:bottom w:val="none" w:sz="0" w:space="0" w:color="auto"/>
        <w:right w:val="none" w:sz="0" w:space="0" w:color="auto"/>
      </w:divBdr>
    </w:div>
    <w:div w:id="1980304459">
      <w:bodyDiv w:val="1"/>
      <w:marLeft w:val="0"/>
      <w:marRight w:val="0"/>
      <w:marTop w:val="0"/>
      <w:marBottom w:val="0"/>
      <w:divBdr>
        <w:top w:val="none" w:sz="0" w:space="0" w:color="auto"/>
        <w:left w:val="none" w:sz="0" w:space="0" w:color="auto"/>
        <w:bottom w:val="none" w:sz="0" w:space="0" w:color="auto"/>
        <w:right w:val="none" w:sz="0" w:space="0" w:color="auto"/>
      </w:divBdr>
    </w:div>
    <w:div w:id="1981105310">
      <w:bodyDiv w:val="1"/>
      <w:marLeft w:val="0"/>
      <w:marRight w:val="0"/>
      <w:marTop w:val="0"/>
      <w:marBottom w:val="0"/>
      <w:divBdr>
        <w:top w:val="none" w:sz="0" w:space="0" w:color="auto"/>
        <w:left w:val="none" w:sz="0" w:space="0" w:color="auto"/>
        <w:bottom w:val="none" w:sz="0" w:space="0" w:color="auto"/>
        <w:right w:val="none" w:sz="0" w:space="0" w:color="auto"/>
      </w:divBdr>
    </w:div>
    <w:div w:id="20338750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hdr.undp.org/data-center/human-development-index"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methods.cochrane.org/sites/methods.cochrane.org.rapidreviews/files/uploads/cochrane_rr_-_guidance-23mar2020-final.pdf"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kff.org/coronavirus-covid-19/issue-brief/the-implications-of-covid-19-for-mental-health-and-substance-use/"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5F29610D3A5F46856776F76EA2BAAA" ma:contentTypeVersion="13" ma:contentTypeDescription="Create a new document." ma:contentTypeScope="" ma:versionID="0080c619a488b5b3ac4aed45db421eb4">
  <xsd:schema xmlns:xsd="http://www.w3.org/2001/XMLSchema" xmlns:xs="http://www.w3.org/2001/XMLSchema" xmlns:p="http://schemas.microsoft.com/office/2006/metadata/properties" xmlns:ns2="9255ac99-8b18-487e-943f-9e29a88694d5" xmlns:ns3="77dd4b42-3cc8-40ea-8f62-eea74bb2bd79" targetNamespace="http://schemas.microsoft.com/office/2006/metadata/properties" ma:root="true" ma:fieldsID="e939b2a68e4ade552cca79b3c46d9a05" ns2:_="" ns3:_="">
    <xsd:import namespace="9255ac99-8b18-487e-943f-9e29a88694d5"/>
    <xsd:import namespace="77dd4b42-3cc8-40ea-8f62-eea74bb2bd7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55ac99-8b18-487e-943f-9e29a88694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23b40f3a-84d0-4acf-ad34-a39173ff9cc9"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7dd4b42-3cc8-40ea-8f62-eea74bb2bd7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29e2440e-3661-42e0-8046-17c0f5d926e6}" ma:internalName="TaxCatchAll" ma:showField="CatchAllData" ma:web="77dd4b42-3cc8-40ea-8f62-eea74bb2bd7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9255ac99-8b18-487e-943f-9e29a88694d5">
      <Terms xmlns="http://schemas.microsoft.com/office/infopath/2007/PartnerControls"/>
    </lcf76f155ced4ddcb4097134ff3c332f>
    <TaxCatchAll xmlns="77dd4b42-3cc8-40ea-8f62-eea74bb2bd79"/>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753FF-4B51-421C-9B63-00D2431D5C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55ac99-8b18-487e-943f-9e29a88694d5"/>
    <ds:schemaRef ds:uri="77dd4b42-3cc8-40ea-8f62-eea74bb2bd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A55F3A2-6018-4B23-A5D5-39776AF3E2AC}">
  <ds:schemaRefs>
    <ds:schemaRef ds:uri="http://schemas.microsoft.com/sharepoint/v3/contenttype/forms"/>
  </ds:schemaRefs>
</ds:datastoreItem>
</file>

<file path=customXml/itemProps3.xml><?xml version="1.0" encoding="utf-8"?>
<ds:datastoreItem xmlns:ds="http://schemas.openxmlformats.org/officeDocument/2006/customXml" ds:itemID="{3B9489A0-E8A6-4491-BF95-E6FFFD018E4F}">
  <ds:schemaRefs>
    <ds:schemaRef ds:uri="http://schemas.microsoft.com/office/2006/metadata/properties"/>
    <ds:schemaRef ds:uri="http://schemas.microsoft.com/office/infopath/2007/PartnerControls"/>
    <ds:schemaRef ds:uri="9255ac99-8b18-487e-943f-9e29a88694d5"/>
    <ds:schemaRef ds:uri="77dd4b42-3cc8-40ea-8f62-eea74bb2bd79"/>
  </ds:schemaRefs>
</ds:datastoreItem>
</file>

<file path=customXml/itemProps4.xml><?xml version="1.0" encoding="utf-8"?>
<ds:datastoreItem xmlns:ds="http://schemas.openxmlformats.org/officeDocument/2006/customXml" ds:itemID="{04F5817D-0C14-4362-9F21-49DCCD127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9261</Words>
  <Characters>52791</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29</CharactersWithSpaces>
  <SharedDoc>false</SharedDoc>
  <HLinks>
    <vt:vector size="1068" baseType="variant">
      <vt:variant>
        <vt:i4>6225970</vt:i4>
      </vt:variant>
      <vt:variant>
        <vt:i4>1173</vt:i4>
      </vt:variant>
      <vt:variant>
        <vt:i4>0</vt:i4>
      </vt:variant>
      <vt:variant>
        <vt:i4>5</vt:i4>
      </vt:variant>
      <vt:variant>
        <vt:lpwstr>http://methods.cochrane.org/sites/methods.cochrane.org.rapidreviews/files/uploads/cochrane_rr_-_guidance-23mar2020-final.pdf</vt:lpwstr>
      </vt:variant>
      <vt:variant>
        <vt:lpwstr/>
      </vt:variant>
      <vt:variant>
        <vt:i4>5308496</vt:i4>
      </vt:variant>
      <vt:variant>
        <vt:i4>1170</vt:i4>
      </vt:variant>
      <vt:variant>
        <vt:i4>0</vt:i4>
      </vt:variant>
      <vt:variant>
        <vt:i4>5</vt:i4>
      </vt:variant>
      <vt:variant>
        <vt:lpwstr>http://www.kff.org/coronavirus-covid-19/issue-brief/the-implications-of-covid-19-for-mental-health-and-substance-use/</vt:lpwstr>
      </vt:variant>
      <vt:variant>
        <vt:lpwstr>:~:text=Research</vt:lpwstr>
      </vt:variant>
      <vt:variant>
        <vt:i4>4521995</vt:i4>
      </vt:variant>
      <vt:variant>
        <vt:i4>1160</vt:i4>
      </vt:variant>
      <vt:variant>
        <vt:i4>0</vt:i4>
      </vt:variant>
      <vt:variant>
        <vt:i4>5</vt:i4>
      </vt:variant>
      <vt:variant>
        <vt:lpwstr/>
      </vt:variant>
      <vt:variant>
        <vt:lpwstr>_ENREF_42</vt:lpwstr>
      </vt:variant>
      <vt:variant>
        <vt:i4>4521995</vt:i4>
      </vt:variant>
      <vt:variant>
        <vt:i4>1152</vt:i4>
      </vt:variant>
      <vt:variant>
        <vt:i4>0</vt:i4>
      </vt:variant>
      <vt:variant>
        <vt:i4>5</vt:i4>
      </vt:variant>
      <vt:variant>
        <vt:lpwstr/>
      </vt:variant>
      <vt:variant>
        <vt:lpwstr>_ENREF_42</vt:lpwstr>
      </vt:variant>
      <vt:variant>
        <vt:i4>4521995</vt:i4>
      </vt:variant>
      <vt:variant>
        <vt:i4>1144</vt:i4>
      </vt:variant>
      <vt:variant>
        <vt:i4>0</vt:i4>
      </vt:variant>
      <vt:variant>
        <vt:i4>5</vt:i4>
      </vt:variant>
      <vt:variant>
        <vt:lpwstr/>
      </vt:variant>
      <vt:variant>
        <vt:lpwstr>_ENREF_41</vt:lpwstr>
      </vt:variant>
      <vt:variant>
        <vt:i4>4521995</vt:i4>
      </vt:variant>
      <vt:variant>
        <vt:i4>1136</vt:i4>
      </vt:variant>
      <vt:variant>
        <vt:i4>0</vt:i4>
      </vt:variant>
      <vt:variant>
        <vt:i4>5</vt:i4>
      </vt:variant>
      <vt:variant>
        <vt:lpwstr/>
      </vt:variant>
      <vt:variant>
        <vt:lpwstr>_ENREF_41</vt:lpwstr>
      </vt:variant>
      <vt:variant>
        <vt:i4>4521995</vt:i4>
      </vt:variant>
      <vt:variant>
        <vt:i4>1128</vt:i4>
      </vt:variant>
      <vt:variant>
        <vt:i4>0</vt:i4>
      </vt:variant>
      <vt:variant>
        <vt:i4>5</vt:i4>
      </vt:variant>
      <vt:variant>
        <vt:lpwstr/>
      </vt:variant>
      <vt:variant>
        <vt:lpwstr>_ENREF_41</vt:lpwstr>
      </vt:variant>
      <vt:variant>
        <vt:i4>4521995</vt:i4>
      </vt:variant>
      <vt:variant>
        <vt:i4>1120</vt:i4>
      </vt:variant>
      <vt:variant>
        <vt:i4>0</vt:i4>
      </vt:variant>
      <vt:variant>
        <vt:i4>5</vt:i4>
      </vt:variant>
      <vt:variant>
        <vt:lpwstr/>
      </vt:variant>
      <vt:variant>
        <vt:lpwstr>_ENREF_41</vt:lpwstr>
      </vt:variant>
      <vt:variant>
        <vt:i4>4521995</vt:i4>
      </vt:variant>
      <vt:variant>
        <vt:i4>1112</vt:i4>
      </vt:variant>
      <vt:variant>
        <vt:i4>0</vt:i4>
      </vt:variant>
      <vt:variant>
        <vt:i4>5</vt:i4>
      </vt:variant>
      <vt:variant>
        <vt:lpwstr/>
      </vt:variant>
      <vt:variant>
        <vt:lpwstr>_ENREF_40</vt:lpwstr>
      </vt:variant>
      <vt:variant>
        <vt:i4>4325387</vt:i4>
      </vt:variant>
      <vt:variant>
        <vt:i4>1104</vt:i4>
      </vt:variant>
      <vt:variant>
        <vt:i4>0</vt:i4>
      </vt:variant>
      <vt:variant>
        <vt:i4>5</vt:i4>
      </vt:variant>
      <vt:variant>
        <vt:lpwstr/>
      </vt:variant>
      <vt:variant>
        <vt:lpwstr>_ENREF_39</vt:lpwstr>
      </vt:variant>
      <vt:variant>
        <vt:i4>4325387</vt:i4>
      </vt:variant>
      <vt:variant>
        <vt:i4>1096</vt:i4>
      </vt:variant>
      <vt:variant>
        <vt:i4>0</vt:i4>
      </vt:variant>
      <vt:variant>
        <vt:i4>5</vt:i4>
      </vt:variant>
      <vt:variant>
        <vt:lpwstr/>
      </vt:variant>
      <vt:variant>
        <vt:lpwstr>_ENREF_38</vt:lpwstr>
      </vt:variant>
      <vt:variant>
        <vt:i4>4325387</vt:i4>
      </vt:variant>
      <vt:variant>
        <vt:i4>1088</vt:i4>
      </vt:variant>
      <vt:variant>
        <vt:i4>0</vt:i4>
      </vt:variant>
      <vt:variant>
        <vt:i4>5</vt:i4>
      </vt:variant>
      <vt:variant>
        <vt:lpwstr/>
      </vt:variant>
      <vt:variant>
        <vt:lpwstr>_ENREF_37</vt:lpwstr>
      </vt:variant>
      <vt:variant>
        <vt:i4>4325387</vt:i4>
      </vt:variant>
      <vt:variant>
        <vt:i4>1082</vt:i4>
      </vt:variant>
      <vt:variant>
        <vt:i4>0</vt:i4>
      </vt:variant>
      <vt:variant>
        <vt:i4>5</vt:i4>
      </vt:variant>
      <vt:variant>
        <vt:lpwstr/>
      </vt:variant>
      <vt:variant>
        <vt:lpwstr>_ENREF_36</vt:lpwstr>
      </vt:variant>
      <vt:variant>
        <vt:i4>4325387</vt:i4>
      </vt:variant>
      <vt:variant>
        <vt:i4>1074</vt:i4>
      </vt:variant>
      <vt:variant>
        <vt:i4>0</vt:i4>
      </vt:variant>
      <vt:variant>
        <vt:i4>5</vt:i4>
      </vt:variant>
      <vt:variant>
        <vt:lpwstr/>
      </vt:variant>
      <vt:variant>
        <vt:lpwstr>_ENREF_35</vt:lpwstr>
      </vt:variant>
      <vt:variant>
        <vt:i4>4325387</vt:i4>
      </vt:variant>
      <vt:variant>
        <vt:i4>1066</vt:i4>
      </vt:variant>
      <vt:variant>
        <vt:i4>0</vt:i4>
      </vt:variant>
      <vt:variant>
        <vt:i4>5</vt:i4>
      </vt:variant>
      <vt:variant>
        <vt:lpwstr/>
      </vt:variant>
      <vt:variant>
        <vt:lpwstr>_ENREF_34</vt:lpwstr>
      </vt:variant>
      <vt:variant>
        <vt:i4>4325387</vt:i4>
      </vt:variant>
      <vt:variant>
        <vt:i4>1058</vt:i4>
      </vt:variant>
      <vt:variant>
        <vt:i4>0</vt:i4>
      </vt:variant>
      <vt:variant>
        <vt:i4>5</vt:i4>
      </vt:variant>
      <vt:variant>
        <vt:lpwstr/>
      </vt:variant>
      <vt:variant>
        <vt:lpwstr>_ENREF_34</vt:lpwstr>
      </vt:variant>
      <vt:variant>
        <vt:i4>4325387</vt:i4>
      </vt:variant>
      <vt:variant>
        <vt:i4>1050</vt:i4>
      </vt:variant>
      <vt:variant>
        <vt:i4>0</vt:i4>
      </vt:variant>
      <vt:variant>
        <vt:i4>5</vt:i4>
      </vt:variant>
      <vt:variant>
        <vt:lpwstr/>
      </vt:variant>
      <vt:variant>
        <vt:lpwstr>_ENREF_33</vt:lpwstr>
      </vt:variant>
      <vt:variant>
        <vt:i4>4325387</vt:i4>
      </vt:variant>
      <vt:variant>
        <vt:i4>1042</vt:i4>
      </vt:variant>
      <vt:variant>
        <vt:i4>0</vt:i4>
      </vt:variant>
      <vt:variant>
        <vt:i4>5</vt:i4>
      </vt:variant>
      <vt:variant>
        <vt:lpwstr/>
      </vt:variant>
      <vt:variant>
        <vt:lpwstr>_ENREF_32</vt:lpwstr>
      </vt:variant>
      <vt:variant>
        <vt:i4>4325387</vt:i4>
      </vt:variant>
      <vt:variant>
        <vt:i4>1034</vt:i4>
      </vt:variant>
      <vt:variant>
        <vt:i4>0</vt:i4>
      </vt:variant>
      <vt:variant>
        <vt:i4>5</vt:i4>
      </vt:variant>
      <vt:variant>
        <vt:lpwstr/>
      </vt:variant>
      <vt:variant>
        <vt:lpwstr>_ENREF_31</vt:lpwstr>
      </vt:variant>
      <vt:variant>
        <vt:i4>4390923</vt:i4>
      </vt:variant>
      <vt:variant>
        <vt:i4>1026</vt:i4>
      </vt:variant>
      <vt:variant>
        <vt:i4>0</vt:i4>
      </vt:variant>
      <vt:variant>
        <vt:i4>5</vt:i4>
      </vt:variant>
      <vt:variant>
        <vt:lpwstr/>
      </vt:variant>
      <vt:variant>
        <vt:lpwstr>_ENREF_24</vt:lpwstr>
      </vt:variant>
      <vt:variant>
        <vt:i4>4390923</vt:i4>
      </vt:variant>
      <vt:variant>
        <vt:i4>1018</vt:i4>
      </vt:variant>
      <vt:variant>
        <vt:i4>0</vt:i4>
      </vt:variant>
      <vt:variant>
        <vt:i4>5</vt:i4>
      </vt:variant>
      <vt:variant>
        <vt:lpwstr/>
      </vt:variant>
      <vt:variant>
        <vt:lpwstr>_ENREF_26</vt:lpwstr>
      </vt:variant>
      <vt:variant>
        <vt:i4>4390923</vt:i4>
      </vt:variant>
      <vt:variant>
        <vt:i4>1010</vt:i4>
      </vt:variant>
      <vt:variant>
        <vt:i4>0</vt:i4>
      </vt:variant>
      <vt:variant>
        <vt:i4>5</vt:i4>
      </vt:variant>
      <vt:variant>
        <vt:lpwstr/>
      </vt:variant>
      <vt:variant>
        <vt:lpwstr>_ENREF_25</vt:lpwstr>
      </vt:variant>
      <vt:variant>
        <vt:i4>4390923</vt:i4>
      </vt:variant>
      <vt:variant>
        <vt:i4>1002</vt:i4>
      </vt:variant>
      <vt:variant>
        <vt:i4>0</vt:i4>
      </vt:variant>
      <vt:variant>
        <vt:i4>5</vt:i4>
      </vt:variant>
      <vt:variant>
        <vt:lpwstr/>
      </vt:variant>
      <vt:variant>
        <vt:lpwstr>_ENREF_21</vt:lpwstr>
      </vt:variant>
      <vt:variant>
        <vt:i4>4390923</vt:i4>
      </vt:variant>
      <vt:variant>
        <vt:i4>994</vt:i4>
      </vt:variant>
      <vt:variant>
        <vt:i4>0</vt:i4>
      </vt:variant>
      <vt:variant>
        <vt:i4>5</vt:i4>
      </vt:variant>
      <vt:variant>
        <vt:lpwstr/>
      </vt:variant>
      <vt:variant>
        <vt:lpwstr>_ENREF_24</vt:lpwstr>
      </vt:variant>
      <vt:variant>
        <vt:i4>4390923</vt:i4>
      </vt:variant>
      <vt:variant>
        <vt:i4>986</vt:i4>
      </vt:variant>
      <vt:variant>
        <vt:i4>0</vt:i4>
      </vt:variant>
      <vt:variant>
        <vt:i4>5</vt:i4>
      </vt:variant>
      <vt:variant>
        <vt:lpwstr/>
      </vt:variant>
      <vt:variant>
        <vt:lpwstr>_ENREF_21</vt:lpwstr>
      </vt:variant>
      <vt:variant>
        <vt:i4>4390923</vt:i4>
      </vt:variant>
      <vt:variant>
        <vt:i4>978</vt:i4>
      </vt:variant>
      <vt:variant>
        <vt:i4>0</vt:i4>
      </vt:variant>
      <vt:variant>
        <vt:i4>5</vt:i4>
      </vt:variant>
      <vt:variant>
        <vt:lpwstr/>
      </vt:variant>
      <vt:variant>
        <vt:lpwstr>_ENREF_20</vt:lpwstr>
      </vt:variant>
      <vt:variant>
        <vt:i4>4194315</vt:i4>
      </vt:variant>
      <vt:variant>
        <vt:i4>970</vt:i4>
      </vt:variant>
      <vt:variant>
        <vt:i4>0</vt:i4>
      </vt:variant>
      <vt:variant>
        <vt:i4>5</vt:i4>
      </vt:variant>
      <vt:variant>
        <vt:lpwstr/>
      </vt:variant>
      <vt:variant>
        <vt:lpwstr>_ENREF_19</vt:lpwstr>
      </vt:variant>
      <vt:variant>
        <vt:i4>4194315</vt:i4>
      </vt:variant>
      <vt:variant>
        <vt:i4>962</vt:i4>
      </vt:variant>
      <vt:variant>
        <vt:i4>0</vt:i4>
      </vt:variant>
      <vt:variant>
        <vt:i4>5</vt:i4>
      </vt:variant>
      <vt:variant>
        <vt:lpwstr/>
      </vt:variant>
      <vt:variant>
        <vt:lpwstr>_ENREF_18</vt:lpwstr>
      </vt:variant>
      <vt:variant>
        <vt:i4>4194315</vt:i4>
      </vt:variant>
      <vt:variant>
        <vt:i4>954</vt:i4>
      </vt:variant>
      <vt:variant>
        <vt:i4>0</vt:i4>
      </vt:variant>
      <vt:variant>
        <vt:i4>5</vt:i4>
      </vt:variant>
      <vt:variant>
        <vt:lpwstr/>
      </vt:variant>
      <vt:variant>
        <vt:lpwstr>_ENREF_17</vt:lpwstr>
      </vt:variant>
      <vt:variant>
        <vt:i4>4194315</vt:i4>
      </vt:variant>
      <vt:variant>
        <vt:i4>946</vt:i4>
      </vt:variant>
      <vt:variant>
        <vt:i4>0</vt:i4>
      </vt:variant>
      <vt:variant>
        <vt:i4>5</vt:i4>
      </vt:variant>
      <vt:variant>
        <vt:lpwstr/>
      </vt:variant>
      <vt:variant>
        <vt:lpwstr>_ENREF_16</vt:lpwstr>
      </vt:variant>
      <vt:variant>
        <vt:i4>4194315</vt:i4>
      </vt:variant>
      <vt:variant>
        <vt:i4>938</vt:i4>
      </vt:variant>
      <vt:variant>
        <vt:i4>0</vt:i4>
      </vt:variant>
      <vt:variant>
        <vt:i4>5</vt:i4>
      </vt:variant>
      <vt:variant>
        <vt:lpwstr/>
      </vt:variant>
      <vt:variant>
        <vt:lpwstr>_ENREF_14</vt:lpwstr>
      </vt:variant>
      <vt:variant>
        <vt:i4>4194315</vt:i4>
      </vt:variant>
      <vt:variant>
        <vt:i4>930</vt:i4>
      </vt:variant>
      <vt:variant>
        <vt:i4>0</vt:i4>
      </vt:variant>
      <vt:variant>
        <vt:i4>5</vt:i4>
      </vt:variant>
      <vt:variant>
        <vt:lpwstr/>
      </vt:variant>
      <vt:variant>
        <vt:lpwstr>_ENREF_13</vt:lpwstr>
      </vt:variant>
      <vt:variant>
        <vt:i4>4325387</vt:i4>
      </vt:variant>
      <vt:variant>
        <vt:i4>926</vt:i4>
      </vt:variant>
      <vt:variant>
        <vt:i4>0</vt:i4>
      </vt:variant>
      <vt:variant>
        <vt:i4>5</vt:i4>
      </vt:variant>
      <vt:variant>
        <vt:lpwstr/>
      </vt:variant>
      <vt:variant>
        <vt:lpwstr>_ENREF_38</vt:lpwstr>
      </vt:variant>
      <vt:variant>
        <vt:i4>4325387</vt:i4>
      </vt:variant>
      <vt:variant>
        <vt:i4>923</vt:i4>
      </vt:variant>
      <vt:variant>
        <vt:i4>0</vt:i4>
      </vt:variant>
      <vt:variant>
        <vt:i4>5</vt:i4>
      </vt:variant>
      <vt:variant>
        <vt:lpwstr/>
      </vt:variant>
      <vt:variant>
        <vt:lpwstr>_ENREF_37</vt:lpwstr>
      </vt:variant>
      <vt:variant>
        <vt:i4>4521995</vt:i4>
      </vt:variant>
      <vt:variant>
        <vt:i4>911</vt:i4>
      </vt:variant>
      <vt:variant>
        <vt:i4>0</vt:i4>
      </vt:variant>
      <vt:variant>
        <vt:i4>5</vt:i4>
      </vt:variant>
      <vt:variant>
        <vt:lpwstr/>
      </vt:variant>
      <vt:variant>
        <vt:lpwstr>_ENREF_42</vt:lpwstr>
      </vt:variant>
      <vt:variant>
        <vt:i4>4521995</vt:i4>
      </vt:variant>
      <vt:variant>
        <vt:i4>903</vt:i4>
      </vt:variant>
      <vt:variant>
        <vt:i4>0</vt:i4>
      </vt:variant>
      <vt:variant>
        <vt:i4>5</vt:i4>
      </vt:variant>
      <vt:variant>
        <vt:lpwstr/>
      </vt:variant>
      <vt:variant>
        <vt:lpwstr>_ENREF_41</vt:lpwstr>
      </vt:variant>
      <vt:variant>
        <vt:i4>4521995</vt:i4>
      </vt:variant>
      <vt:variant>
        <vt:i4>895</vt:i4>
      </vt:variant>
      <vt:variant>
        <vt:i4>0</vt:i4>
      </vt:variant>
      <vt:variant>
        <vt:i4>5</vt:i4>
      </vt:variant>
      <vt:variant>
        <vt:lpwstr/>
      </vt:variant>
      <vt:variant>
        <vt:lpwstr>_ENREF_40</vt:lpwstr>
      </vt:variant>
      <vt:variant>
        <vt:i4>4325387</vt:i4>
      </vt:variant>
      <vt:variant>
        <vt:i4>887</vt:i4>
      </vt:variant>
      <vt:variant>
        <vt:i4>0</vt:i4>
      </vt:variant>
      <vt:variant>
        <vt:i4>5</vt:i4>
      </vt:variant>
      <vt:variant>
        <vt:lpwstr/>
      </vt:variant>
      <vt:variant>
        <vt:lpwstr>_ENREF_39</vt:lpwstr>
      </vt:variant>
      <vt:variant>
        <vt:i4>4325387</vt:i4>
      </vt:variant>
      <vt:variant>
        <vt:i4>879</vt:i4>
      </vt:variant>
      <vt:variant>
        <vt:i4>0</vt:i4>
      </vt:variant>
      <vt:variant>
        <vt:i4>5</vt:i4>
      </vt:variant>
      <vt:variant>
        <vt:lpwstr/>
      </vt:variant>
      <vt:variant>
        <vt:lpwstr>_ENREF_38</vt:lpwstr>
      </vt:variant>
      <vt:variant>
        <vt:i4>4325387</vt:i4>
      </vt:variant>
      <vt:variant>
        <vt:i4>871</vt:i4>
      </vt:variant>
      <vt:variant>
        <vt:i4>0</vt:i4>
      </vt:variant>
      <vt:variant>
        <vt:i4>5</vt:i4>
      </vt:variant>
      <vt:variant>
        <vt:lpwstr/>
      </vt:variant>
      <vt:variant>
        <vt:lpwstr>_ENREF_37</vt:lpwstr>
      </vt:variant>
      <vt:variant>
        <vt:i4>4325387</vt:i4>
      </vt:variant>
      <vt:variant>
        <vt:i4>865</vt:i4>
      </vt:variant>
      <vt:variant>
        <vt:i4>0</vt:i4>
      </vt:variant>
      <vt:variant>
        <vt:i4>5</vt:i4>
      </vt:variant>
      <vt:variant>
        <vt:lpwstr/>
      </vt:variant>
      <vt:variant>
        <vt:lpwstr>_ENREF_36</vt:lpwstr>
      </vt:variant>
      <vt:variant>
        <vt:i4>4325387</vt:i4>
      </vt:variant>
      <vt:variant>
        <vt:i4>857</vt:i4>
      </vt:variant>
      <vt:variant>
        <vt:i4>0</vt:i4>
      </vt:variant>
      <vt:variant>
        <vt:i4>5</vt:i4>
      </vt:variant>
      <vt:variant>
        <vt:lpwstr/>
      </vt:variant>
      <vt:variant>
        <vt:lpwstr>_ENREF_35</vt:lpwstr>
      </vt:variant>
      <vt:variant>
        <vt:i4>4325387</vt:i4>
      </vt:variant>
      <vt:variant>
        <vt:i4>849</vt:i4>
      </vt:variant>
      <vt:variant>
        <vt:i4>0</vt:i4>
      </vt:variant>
      <vt:variant>
        <vt:i4>5</vt:i4>
      </vt:variant>
      <vt:variant>
        <vt:lpwstr/>
      </vt:variant>
      <vt:variant>
        <vt:lpwstr>_ENREF_34</vt:lpwstr>
      </vt:variant>
      <vt:variant>
        <vt:i4>4325387</vt:i4>
      </vt:variant>
      <vt:variant>
        <vt:i4>841</vt:i4>
      </vt:variant>
      <vt:variant>
        <vt:i4>0</vt:i4>
      </vt:variant>
      <vt:variant>
        <vt:i4>5</vt:i4>
      </vt:variant>
      <vt:variant>
        <vt:lpwstr/>
      </vt:variant>
      <vt:variant>
        <vt:lpwstr>_ENREF_33</vt:lpwstr>
      </vt:variant>
      <vt:variant>
        <vt:i4>4325387</vt:i4>
      </vt:variant>
      <vt:variant>
        <vt:i4>833</vt:i4>
      </vt:variant>
      <vt:variant>
        <vt:i4>0</vt:i4>
      </vt:variant>
      <vt:variant>
        <vt:i4>5</vt:i4>
      </vt:variant>
      <vt:variant>
        <vt:lpwstr/>
      </vt:variant>
      <vt:variant>
        <vt:lpwstr>_ENREF_32</vt:lpwstr>
      </vt:variant>
      <vt:variant>
        <vt:i4>4325387</vt:i4>
      </vt:variant>
      <vt:variant>
        <vt:i4>825</vt:i4>
      </vt:variant>
      <vt:variant>
        <vt:i4>0</vt:i4>
      </vt:variant>
      <vt:variant>
        <vt:i4>5</vt:i4>
      </vt:variant>
      <vt:variant>
        <vt:lpwstr/>
      </vt:variant>
      <vt:variant>
        <vt:lpwstr>_ENREF_31</vt:lpwstr>
      </vt:variant>
      <vt:variant>
        <vt:i4>4390923</vt:i4>
      </vt:variant>
      <vt:variant>
        <vt:i4>817</vt:i4>
      </vt:variant>
      <vt:variant>
        <vt:i4>0</vt:i4>
      </vt:variant>
      <vt:variant>
        <vt:i4>5</vt:i4>
      </vt:variant>
      <vt:variant>
        <vt:lpwstr/>
      </vt:variant>
      <vt:variant>
        <vt:lpwstr>_ENREF_26</vt:lpwstr>
      </vt:variant>
      <vt:variant>
        <vt:i4>4390923</vt:i4>
      </vt:variant>
      <vt:variant>
        <vt:i4>809</vt:i4>
      </vt:variant>
      <vt:variant>
        <vt:i4>0</vt:i4>
      </vt:variant>
      <vt:variant>
        <vt:i4>5</vt:i4>
      </vt:variant>
      <vt:variant>
        <vt:lpwstr/>
      </vt:variant>
      <vt:variant>
        <vt:lpwstr>_ENREF_25</vt:lpwstr>
      </vt:variant>
      <vt:variant>
        <vt:i4>4390923</vt:i4>
      </vt:variant>
      <vt:variant>
        <vt:i4>801</vt:i4>
      </vt:variant>
      <vt:variant>
        <vt:i4>0</vt:i4>
      </vt:variant>
      <vt:variant>
        <vt:i4>5</vt:i4>
      </vt:variant>
      <vt:variant>
        <vt:lpwstr/>
      </vt:variant>
      <vt:variant>
        <vt:lpwstr>_ENREF_24</vt:lpwstr>
      </vt:variant>
      <vt:variant>
        <vt:i4>4390923</vt:i4>
      </vt:variant>
      <vt:variant>
        <vt:i4>793</vt:i4>
      </vt:variant>
      <vt:variant>
        <vt:i4>0</vt:i4>
      </vt:variant>
      <vt:variant>
        <vt:i4>5</vt:i4>
      </vt:variant>
      <vt:variant>
        <vt:lpwstr/>
      </vt:variant>
      <vt:variant>
        <vt:lpwstr>_ENREF_21</vt:lpwstr>
      </vt:variant>
      <vt:variant>
        <vt:i4>4390923</vt:i4>
      </vt:variant>
      <vt:variant>
        <vt:i4>785</vt:i4>
      </vt:variant>
      <vt:variant>
        <vt:i4>0</vt:i4>
      </vt:variant>
      <vt:variant>
        <vt:i4>5</vt:i4>
      </vt:variant>
      <vt:variant>
        <vt:lpwstr/>
      </vt:variant>
      <vt:variant>
        <vt:lpwstr>_ENREF_20</vt:lpwstr>
      </vt:variant>
      <vt:variant>
        <vt:i4>4194315</vt:i4>
      </vt:variant>
      <vt:variant>
        <vt:i4>777</vt:i4>
      </vt:variant>
      <vt:variant>
        <vt:i4>0</vt:i4>
      </vt:variant>
      <vt:variant>
        <vt:i4>5</vt:i4>
      </vt:variant>
      <vt:variant>
        <vt:lpwstr/>
      </vt:variant>
      <vt:variant>
        <vt:lpwstr>_ENREF_19</vt:lpwstr>
      </vt:variant>
      <vt:variant>
        <vt:i4>4194315</vt:i4>
      </vt:variant>
      <vt:variant>
        <vt:i4>769</vt:i4>
      </vt:variant>
      <vt:variant>
        <vt:i4>0</vt:i4>
      </vt:variant>
      <vt:variant>
        <vt:i4>5</vt:i4>
      </vt:variant>
      <vt:variant>
        <vt:lpwstr/>
      </vt:variant>
      <vt:variant>
        <vt:lpwstr>_ENREF_18</vt:lpwstr>
      </vt:variant>
      <vt:variant>
        <vt:i4>4194315</vt:i4>
      </vt:variant>
      <vt:variant>
        <vt:i4>761</vt:i4>
      </vt:variant>
      <vt:variant>
        <vt:i4>0</vt:i4>
      </vt:variant>
      <vt:variant>
        <vt:i4>5</vt:i4>
      </vt:variant>
      <vt:variant>
        <vt:lpwstr/>
      </vt:variant>
      <vt:variant>
        <vt:lpwstr>_ENREF_17</vt:lpwstr>
      </vt:variant>
      <vt:variant>
        <vt:i4>4194315</vt:i4>
      </vt:variant>
      <vt:variant>
        <vt:i4>753</vt:i4>
      </vt:variant>
      <vt:variant>
        <vt:i4>0</vt:i4>
      </vt:variant>
      <vt:variant>
        <vt:i4>5</vt:i4>
      </vt:variant>
      <vt:variant>
        <vt:lpwstr/>
      </vt:variant>
      <vt:variant>
        <vt:lpwstr>_ENREF_16</vt:lpwstr>
      </vt:variant>
      <vt:variant>
        <vt:i4>4194315</vt:i4>
      </vt:variant>
      <vt:variant>
        <vt:i4>749</vt:i4>
      </vt:variant>
      <vt:variant>
        <vt:i4>0</vt:i4>
      </vt:variant>
      <vt:variant>
        <vt:i4>5</vt:i4>
      </vt:variant>
      <vt:variant>
        <vt:lpwstr/>
      </vt:variant>
      <vt:variant>
        <vt:lpwstr>_ENREF_15</vt:lpwstr>
      </vt:variant>
      <vt:variant>
        <vt:i4>4194315</vt:i4>
      </vt:variant>
      <vt:variant>
        <vt:i4>746</vt:i4>
      </vt:variant>
      <vt:variant>
        <vt:i4>0</vt:i4>
      </vt:variant>
      <vt:variant>
        <vt:i4>5</vt:i4>
      </vt:variant>
      <vt:variant>
        <vt:lpwstr/>
      </vt:variant>
      <vt:variant>
        <vt:lpwstr>_ENREF_14</vt:lpwstr>
      </vt:variant>
      <vt:variant>
        <vt:i4>4194315</vt:i4>
      </vt:variant>
      <vt:variant>
        <vt:i4>734</vt:i4>
      </vt:variant>
      <vt:variant>
        <vt:i4>0</vt:i4>
      </vt:variant>
      <vt:variant>
        <vt:i4>5</vt:i4>
      </vt:variant>
      <vt:variant>
        <vt:lpwstr/>
      </vt:variant>
      <vt:variant>
        <vt:lpwstr>_ENREF_13</vt:lpwstr>
      </vt:variant>
      <vt:variant>
        <vt:i4>4521995</vt:i4>
      </vt:variant>
      <vt:variant>
        <vt:i4>728</vt:i4>
      </vt:variant>
      <vt:variant>
        <vt:i4>0</vt:i4>
      </vt:variant>
      <vt:variant>
        <vt:i4>5</vt:i4>
      </vt:variant>
      <vt:variant>
        <vt:lpwstr/>
      </vt:variant>
      <vt:variant>
        <vt:lpwstr>_ENREF_49</vt:lpwstr>
      </vt:variant>
      <vt:variant>
        <vt:i4>4521995</vt:i4>
      </vt:variant>
      <vt:variant>
        <vt:i4>722</vt:i4>
      </vt:variant>
      <vt:variant>
        <vt:i4>0</vt:i4>
      </vt:variant>
      <vt:variant>
        <vt:i4>5</vt:i4>
      </vt:variant>
      <vt:variant>
        <vt:lpwstr/>
      </vt:variant>
      <vt:variant>
        <vt:lpwstr>_ENREF_49</vt:lpwstr>
      </vt:variant>
      <vt:variant>
        <vt:i4>4194315</vt:i4>
      </vt:variant>
      <vt:variant>
        <vt:i4>716</vt:i4>
      </vt:variant>
      <vt:variant>
        <vt:i4>0</vt:i4>
      </vt:variant>
      <vt:variant>
        <vt:i4>5</vt:i4>
      </vt:variant>
      <vt:variant>
        <vt:lpwstr/>
      </vt:variant>
      <vt:variant>
        <vt:lpwstr>_ENREF_11</vt:lpwstr>
      </vt:variant>
      <vt:variant>
        <vt:i4>4194315</vt:i4>
      </vt:variant>
      <vt:variant>
        <vt:i4>710</vt:i4>
      </vt:variant>
      <vt:variant>
        <vt:i4>0</vt:i4>
      </vt:variant>
      <vt:variant>
        <vt:i4>5</vt:i4>
      </vt:variant>
      <vt:variant>
        <vt:lpwstr/>
      </vt:variant>
      <vt:variant>
        <vt:lpwstr>_ENREF_11</vt:lpwstr>
      </vt:variant>
      <vt:variant>
        <vt:i4>4521995</vt:i4>
      </vt:variant>
      <vt:variant>
        <vt:i4>702</vt:i4>
      </vt:variant>
      <vt:variant>
        <vt:i4>0</vt:i4>
      </vt:variant>
      <vt:variant>
        <vt:i4>5</vt:i4>
      </vt:variant>
      <vt:variant>
        <vt:lpwstr/>
      </vt:variant>
      <vt:variant>
        <vt:lpwstr>_ENREF_45</vt:lpwstr>
      </vt:variant>
      <vt:variant>
        <vt:i4>4521995</vt:i4>
      </vt:variant>
      <vt:variant>
        <vt:i4>696</vt:i4>
      </vt:variant>
      <vt:variant>
        <vt:i4>0</vt:i4>
      </vt:variant>
      <vt:variant>
        <vt:i4>5</vt:i4>
      </vt:variant>
      <vt:variant>
        <vt:lpwstr/>
      </vt:variant>
      <vt:variant>
        <vt:lpwstr>_ENREF_48</vt:lpwstr>
      </vt:variant>
      <vt:variant>
        <vt:i4>4521995</vt:i4>
      </vt:variant>
      <vt:variant>
        <vt:i4>688</vt:i4>
      </vt:variant>
      <vt:variant>
        <vt:i4>0</vt:i4>
      </vt:variant>
      <vt:variant>
        <vt:i4>5</vt:i4>
      </vt:variant>
      <vt:variant>
        <vt:lpwstr/>
      </vt:variant>
      <vt:variant>
        <vt:lpwstr>_ENREF_45</vt:lpwstr>
      </vt:variant>
      <vt:variant>
        <vt:i4>4521995</vt:i4>
      </vt:variant>
      <vt:variant>
        <vt:i4>684</vt:i4>
      </vt:variant>
      <vt:variant>
        <vt:i4>0</vt:i4>
      </vt:variant>
      <vt:variant>
        <vt:i4>5</vt:i4>
      </vt:variant>
      <vt:variant>
        <vt:lpwstr/>
      </vt:variant>
      <vt:variant>
        <vt:lpwstr>_ENREF_41</vt:lpwstr>
      </vt:variant>
      <vt:variant>
        <vt:i4>4325387</vt:i4>
      </vt:variant>
      <vt:variant>
        <vt:i4>681</vt:i4>
      </vt:variant>
      <vt:variant>
        <vt:i4>0</vt:i4>
      </vt:variant>
      <vt:variant>
        <vt:i4>5</vt:i4>
      </vt:variant>
      <vt:variant>
        <vt:lpwstr/>
      </vt:variant>
      <vt:variant>
        <vt:lpwstr>_ENREF_38</vt:lpwstr>
      </vt:variant>
      <vt:variant>
        <vt:i4>4325387</vt:i4>
      </vt:variant>
      <vt:variant>
        <vt:i4>678</vt:i4>
      </vt:variant>
      <vt:variant>
        <vt:i4>0</vt:i4>
      </vt:variant>
      <vt:variant>
        <vt:i4>5</vt:i4>
      </vt:variant>
      <vt:variant>
        <vt:lpwstr/>
      </vt:variant>
      <vt:variant>
        <vt:lpwstr>_ENREF_37</vt:lpwstr>
      </vt:variant>
      <vt:variant>
        <vt:i4>4521995</vt:i4>
      </vt:variant>
      <vt:variant>
        <vt:i4>670</vt:i4>
      </vt:variant>
      <vt:variant>
        <vt:i4>0</vt:i4>
      </vt:variant>
      <vt:variant>
        <vt:i4>5</vt:i4>
      </vt:variant>
      <vt:variant>
        <vt:lpwstr/>
      </vt:variant>
      <vt:variant>
        <vt:lpwstr>_ENREF_42</vt:lpwstr>
      </vt:variant>
      <vt:variant>
        <vt:i4>4325387</vt:i4>
      </vt:variant>
      <vt:variant>
        <vt:i4>667</vt:i4>
      </vt:variant>
      <vt:variant>
        <vt:i4>0</vt:i4>
      </vt:variant>
      <vt:variant>
        <vt:i4>5</vt:i4>
      </vt:variant>
      <vt:variant>
        <vt:lpwstr/>
      </vt:variant>
      <vt:variant>
        <vt:lpwstr>_ENREF_38</vt:lpwstr>
      </vt:variant>
      <vt:variant>
        <vt:i4>4325387</vt:i4>
      </vt:variant>
      <vt:variant>
        <vt:i4>664</vt:i4>
      </vt:variant>
      <vt:variant>
        <vt:i4>0</vt:i4>
      </vt:variant>
      <vt:variant>
        <vt:i4>5</vt:i4>
      </vt:variant>
      <vt:variant>
        <vt:lpwstr/>
      </vt:variant>
      <vt:variant>
        <vt:lpwstr>_ENREF_35</vt:lpwstr>
      </vt:variant>
      <vt:variant>
        <vt:i4>4325387</vt:i4>
      </vt:variant>
      <vt:variant>
        <vt:i4>661</vt:i4>
      </vt:variant>
      <vt:variant>
        <vt:i4>0</vt:i4>
      </vt:variant>
      <vt:variant>
        <vt:i4>5</vt:i4>
      </vt:variant>
      <vt:variant>
        <vt:lpwstr/>
      </vt:variant>
      <vt:variant>
        <vt:lpwstr>_ENREF_34</vt:lpwstr>
      </vt:variant>
      <vt:variant>
        <vt:i4>4325387</vt:i4>
      </vt:variant>
      <vt:variant>
        <vt:i4>658</vt:i4>
      </vt:variant>
      <vt:variant>
        <vt:i4>0</vt:i4>
      </vt:variant>
      <vt:variant>
        <vt:i4>5</vt:i4>
      </vt:variant>
      <vt:variant>
        <vt:lpwstr/>
      </vt:variant>
      <vt:variant>
        <vt:lpwstr>_ENREF_31</vt:lpwstr>
      </vt:variant>
      <vt:variant>
        <vt:i4>4390923</vt:i4>
      </vt:variant>
      <vt:variant>
        <vt:i4>655</vt:i4>
      </vt:variant>
      <vt:variant>
        <vt:i4>0</vt:i4>
      </vt:variant>
      <vt:variant>
        <vt:i4>5</vt:i4>
      </vt:variant>
      <vt:variant>
        <vt:lpwstr/>
      </vt:variant>
      <vt:variant>
        <vt:lpwstr>_ENREF_20</vt:lpwstr>
      </vt:variant>
      <vt:variant>
        <vt:i4>4194315</vt:i4>
      </vt:variant>
      <vt:variant>
        <vt:i4>652</vt:i4>
      </vt:variant>
      <vt:variant>
        <vt:i4>0</vt:i4>
      </vt:variant>
      <vt:variant>
        <vt:i4>5</vt:i4>
      </vt:variant>
      <vt:variant>
        <vt:lpwstr/>
      </vt:variant>
      <vt:variant>
        <vt:lpwstr>_ENREF_19</vt:lpwstr>
      </vt:variant>
      <vt:variant>
        <vt:i4>4194315</vt:i4>
      </vt:variant>
      <vt:variant>
        <vt:i4>649</vt:i4>
      </vt:variant>
      <vt:variant>
        <vt:i4>0</vt:i4>
      </vt:variant>
      <vt:variant>
        <vt:i4>5</vt:i4>
      </vt:variant>
      <vt:variant>
        <vt:lpwstr/>
      </vt:variant>
      <vt:variant>
        <vt:lpwstr>_ENREF_13</vt:lpwstr>
      </vt:variant>
      <vt:variant>
        <vt:i4>4325387</vt:i4>
      </vt:variant>
      <vt:variant>
        <vt:i4>641</vt:i4>
      </vt:variant>
      <vt:variant>
        <vt:i4>0</vt:i4>
      </vt:variant>
      <vt:variant>
        <vt:i4>5</vt:i4>
      </vt:variant>
      <vt:variant>
        <vt:lpwstr/>
      </vt:variant>
      <vt:variant>
        <vt:lpwstr>_ENREF_36</vt:lpwstr>
      </vt:variant>
      <vt:variant>
        <vt:i4>4390923</vt:i4>
      </vt:variant>
      <vt:variant>
        <vt:i4>638</vt:i4>
      </vt:variant>
      <vt:variant>
        <vt:i4>0</vt:i4>
      </vt:variant>
      <vt:variant>
        <vt:i4>5</vt:i4>
      </vt:variant>
      <vt:variant>
        <vt:lpwstr/>
      </vt:variant>
      <vt:variant>
        <vt:lpwstr>_ENREF_25</vt:lpwstr>
      </vt:variant>
      <vt:variant>
        <vt:i4>4390923</vt:i4>
      </vt:variant>
      <vt:variant>
        <vt:i4>635</vt:i4>
      </vt:variant>
      <vt:variant>
        <vt:i4>0</vt:i4>
      </vt:variant>
      <vt:variant>
        <vt:i4>5</vt:i4>
      </vt:variant>
      <vt:variant>
        <vt:lpwstr/>
      </vt:variant>
      <vt:variant>
        <vt:lpwstr>_ENREF_20</vt:lpwstr>
      </vt:variant>
      <vt:variant>
        <vt:i4>4194315</vt:i4>
      </vt:variant>
      <vt:variant>
        <vt:i4>632</vt:i4>
      </vt:variant>
      <vt:variant>
        <vt:i4>0</vt:i4>
      </vt:variant>
      <vt:variant>
        <vt:i4>5</vt:i4>
      </vt:variant>
      <vt:variant>
        <vt:lpwstr/>
      </vt:variant>
      <vt:variant>
        <vt:lpwstr>_ENREF_16</vt:lpwstr>
      </vt:variant>
      <vt:variant>
        <vt:i4>4325387</vt:i4>
      </vt:variant>
      <vt:variant>
        <vt:i4>624</vt:i4>
      </vt:variant>
      <vt:variant>
        <vt:i4>0</vt:i4>
      </vt:variant>
      <vt:variant>
        <vt:i4>5</vt:i4>
      </vt:variant>
      <vt:variant>
        <vt:lpwstr/>
      </vt:variant>
      <vt:variant>
        <vt:lpwstr>_ENREF_39</vt:lpwstr>
      </vt:variant>
      <vt:variant>
        <vt:i4>4390923</vt:i4>
      </vt:variant>
      <vt:variant>
        <vt:i4>621</vt:i4>
      </vt:variant>
      <vt:variant>
        <vt:i4>0</vt:i4>
      </vt:variant>
      <vt:variant>
        <vt:i4>5</vt:i4>
      </vt:variant>
      <vt:variant>
        <vt:lpwstr/>
      </vt:variant>
      <vt:variant>
        <vt:lpwstr>_ENREF_21</vt:lpwstr>
      </vt:variant>
      <vt:variant>
        <vt:i4>4390923</vt:i4>
      </vt:variant>
      <vt:variant>
        <vt:i4>609</vt:i4>
      </vt:variant>
      <vt:variant>
        <vt:i4>0</vt:i4>
      </vt:variant>
      <vt:variant>
        <vt:i4>5</vt:i4>
      </vt:variant>
      <vt:variant>
        <vt:lpwstr/>
      </vt:variant>
      <vt:variant>
        <vt:lpwstr>_ENREF_21</vt:lpwstr>
      </vt:variant>
      <vt:variant>
        <vt:i4>4325387</vt:i4>
      </vt:variant>
      <vt:variant>
        <vt:i4>601</vt:i4>
      </vt:variant>
      <vt:variant>
        <vt:i4>0</vt:i4>
      </vt:variant>
      <vt:variant>
        <vt:i4>5</vt:i4>
      </vt:variant>
      <vt:variant>
        <vt:lpwstr/>
      </vt:variant>
      <vt:variant>
        <vt:lpwstr>_ENREF_35</vt:lpwstr>
      </vt:variant>
      <vt:variant>
        <vt:i4>4390923</vt:i4>
      </vt:variant>
      <vt:variant>
        <vt:i4>597</vt:i4>
      </vt:variant>
      <vt:variant>
        <vt:i4>0</vt:i4>
      </vt:variant>
      <vt:variant>
        <vt:i4>5</vt:i4>
      </vt:variant>
      <vt:variant>
        <vt:lpwstr/>
      </vt:variant>
      <vt:variant>
        <vt:lpwstr>_ENREF_20</vt:lpwstr>
      </vt:variant>
      <vt:variant>
        <vt:i4>4194315</vt:i4>
      </vt:variant>
      <vt:variant>
        <vt:i4>594</vt:i4>
      </vt:variant>
      <vt:variant>
        <vt:i4>0</vt:i4>
      </vt:variant>
      <vt:variant>
        <vt:i4>5</vt:i4>
      </vt:variant>
      <vt:variant>
        <vt:lpwstr/>
      </vt:variant>
      <vt:variant>
        <vt:lpwstr>_ENREF_18</vt:lpwstr>
      </vt:variant>
      <vt:variant>
        <vt:i4>4521995</vt:i4>
      </vt:variant>
      <vt:variant>
        <vt:i4>586</vt:i4>
      </vt:variant>
      <vt:variant>
        <vt:i4>0</vt:i4>
      </vt:variant>
      <vt:variant>
        <vt:i4>5</vt:i4>
      </vt:variant>
      <vt:variant>
        <vt:lpwstr/>
      </vt:variant>
      <vt:variant>
        <vt:lpwstr>_ENREF_44</vt:lpwstr>
      </vt:variant>
      <vt:variant>
        <vt:i4>4521995</vt:i4>
      </vt:variant>
      <vt:variant>
        <vt:i4>583</vt:i4>
      </vt:variant>
      <vt:variant>
        <vt:i4>0</vt:i4>
      </vt:variant>
      <vt:variant>
        <vt:i4>5</vt:i4>
      </vt:variant>
      <vt:variant>
        <vt:lpwstr/>
      </vt:variant>
      <vt:variant>
        <vt:lpwstr>_ENREF_41</vt:lpwstr>
      </vt:variant>
      <vt:variant>
        <vt:i4>4325387</vt:i4>
      </vt:variant>
      <vt:variant>
        <vt:i4>571</vt:i4>
      </vt:variant>
      <vt:variant>
        <vt:i4>0</vt:i4>
      </vt:variant>
      <vt:variant>
        <vt:i4>5</vt:i4>
      </vt:variant>
      <vt:variant>
        <vt:lpwstr/>
      </vt:variant>
      <vt:variant>
        <vt:lpwstr>_ENREF_34</vt:lpwstr>
      </vt:variant>
      <vt:variant>
        <vt:i4>4194315</vt:i4>
      </vt:variant>
      <vt:variant>
        <vt:i4>567</vt:i4>
      </vt:variant>
      <vt:variant>
        <vt:i4>0</vt:i4>
      </vt:variant>
      <vt:variant>
        <vt:i4>5</vt:i4>
      </vt:variant>
      <vt:variant>
        <vt:lpwstr/>
      </vt:variant>
      <vt:variant>
        <vt:lpwstr>_ENREF_17</vt:lpwstr>
      </vt:variant>
      <vt:variant>
        <vt:i4>4194315</vt:i4>
      </vt:variant>
      <vt:variant>
        <vt:i4>564</vt:i4>
      </vt:variant>
      <vt:variant>
        <vt:i4>0</vt:i4>
      </vt:variant>
      <vt:variant>
        <vt:i4>5</vt:i4>
      </vt:variant>
      <vt:variant>
        <vt:lpwstr/>
      </vt:variant>
      <vt:variant>
        <vt:lpwstr>_ENREF_16</vt:lpwstr>
      </vt:variant>
      <vt:variant>
        <vt:i4>4194315</vt:i4>
      </vt:variant>
      <vt:variant>
        <vt:i4>561</vt:i4>
      </vt:variant>
      <vt:variant>
        <vt:i4>0</vt:i4>
      </vt:variant>
      <vt:variant>
        <vt:i4>5</vt:i4>
      </vt:variant>
      <vt:variant>
        <vt:lpwstr/>
      </vt:variant>
      <vt:variant>
        <vt:lpwstr>_ENREF_14</vt:lpwstr>
      </vt:variant>
      <vt:variant>
        <vt:i4>4325387</vt:i4>
      </vt:variant>
      <vt:variant>
        <vt:i4>549</vt:i4>
      </vt:variant>
      <vt:variant>
        <vt:i4>0</vt:i4>
      </vt:variant>
      <vt:variant>
        <vt:i4>5</vt:i4>
      </vt:variant>
      <vt:variant>
        <vt:lpwstr/>
      </vt:variant>
      <vt:variant>
        <vt:lpwstr>_ENREF_38</vt:lpwstr>
      </vt:variant>
      <vt:variant>
        <vt:i4>4325387</vt:i4>
      </vt:variant>
      <vt:variant>
        <vt:i4>541</vt:i4>
      </vt:variant>
      <vt:variant>
        <vt:i4>0</vt:i4>
      </vt:variant>
      <vt:variant>
        <vt:i4>5</vt:i4>
      </vt:variant>
      <vt:variant>
        <vt:lpwstr/>
      </vt:variant>
      <vt:variant>
        <vt:lpwstr>_ENREF_31</vt:lpwstr>
      </vt:variant>
      <vt:variant>
        <vt:i4>4194315</vt:i4>
      </vt:variant>
      <vt:variant>
        <vt:i4>533</vt:i4>
      </vt:variant>
      <vt:variant>
        <vt:i4>0</vt:i4>
      </vt:variant>
      <vt:variant>
        <vt:i4>5</vt:i4>
      </vt:variant>
      <vt:variant>
        <vt:lpwstr/>
      </vt:variant>
      <vt:variant>
        <vt:lpwstr>_ENREF_13</vt:lpwstr>
      </vt:variant>
      <vt:variant>
        <vt:i4>4521995</vt:i4>
      </vt:variant>
      <vt:variant>
        <vt:i4>529</vt:i4>
      </vt:variant>
      <vt:variant>
        <vt:i4>0</vt:i4>
      </vt:variant>
      <vt:variant>
        <vt:i4>5</vt:i4>
      </vt:variant>
      <vt:variant>
        <vt:lpwstr/>
      </vt:variant>
      <vt:variant>
        <vt:lpwstr>_ENREF_40</vt:lpwstr>
      </vt:variant>
      <vt:variant>
        <vt:i4>4325387</vt:i4>
      </vt:variant>
      <vt:variant>
        <vt:i4>526</vt:i4>
      </vt:variant>
      <vt:variant>
        <vt:i4>0</vt:i4>
      </vt:variant>
      <vt:variant>
        <vt:i4>5</vt:i4>
      </vt:variant>
      <vt:variant>
        <vt:lpwstr/>
      </vt:variant>
      <vt:variant>
        <vt:lpwstr>_ENREF_39</vt:lpwstr>
      </vt:variant>
      <vt:variant>
        <vt:i4>4325387</vt:i4>
      </vt:variant>
      <vt:variant>
        <vt:i4>523</vt:i4>
      </vt:variant>
      <vt:variant>
        <vt:i4>0</vt:i4>
      </vt:variant>
      <vt:variant>
        <vt:i4>5</vt:i4>
      </vt:variant>
      <vt:variant>
        <vt:lpwstr/>
      </vt:variant>
      <vt:variant>
        <vt:lpwstr>_ENREF_37</vt:lpwstr>
      </vt:variant>
      <vt:variant>
        <vt:i4>4521995</vt:i4>
      </vt:variant>
      <vt:variant>
        <vt:i4>511</vt:i4>
      </vt:variant>
      <vt:variant>
        <vt:i4>0</vt:i4>
      </vt:variant>
      <vt:variant>
        <vt:i4>5</vt:i4>
      </vt:variant>
      <vt:variant>
        <vt:lpwstr/>
      </vt:variant>
      <vt:variant>
        <vt:lpwstr>_ENREF_45</vt:lpwstr>
      </vt:variant>
      <vt:variant>
        <vt:i4>4521995</vt:i4>
      </vt:variant>
      <vt:variant>
        <vt:i4>503</vt:i4>
      </vt:variant>
      <vt:variant>
        <vt:i4>0</vt:i4>
      </vt:variant>
      <vt:variant>
        <vt:i4>5</vt:i4>
      </vt:variant>
      <vt:variant>
        <vt:lpwstr/>
      </vt:variant>
      <vt:variant>
        <vt:lpwstr>_ENREF_40</vt:lpwstr>
      </vt:variant>
      <vt:variant>
        <vt:i4>4325387</vt:i4>
      </vt:variant>
      <vt:variant>
        <vt:i4>495</vt:i4>
      </vt:variant>
      <vt:variant>
        <vt:i4>0</vt:i4>
      </vt:variant>
      <vt:variant>
        <vt:i4>5</vt:i4>
      </vt:variant>
      <vt:variant>
        <vt:lpwstr/>
      </vt:variant>
      <vt:variant>
        <vt:lpwstr>_ENREF_39</vt:lpwstr>
      </vt:variant>
      <vt:variant>
        <vt:i4>4521995</vt:i4>
      </vt:variant>
      <vt:variant>
        <vt:i4>491</vt:i4>
      </vt:variant>
      <vt:variant>
        <vt:i4>0</vt:i4>
      </vt:variant>
      <vt:variant>
        <vt:i4>5</vt:i4>
      </vt:variant>
      <vt:variant>
        <vt:lpwstr/>
      </vt:variant>
      <vt:variant>
        <vt:lpwstr>_ENREF_41</vt:lpwstr>
      </vt:variant>
      <vt:variant>
        <vt:i4>4325387</vt:i4>
      </vt:variant>
      <vt:variant>
        <vt:i4>488</vt:i4>
      </vt:variant>
      <vt:variant>
        <vt:i4>0</vt:i4>
      </vt:variant>
      <vt:variant>
        <vt:i4>5</vt:i4>
      </vt:variant>
      <vt:variant>
        <vt:lpwstr/>
      </vt:variant>
      <vt:variant>
        <vt:lpwstr>_ENREF_39</vt:lpwstr>
      </vt:variant>
      <vt:variant>
        <vt:i4>4521995</vt:i4>
      </vt:variant>
      <vt:variant>
        <vt:i4>476</vt:i4>
      </vt:variant>
      <vt:variant>
        <vt:i4>0</vt:i4>
      </vt:variant>
      <vt:variant>
        <vt:i4>5</vt:i4>
      </vt:variant>
      <vt:variant>
        <vt:lpwstr/>
      </vt:variant>
      <vt:variant>
        <vt:lpwstr>_ENREF_42</vt:lpwstr>
      </vt:variant>
      <vt:variant>
        <vt:i4>4521995</vt:i4>
      </vt:variant>
      <vt:variant>
        <vt:i4>468</vt:i4>
      </vt:variant>
      <vt:variant>
        <vt:i4>0</vt:i4>
      </vt:variant>
      <vt:variant>
        <vt:i4>5</vt:i4>
      </vt:variant>
      <vt:variant>
        <vt:lpwstr/>
      </vt:variant>
      <vt:variant>
        <vt:lpwstr>_ENREF_42</vt:lpwstr>
      </vt:variant>
      <vt:variant>
        <vt:i4>4521995</vt:i4>
      </vt:variant>
      <vt:variant>
        <vt:i4>460</vt:i4>
      </vt:variant>
      <vt:variant>
        <vt:i4>0</vt:i4>
      </vt:variant>
      <vt:variant>
        <vt:i4>5</vt:i4>
      </vt:variant>
      <vt:variant>
        <vt:lpwstr/>
      </vt:variant>
      <vt:variant>
        <vt:lpwstr>_ENREF_41</vt:lpwstr>
      </vt:variant>
      <vt:variant>
        <vt:i4>4325387</vt:i4>
      </vt:variant>
      <vt:variant>
        <vt:i4>452</vt:i4>
      </vt:variant>
      <vt:variant>
        <vt:i4>0</vt:i4>
      </vt:variant>
      <vt:variant>
        <vt:i4>5</vt:i4>
      </vt:variant>
      <vt:variant>
        <vt:lpwstr/>
      </vt:variant>
      <vt:variant>
        <vt:lpwstr>_ENREF_37</vt:lpwstr>
      </vt:variant>
      <vt:variant>
        <vt:i4>4325387</vt:i4>
      </vt:variant>
      <vt:variant>
        <vt:i4>444</vt:i4>
      </vt:variant>
      <vt:variant>
        <vt:i4>0</vt:i4>
      </vt:variant>
      <vt:variant>
        <vt:i4>5</vt:i4>
      </vt:variant>
      <vt:variant>
        <vt:lpwstr/>
      </vt:variant>
      <vt:variant>
        <vt:lpwstr>_ENREF_38</vt:lpwstr>
      </vt:variant>
      <vt:variant>
        <vt:i4>4521995</vt:i4>
      </vt:variant>
      <vt:variant>
        <vt:i4>440</vt:i4>
      </vt:variant>
      <vt:variant>
        <vt:i4>0</vt:i4>
      </vt:variant>
      <vt:variant>
        <vt:i4>5</vt:i4>
      </vt:variant>
      <vt:variant>
        <vt:lpwstr/>
      </vt:variant>
      <vt:variant>
        <vt:lpwstr>_ENREF_42</vt:lpwstr>
      </vt:variant>
      <vt:variant>
        <vt:i4>4521995</vt:i4>
      </vt:variant>
      <vt:variant>
        <vt:i4>437</vt:i4>
      </vt:variant>
      <vt:variant>
        <vt:i4>0</vt:i4>
      </vt:variant>
      <vt:variant>
        <vt:i4>5</vt:i4>
      </vt:variant>
      <vt:variant>
        <vt:lpwstr/>
      </vt:variant>
      <vt:variant>
        <vt:lpwstr>_ENREF_41</vt:lpwstr>
      </vt:variant>
      <vt:variant>
        <vt:i4>4325387</vt:i4>
      </vt:variant>
      <vt:variant>
        <vt:i4>425</vt:i4>
      </vt:variant>
      <vt:variant>
        <vt:i4>0</vt:i4>
      </vt:variant>
      <vt:variant>
        <vt:i4>5</vt:i4>
      </vt:variant>
      <vt:variant>
        <vt:lpwstr/>
      </vt:variant>
      <vt:variant>
        <vt:lpwstr>_ENREF_37</vt:lpwstr>
      </vt:variant>
      <vt:variant>
        <vt:i4>4325387</vt:i4>
      </vt:variant>
      <vt:variant>
        <vt:i4>419</vt:i4>
      </vt:variant>
      <vt:variant>
        <vt:i4>0</vt:i4>
      </vt:variant>
      <vt:variant>
        <vt:i4>5</vt:i4>
      </vt:variant>
      <vt:variant>
        <vt:lpwstr/>
      </vt:variant>
      <vt:variant>
        <vt:lpwstr>_ENREF_36</vt:lpwstr>
      </vt:variant>
      <vt:variant>
        <vt:i4>4325387</vt:i4>
      </vt:variant>
      <vt:variant>
        <vt:i4>411</vt:i4>
      </vt:variant>
      <vt:variant>
        <vt:i4>0</vt:i4>
      </vt:variant>
      <vt:variant>
        <vt:i4>5</vt:i4>
      </vt:variant>
      <vt:variant>
        <vt:lpwstr/>
      </vt:variant>
      <vt:variant>
        <vt:lpwstr>_ENREF_34</vt:lpwstr>
      </vt:variant>
      <vt:variant>
        <vt:i4>4325387</vt:i4>
      </vt:variant>
      <vt:variant>
        <vt:i4>403</vt:i4>
      </vt:variant>
      <vt:variant>
        <vt:i4>0</vt:i4>
      </vt:variant>
      <vt:variant>
        <vt:i4>5</vt:i4>
      </vt:variant>
      <vt:variant>
        <vt:lpwstr/>
      </vt:variant>
      <vt:variant>
        <vt:lpwstr>_ENREF_35</vt:lpwstr>
      </vt:variant>
      <vt:variant>
        <vt:i4>4325387</vt:i4>
      </vt:variant>
      <vt:variant>
        <vt:i4>395</vt:i4>
      </vt:variant>
      <vt:variant>
        <vt:i4>0</vt:i4>
      </vt:variant>
      <vt:variant>
        <vt:i4>5</vt:i4>
      </vt:variant>
      <vt:variant>
        <vt:lpwstr/>
      </vt:variant>
      <vt:variant>
        <vt:lpwstr>_ENREF_34</vt:lpwstr>
      </vt:variant>
      <vt:variant>
        <vt:i4>4325387</vt:i4>
      </vt:variant>
      <vt:variant>
        <vt:i4>387</vt:i4>
      </vt:variant>
      <vt:variant>
        <vt:i4>0</vt:i4>
      </vt:variant>
      <vt:variant>
        <vt:i4>5</vt:i4>
      </vt:variant>
      <vt:variant>
        <vt:lpwstr/>
      </vt:variant>
      <vt:variant>
        <vt:lpwstr>_ENREF_35</vt:lpwstr>
      </vt:variant>
      <vt:variant>
        <vt:i4>4325387</vt:i4>
      </vt:variant>
      <vt:variant>
        <vt:i4>383</vt:i4>
      </vt:variant>
      <vt:variant>
        <vt:i4>0</vt:i4>
      </vt:variant>
      <vt:variant>
        <vt:i4>5</vt:i4>
      </vt:variant>
      <vt:variant>
        <vt:lpwstr/>
      </vt:variant>
      <vt:variant>
        <vt:lpwstr>_ENREF_35</vt:lpwstr>
      </vt:variant>
      <vt:variant>
        <vt:i4>4325387</vt:i4>
      </vt:variant>
      <vt:variant>
        <vt:i4>380</vt:i4>
      </vt:variant>
      <vt:variant>
        <vt:i4>0</vt:i4>
      </vt:variant>
      <vt:variant>
        <vt:i4>5</vt:i4>
      </vt:variant>
      <vt:variant>
        <vt:lpwstr/>
      </vt:variant>
      <vt:variant>
        <vt:lpwstr>_ENREF_34</vt:lpwstr>
      </vt:variant>
      <vt:variant>
        <vt:i4>4325387</vt:i4>
      </vt:variant>
      <vt:variant>
        <vt:i4>368</vt:i4>
      </vt:variant>
      <vt:variant>
        <vt:i4>0</vt:i4>
      </vt:variant>
      <vt:variant>
        <vt:i4>5</vt:i4>
      </vt:variant>
      <vt:variant>
        <vt:lpwstr/>
      </vt:variant>
      <vt:variant>
        <vt:lpwstr>_ENREF_35</vt:lpwstr>
      </vt:variant>
      <vt:variant>
        <vt:i4>4325387</vt:i4>
      </vt:variant>
      <vt:variant>
        <vt:i4>360</vt:i4>
      </vt:variant>
      <vt:variant>
        <vt:i4>0</vt:i4>
      </vt:variant>
      <vt:variant>
        <vt:i4>5</vt:i4>
      </vt:variant>
      <vt:variant>
        <vt:lpwstr/>
      </vt:variant>
      <vt:variant>
        <vt:lpwstr>_ENREF_34</vt:lpwstr>
      </vt:variant>
      <vt:variant>
        <vt:i4>4325387</vt:i4>
      </vt:variant>
      <vt:variant>
        <vt:i4>352</vt:i4>
      </vt:variant>
      <vt:variant>
        <vt:i4>0</vt:i4>
      </vt:variant>
      <vt:variant>
        <vt:i4>5</vt:i4>
      </vt:variant>
      <vt:variant>
        <vt:lpwstr/>
      </vt:variant>
      <vt:variant>
        <vt:lpwstr>_ENREF_32</vt:lpwstr>
      </vt:variant>
      <vt:variant>
        <vt:i4>4325387</vt:i4>
      </vt:variant>
      <vt:variant>
        <vt:i4>344</vt:i4>
      </vt:variant>
      <vt:variant>
        <vt:i4>0</vt:i4>
      </vt:variant>
      <vt:variant>
        <vt:i4>5</vt:i4>
      </vt:variant>
      <vt:variant>
        <vt:lpwstr/>
      </vt:variant>
      <vt:variant>
        <vt:lpwstr>_ENREF_31</vt:lpwstr>
      </vt:variant>
      <vt:variant>
        <vt:i4>4325387</vt:i4>
      </vt:variant>
      <vt:variant>
        <vt:i4>340</vt:i4>
      </vt:variant>
      <vt:variant>
        <vt:i4>0</vt:i4>
      </vt:variant>
      <vt:variant>
        <vt:i4>5</vt:i4>
      </vt:variant>
      <vt:variant>
        <vt:lpwstr/>
      </vt:variant>
      <vt:variant>
        <vt:lpwstr>_ENREF_32</vt:lpwstr>
      </vt:variant>
      <vt:variant>
        <vt:i4>4325387</vt:i4>
      </vt:variant>
      <vt:variant>
        <vt:i4>337</vt:i4>
      </vt:variant>
      <vt:variant>
        <vt:i4>0</vt:i4>
      </vt:variant>
      <vt:variant>
        <vt:i4>5</vt:i4>
      </vt:variant>
      <vt:variant>
        <vt:lpwstr/>
      </vt:variant>
      <vt:variant>
        <vt:lpwstr>_ENREF_31</vt:lpwstr>
      </vt:variant>
      <vt:variant>
        <vt:i4>4325387</vt:i4>
      </vt:variant>
      <vt:variant>
        <vt:i4>331</vt:i4>
      </vt:variant>
      <vt:variant>
        <vt:i4>0</vt:i4>
      </vt:variant>
      <vt:variant>
        <vt:i4>5</vt:i4>
      </vt:variant>
      <vt:variant>
        <vt:lpwstr/>
      </vt:variant>
      <vt:variant>
        <vt:lpwstr>_ENREF_32</vt:lpwstr>
      </vt:variant>
      <vt:variant>
        <vt:i4>4325387</vt:i4>
      </vt:variant>
      <vt:variant>
        <vt:i4>328</vt:i4>
      </vt:variant>
      <vt:variant>
        <vt:i4>0</vt:i4>
      </vt:variant>
      <vt:variant>
        <vt:i4>5</vt:i4>
      </vt:variant>
      <vt:variant>
        <vt:lpwstr/>
      </vt:variant>
      <vt:variant>
        <vt:lpwstr>_ENREF_31</vt:lpwstr>
      </vt:variant>
      <vt:variant>
        <vt:i4>4325387</vt:i4>
      </vt:variant>
      <vt:variant>
        <vt:i4>318</vt:i4>
      </vt:variant>
      <vt:variant>
        <vt:i4>0</vt:i4>
      </vt:variant>
      <vt:variant>
        <vt:i4>5</vt:i4>
      </vt:variant>
      <vt:variant>
        <vt:lpwstr/>
      </vt:variant>
      <vt:variant>
        <vt:lpwstr>_ENREF_33</vt:lpwstr>
      </vt:variant>
      <vt:variant>
        <vt:i4>4325387</vt:i4>
      </vt:variant>
      <vt:variant>
        <vt:i4>314</vt:i4>
      </vt:variant>
      <vt:variant>
        <vt:i4>0</vt:i4>
      </vt:variant>
      <vt:variant>
        <vt:i4>5</vt:i4>
      </vt:variant>
      <vt:variant>
        <vt:lpwstr/>
      </vt:variant>
      <vt:variant>
        <vt:lpwstr>_ENREF_32</vt:lpwstr>
      </vt:variant>
      <vt:variant>
        <vt:i4>4325387</vt:i4>
      </vt:variant>
      <vt:variant>
        <vt:i4>311</vt:i4>
      </vt:variant>
      <vt:variant>
        <vt:i4>0</vt:i4>
      </vt:variant>
      <vt:variant>
        <vt:i4>5</vt:i4>
      </vt:variant>
      <vt:variant>
        <vt:lpwstr/>
      </vt:variant>
      <vt:variant>
        <vt:lpwstr>_ENREF_31</vt:lpwstr>
      </vt:variant>
      <vt:variant>
        <vt:i4>4325387</vt:i4>
      </vt:variant>
      <vt:variant>
        <vt:i4>299</vt:i4>
      </vt:variant>
      <vt:variant>
        <vt:i4>0</vt:i4>
      </vt:variant>
      <vt:variant>
        <vt:i4>5</vt:i4>
      </vt:variant>
      <vt:variant>
        <vt:lpwstr/>
      </vt:variant>
      <vt:variant>
        <vt:lpwstr>_ENREF_31</vt:lpwstr>
      </vt:variant>
      <vt:variant>
        <vt:i4>4390923</vt:i4>
      </vt:variant>
      <vt:variant>
        <vt:i4>295</vt:i4>
      </vt:variant>
      <vt:variant>
        <vt:i4>0</vt:i4>
      </vt:variant>
      <vt:variant>
        <vt:i4>5</vt:i4>
      </vt:variant>
      <vt:variant>
        <vt:lpwstr/>
      </vt:variant>
      <vt:variant>
        <vt:lpwstr>_ENREF_24</vt:lpwstr>
      </vt:variant>
      <vt:variant>
        <vt:i4>4194315</vt:i4>
      </vt:variant>
      <vt:variant>
        <vt:i4>292</vt:i4>
      </vt:variant>
      <vt:variant>
        <vt:i4>0</vt:i4>
      </vt:variant>
      <vt:variant>
        <vt:i4>5</vt:i4>
      </vt:variant>
      <vt:variant>
        <vt:lpwstr/>
      </vt:variant>
      <vt:variant>
        <vt:lpwstr>_ENREF_18</vt:lpwstr>
      </vt:variant>
      <vt:variant>
        <vt:i4>4194315</vt:i4>
      </vt:variant>
      <vt:variant>
        <vt:i4>289</vt:i4>
      </vt:variant>
      <vt:variant>
        <vt:i4>0</vt:i4>
      </vt:variant>
      <vt:variant>
        <vt:i4>5</vt:i4>
      </vt:variant>
      <vt:variant>
        <vt:lpwstr/>
      </vt:variant>
      <vt:variant>
        <vt:lpwstr>_ENREF_16</vt:lpwstr>
      </vt:variant>
      <vt:variant>
        <vt:i4>4390923</vt:i4>
      </vt:variant>
      <vt:variant>
        <vt:i4>277</vt:i4>
      </vt:variant>
      <vt:variant>
        <vt:i4>0</vt:i4>
      </vt:variant>
      <vt:variant>
        <vt:i4>5</vt:i4>
      </vt:variant>
      <vt:variant>
        <vt:lpwstr/>
      </vt:variant>
      <vt:variant>
        <vt:lpwstr>_ENREF_25</vt:lpwstr>
      </vt:variant>
      <vt:variant>
        <vt:i4>4390923</vt:i4>
      </vt:variant>
      <vt:variant>
        <vt:i4>269</vt:i4>
      </vt:variant>
      <vt:variant>
        <vt:i4>0</vt:i4>
      </vt:variant>
      <vt:variant>
        <vt:i4>5</vt:i4>
      </vt:variant>
      <vt:variant>
        <vt:lpwstr/>
      </vt:variant>
      <vt:variant>
        <vt:lpwstr>_ENREF_20</vt:lpwstr>
      </vt:variant>
      <vt:variant>
        <vt:i4>4390923</vt:i4>
      </vt:variant>
      <vt:variant>
        <vt:i4>261</vt:i4>
      </vt:variant>
      <vt:variant>
        <vt:i4>0</vt:i4>
      </vt:variant>
      <vt:variant>
        <vt:i4>5</vt:i4>
      </vt:variant>
      <vt:variant>
        <vt:lpwstr/>
      </vt:variant>
      <vt:variant>
        <vt:lpwstr>_ENREF_25</vt:lpwstr>
      </vt:variant>
      <vt:variant>
        <vt:i4>4194315</vt:i4>
      </vt:variant>
      <vt:variant>
        <vt:i4>253</vt:i4>
      </vt:variant>
      <vt:variant>
        <vt:i4>0</vt:i4>
      </vt:variant>
      <vt:variant>
        <vt:i4>5</vt:i4>
      </vt:variant>
      <vt:variant>
        <vt:lpwstr/>
      </vt:variant>
      <vt:variant>
        <vt:lpwstr>_ENREF_16</vt:lpwstr>
      </vt:variant>
      <vt:variant>
        <vt:i4>4390923</vt:i4>
      </vt:variant>
      <vt:variant>
        <vt:i4>249</vt:i4>
      </vt:variant>
      <vt:variant>
        <vt:i4>0</vt:i4>
      </vt:variant>
      <vt:variant>
        <vt:i4>5</vt:i4>
      </vt:variant>
      <vt:variant>
        <vt:lpwstr/>
      </vt:variant>
      <vt:variant>
        <vt:lpwstr>_ENREF_29</vt:lpwstr>
      </vt:variant>
      <vt:variant>
        <vt:i4>4390923</vt:i4>
      </vt:variant>
      <vt:variant>
        <vt:i4>246</vt:i4>
      </vt:variant>
      <vt:variant>
        <vt:i4>0</vt:i4>
      </vt:variant>
      <vt:variant>
        <vt:i4>5</vt:i4>
      </vt:variant>
      <vt:variant>
        <vt:lpwstr/>
      </vt:variant>
      <vt:variant>
        <vt:lpwstr>_ENREF_26</vt:lpwstr>
      </vt:variant>
      <vt:variant>
        <vt:i4>4390923</vt:i4>
      </vt:variant>
      <vt:variant>
        <vt:i4>234</vt:i4>
      </vt:variant>
      <vt:variant>
        <vt:i4>0</vt:i4>
      </vt:variant>
      <vt:variant>
        <vt:i4>5</vt:i4>
      </vt:variant>
      <vt:variant>
        <vt:lpwstr/>
      </vt:variant>
      <vt:variant>
        <vt:lpwstr>_ENREF_25</vt:lpwstr>
      </vt:variant>
      <vt:variant>
        <vt:i4>4390923</vt:i4>
      </vt:variant>
      <vt:variant>
        <vt:i4>226</vt:i4>
      </vt:variant>
      <vt:variant>
        <vt:i4>0</vt:i4>
      </vt:variant>
      <vt:variant>
        <vt:i4>5</vt:i4>
      </vt:variant>
      <vt:variant>
        <vt:lpwstr/>
      </vt:variant>
      <vt:variant>
        <vt:lpwstr>_ENREF_21</vt:lpwstr>
      </vt:variant>
      <vt:variant>
        <vt:i4>4194315</vt:i4>
      </vt:variant>
      <vt:variant>
        <vt:i4>218</vt:i4>
      </vt:variant>
      <vt:variant>
        <vt:i4>0</vt:i4>
      </vt:variant>
      <vt:variant>
        <vt:i4>5</vt:i4>
      </vt:variant>
      <vt:variant>
        <vt:lpwstr/>
      </vt:variant>
      <vt:variant>
        <vt:lpwstr>_ENREF_17</vt:lpwstr>
      </vt:variant>
      <vt:variant>
        <vt:i4>4194315</vt:i4>
      </vt:variant>
      <vt:variant>
        <vt:i4>210</vt:i4>
      </vt:variant>
      <vt:variant>
        <vt:i4>0</vt:i4>
      </vt:variant>
      <vt:variant>
        <vt:i4>5</vt:i4>
      </vt:variant>
      <vt:variant>
        <vt:lpwstr/>
      </vt:variant>
      <vt:variant>
        <vt:lpwstr>_ENREF_13</vt:lpwstr>
      </vt:variant>
      <vt:variant>
        <vt:i4>4390923</vt:i4>
      </vt:variant>
      <vt:variant>
        <vt:i4>206</vt:i4>
      </vt:variant>
      <vt:variant>
        <vt:i4>0</vt:i4>
      </vt:variant>
      <vt:variant>
        <vt:i4>5</vt:i4>
      </vt:variant>
      <vt:variant>
        <vt:lpwstr/>
      </vt:variant>
      <vt:variant>
        <vt:lpwstr>_ENREF_27</vt:lpwstr>
      </vt:variant>
      <vt:variant>
        <vt:i4>4390923</vt:i4>
      </vt:variant>
      <vt:variant>
        <vt:i4>203</vt:i4>
      </vt:variant>
      <vt:variant>
        <vt:i4>0</vt:i4>
      </vt:variant>
      <vt:variant>
        <vt:i4>5</vt:i4>
      </vt:variant>
      <vt:variant>
        <vt:lpwstr/>
      </vt:variant>
      <vt:variant>
        <vt:lpwstr>_ENREF_26</vt:lpwstr>
      </vt:variant>
      <vt:variant>
        <vt:i4>4390923</vt:i4>
      </vt:variant>
      <vt:variant>
        <vt:i4>195</vt:i4>
      </vt:variant>
      <vt:variant>
        <vt:i4>0</vt:i4>
      </vt:variant>
      <vt:variant>
        <vt:i4>5</vt:i4>
      </vt:variant>
      <vt:variant>
        <vt:lpwstr/>
      </vt:variant>
      <vt:variant>
        <vt:lpwstr>_ENREF_25</vt:lpwstr>
      </vt:variant>
      <vt:variant>
        <vt:i4>4390923</vt:i4>
      </vt:variant>
      <vt:variant>
        <vt:i4>192</vt:i4>
      </vt:variant>
      <vt:variant>
        <vt:i4>0</vt:i4>
      </vt:variant>
      <vt:variant>
        <vt:i4>5</vt:i4>
      </vt:variant>
      <vt:variant>
        <vt:lpwstr/>
      </vt:variant>
      <vt:variant>
        <vt:lpwstr>_ENREF_24</vt:lpwstr>
      </vt:variant>
      <vt:variant>
        <vt:i4>4390923</vt:i4>
      </vt:variant>
      <vt:variant>
        <vt:i4>189</vt:i4>
      </vt:variant>
      <vt:variant>
        <vt:i4>0</vt:i4>
      </vt:variant>
      <vt:variant>
        <vt:i4>5</vt:i4>
      </vt:variant>
      <vt:variant>
        <vt:lpwstr/>
      </vt:variant>
      <vt:variant>
        <vt:lpwstr>_ENREF_22</vt:lpwstr>
      </vt:variant>
      <vt:variant>
        <vt:i4>4390923</vt:i4>
      </vt:variant>
      <vt:variant>
        <vt:i4>186</vt:i4>
      </vt:variant>
      <vt:variant>
        <vt:i4>0</vt:i4>
      </vt:variant>
      <vt:variant>
        <vt:i4>5</vt:i4>
      </vt:variant>
      <vt:variant>
        <vt:lpwstr/>
      </vt:variant>
      <vt:variant>
        <vt:lpwstr>_ENREF_21</vt:lpwstr>
      </vt:variant>
      <vt:variant>
        <vt:i4>4194315</vt:i4>
      </vt:variant>
      <vt:variant>
        <vt:i4>174</vt:i4>
      </vt:variant>
      <vt:variant>
        <vt:i4>0</vt:i4>
      </vt:variant>
      <vt:variant>
        <vt:i4>5</vt:i4>
      </vt:variant>
      <vt:variant>
        <vt:lpwstr/>
      </vt:variant>
      <vt:variant>
        <vt:lpwstr>_ENREF_19</vt:lpwstr>
      </vt:variant>
      <vt:variant>
        <vt:i4>4390923</vt:i4>
      </vt:variant>
      <vt:variant>
        <vt:i4>166</vt:i4>
      </vt:variant>
      <vt:variant>
        <vt:i4>0</vt:i4>
      </vt:variant>
      <vt:variant>
        <vt:i4>5</vt:i4>
      </vt:variant>
      <vt:variant>
        <vt:lpwstr/>
      </vt:variant>
      <vt:variant>
        <vt:lpwstr>_ENREF_20</vt:lpwstr>
      </vt:variant>
      <vt:variant>
        <vt:i4>4390923</vt:i4>
      </vt:variant>
      <vt:variant>
        <vt:i4>162</vt:i4>
      </vt:variant>
      <vt:variant>
        <vt:i4>0</vt:i4>
      </vt:variant>
      <vt:variant>
        <vt:i4>5</vt:i4>
      </vt:variant>
      <vt:variant>
        <vt:lpwstr/>
      </vt:variant>
      <vt:variant>
        <vt:lpwstr>_ENREF_22</vt:lpwstr>
      </vt:variant>
      <vt:variant>
        <vt:i4>4390923</vt:i4>
      </vt:variant>
      <vt:variant>
        <vt:i4>159</vt:i4>
      </vt:variant>
      <vt:variant>
        <vt:i4>0</vt:i4>
      </vt:variant>
      <vt:variant>
        <vt:i4>5</vt:i4>
      </vt:variant>
      <vt:variant>
        <vt:lpwstr/>
      </vt:variant>
      <vt:variant>
        <vt:lpwstr>_ENREF_21</vt:lpwstr>
      </vt:variant>
      <vt:variant>
        <vt:i4>4194315</vt:i4>
      </vt:variant>
      <vt:variant>
        <vt:i4>156</vt:i4>
      </vt:variant>
      <vt:variant>
        <vt:i4>0</vt:i4>
      </vt:variant>
      <vt:variant>
        <vt:i4>5</vt:i4>
      </vt:variant>
      <vt:variant>
        <vt:lpwstr/>
      </vt:variant>
      <vt:variant>
        <vt:lpwstr>_ENREF_18</vt:lpwstr>
      </vt:variant>
      <vt:variant>
        <vt:i4>4194315</vt:i4>
      </vt:variant>
      <vt:variant>
        <vt:i4>144</vt:i4>
      </vt:variant>
      <vt:variant>
        <vt:i4>0</vt:i4>
      </vt:variant>
      <vt:variant>
        <vt:i4>5</vt:i4>
      </vt:variant>
      <vt:variant>
        <vt:lpwstr/>
      </vt:variant>
      <vt:variant>
        <vt:lpwstr>_ENREF_17</vt:lpwstr>
      </vt:variant>
      <vt:variant>
        <vt:i4>4194315</vt:i4>
      </vt:variant>
      <vt:variant>
        <vt:i4>136</vt:i4>
      </vt:variant>
      <vt:variant>
        <vt:i4>0</vt:i4>
      </vt:variant>
      <vt:variant>
        <vt:i4>5</vt:i4>
      </vt:variant>
      <vt:variant>
        <vt:lpwstr/>
      </vt:variant>
      <vt:variant>
        <vt:lpwstr>_ENREF_16</vt:lpwstr>
      </vt:variant>
      <vt:variant>
        <vt:i4>4194315</vt:i4>
      </vt:variant>
      <vt:variant>
        <vt:i4>128</vt:i4>
      </vt:variant>
      <vt:variant>
        <vt:i4>0</vt:i4>
      </vt:variant>
      <vt:variant>
        <vt:i4>5</vt:i4>
      </vt:variant>
      <vt:variant>
        <vt:lpwstr/>
      </vt:variant>
      <vt:variant>
        <vt:lpwstr>_ENREF_14</vt:lpwstr>
      </vt:variant>
      <vt:variant>
        <vt:i4>4194315</vt:i4>
      </vt:variant>
      <vt:variant>
        <vt:i4>120</vt:i4>
      </vt:variant>
      <vt:variant>
        <vt:i4>0</vt:i4>
      </vt:variant>
      <vt:variant>
        <vt:i4>5</vt:i4>
      </vt:variant>
      <vt:variant>
        <vt:lpwstr/>
      </vt:variant>
      <vt:variant>
        <vt:lpwstr>_ENREF_13</vt:lpwstr>
      </vt:variant>
      <vt:variant>
        <vt:i4>4390923</vt:i4>
      </vt:variant>
      <vt:variant>
        <vt:i4>116</vt:i4>
      </vt:variant>
      <vt:variant>
        <vt:i4>0</vt:i4>
      </vt:variant>
      <vt:variant>
        <vt:i4>5</vt:i4>
      </vt:variant>
      <vt:variant>
        <vt:lpwstr/>
      </vt:variant>
      <vt:variant>
        <vt:lpwstr>_ENREF_26</vt:lpwstr>
      </vt:variant>
      <vt:variant>
        <vt:i4>4390923</vt:i4>
      </vt:variant>
      <vt:variant>
        <vt:i4>113</vt:i4>
      </vt:variant>
      <vt:variant>
        <vt:i4>0</vt:i4>
      </vt:variant>
      <vt:variant>
        <vt:i4>5</vt:i4>
      </vt:variant>
      <vt:variant>
        <vt:lpwstr/>
      </vt:variant>
      <vt:variant>
        <vt:lpwstr>_ENREF_25</vt:lpwstr>
      </vt:variant>
      <vt:variant>
        <vt:i4>4390923</vt:i4>
      </vt:variant>
      <vt:variant>
        <vt:i4>110</vt:i4>
      </vt:variant>
      <vt:variant>
        <vt:i4>0</vt:i4>
      </vt:variant>
      <vt:variant>
        <vt:i4>5</vt:i4>
      </vt:variant>
      <vt:variant>
        <vt:lpwstr/>
      </vt:variant>
      <vt:variant>
        <vt:lpwstr>_ENREF_24</vt:lpwstr>
      </vt:variant>
      <vt:variant>
        <vt:i4>4390923</vt:i4>
      </vt:variant>
      <vt:variant>
        <vt:i4>107</vt:i4>
      </vt:variant>
      <vt:variant>
        <vt:i4>0</vt:i4>
      </vt:variant>
      <vt:variant>
        <vt:i4>5</vt:i4>
      </vt:variant>
      <vt:variant>
        <vt:lpwstr/>
      </vt:variant>
      <vt:variant>
        <vt:lpwstr>_ENREF_21</vt:lpwstr>
      </vt:variant>
      <vt:variant>
        <vt:i4>4194315</vt:i4>
      </vt:variant>
      <vt:variant>
        <vt:i4>104</vt:i4>
      </vt:variant>
      <vt:variant>
        <vt:i4>0</vt:i4>
      </vt:variant>
      <vt:variant>
        <vt:i4>5</vt:i4>
      </vt:variant>
      <vt:variant>
        <vt:lpwstr/>
      </vt:variant>
      <vt:variant>
        <vt:lpwstr>_ENREF_16</vt:lpwstr>
      </vt:variant>
      <vt:variant>
        <vt:i4>4194315</vt:i4>
      </vt:variant>
      <vt:variant>
        <vt:i4>101</vt:i4>
      </vt:variant>
      <vt:variant>
        <vt:i4>0</vt:i4>
      </vt:variant>
      <vt:variant>
        <vt:i4>5</vt:i4>
      </vt:variant>
      <vt:variant>
        <vt:lpwstr/>
      </vt:variant>
      <vt:variant>
        <vt:lpwstr>_ENREF_14</vt:lpwstr>
      </vt:variant>
      <vt:variant>
        <vt:i4>4194315</vt:i4>
      </vt:variant>
      <vt:variant>
        <vt:i4>98</vt:i4>
      </vt:variant>
      <vt:variant>
        <vt:i4>0</vt:i4>
      </vt:variant>
      <vt:variant>
        <vt:i4>5</vt:i4>
      </vt:variant>
      <vt:variant>
        <vt:lpwstr/>
      </vt:variant>
      <vt:variant>
        <vt:lpwstr>_ENREF_13</vt:lpwstr>
      </vt:variant>
      <vt:variant>
        <vt:i4>4390923</vt:i4>
      </vt:variant>
      <vt:variant>
        <vt:i4>76</vt:i4>
      </vt:variant>
      <vt:variant>
        <vt:i4>0</vt:i4>
      </vt:variant>
      <vt:variant>
        <vt:i4>5</vt:i4>
      </vt:variant>
      <vt:variant>
        <vt:lpwstr/>
      </vt:variant>
      <vt:variant>
        <vt:lpwstr>_ENREF_26</vt:lpwstr>
      </vt:variant>
      <vt:variant>
        <vt:i4>4194315</vt:i4>
      </vt:variant>
      <vt:variant>
        <vt:i4>64</vt:i4>
      </vt:variant>
      <vt:variant>
        <vt:i4>0</vt:i4>
      </vt:variant>
      <vt:variant>
        <vt:i4>5</vt:i4>
      </vt:variant>
      <vt:variant>
        <vt:lpwstr/>
      </vt:variant>
      <vt:variant>
        <vt:lpwstr>_ENREF_13</vt:lpwstr>
      </vt:variant>
      <vt:variant>
        <vt:i4>4194315</vt:i4>
      </vt:variant>
      <vt:variant>
        <vt:i4>58</vt:i4>
      </vt:variant>
      <vt:variant>
        <vt:i4>0</vt:i4>
      </vt:variant>
      <vt:variant>
        <vt:i4>5</vt:i4>
      </vt:variant>
      <vt:variant>
        <vt:lpwstr/>
      </vt:variant>
      <vt:variant>
        <vt:lpwstr>_ENREF_12</vt:lpwstr>
      </vt:variant>
      <vt:variant>
        <vt:i4>4194315</vt:i4>
      </vt:variant>
      <vt:variant>
        <vt:i4>52</vt:i4>
      </vt:variant>
      <vt:variant>
        <vt:i4>0</vt:i4>
      </vt:variant>
      <vt:variant>
        <vt:i4>5</vt:i4>
      </vt:variant>
      <vt:variant>
        <vt:lpwstr/>
      </vt:variant>
      <vt:variant>
        <vt:lpwstr>_ENREF_11</vt:lpwstr>
      </vt:variant>
      <vt:variant>
        <vt:i4>4194315</vt:i4>
      </vt:variant>
      <vt:variant>
        <vt:i4>46</vt:i4>
      </vt:variant>
      <vt:variant>
        <vt:i4>0</vt:i4>
      </vt:variant>
      <vt:variant>
        <vt:i4>5</vt:i4>
      </vt:variant>
      <vt:variant>
        <vt:lpwstr/>
      </vt:variant>
      <vt:variant>
        <vt:lpwstr>_ENREF_10</vt:lpwstr>
      </vt:variant>
      <vt:variant>
        <vt:i4>4718603</vt:i4>
      </vt:variant>
      <vt:variant>
        <vt:i4>40</vt:i4>
      </vt:variant>
      <vt:variant>
        <vt:i4>0</vt:i4>
      </vt:variant>
      <vt:variant>
        <vt:i4>5</vt:i4>
      </vt:variant>
      <vt:variant>
        <vt:lpwstr/>
      </vt:variant>
      <vt:variant>
        <vt:lpwstr>_ENREF_9</vt:lpwstr>
      </vt:variant>
      <vt:variant>
        <vt:i4>4784139</vt:i4>
      </vt:variant>
      <vt:variant>
        <vt:i4>34</vt:i4>
      </vt:variant>
      <vt:variant>
        <vt:i4>0</vt:i4>
      </vt:variant>
      <vt:variant>
        <vt:i4>5</vt:i4>
      </vt:variant>
      <vt:variant>
        <vt:lpwstr/>
      </vt:variant>
      <vt:variant>
        <vt:lpwstr>_ENREF_8</vt:lpwstr>
      </vt:variant>
      <vt:variant>
        <vt:i4>4587531</vt:i4>
      </vt:variant>
      <vt:variant>
        <vt:i4>28</vt:i4>
      </vt:variant>
      <vt:variant>
        <vt:i4>0</vt:i4>
      </vt:variant>
      <vt:variant>
        <vt:i4>5</vt:i4>
      </vt:variant>
      <vt:variant>
        <vt:lpwstr/>
      </vt:variant>
      <vt:variant>
        <vt:lpwstr>_ENREF_7</vt:lpwstr>
      </vt:variant>
      <vt:variant>
        <vt:i4>4325387</vt:i4>
      </vt:variant>
      <vt:variant>
        <vt:i4>20</vt:i4>
      </vt:variant>
      <vt:variant>
        <vt:i4>0</vt:i4>
      </vt:variant>
      <vt:variant>
        <vt:i4>5</vt:i4>
      </vt:variant>
      <vt:variant>
        <vt:lpwstr/>
      </vt:variant>
      <vt:variant>
        <vt:lpwstr>_ENREF_3</vt:lpwstr>
      </vt:variant>
      <vt:variant>
        <vt:i4>4325387</vt:i4>
      </vt:variant>
      <vt:variant>
        <vt:i4>14</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6946896</vt:i4>
      </vt:variant>
      <vt:variant>
        <vt:i4>0</vt:i4>
      </vt:variant>
      <vt:variant>
        <vt:i4>0</vt:i4>
      </vt:variant>
      <vt:variant>
        <vt:i4>5</vt:i4>
      </vt:variant>
      <vt:variant>
        <vt:lpwstr>mailto:svpatel@rt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Althuis</dc:creator>
  <cp:keywords/>
  <dc:description/>
  <cp:lastModifiedBy>Doyle, Karen</cp:lastModifiedBy>
  <cp:revision>2</cp:revision>
  <cp:lastPrinted>2023-01-04T12:47:00Z</cp:lastPrinted>
  <dcterms:created xsi:type="dcterms:W3CDTF">2023-03-08T00:28:00Z</dcterms:created>
  <dcterms:modified xsi:type="dcterms:W3CDTF">2023-03-08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5F29610D3A5F46856776F76EA2BAAA</vt:lpwstr>
  </property>
  <property fmtid="{D5CDD505-2E9C-101B-9397-08002B2CF9AE}" pid="3" name="MediaServiceImageTags">
    <vt:lpwstr/>
  </property>
  <property fmtid="{D5CDD505-2E9C-101B-9397-08002B2CF9AE}" pid="4" name="_dlc_DocIdItemGuid">
    <vt:lpwstr>6428b74e-925a-4ccc-8631-3ae4545a8131</vt:lpwstr>
  </property>
  <property fmtid="{D5CDD505-2E9C-101B-9397-08002B2CF9AE}" pid="5" name="SharedWithUsers">
    <vt:lpwstr>5059;#Carly Paterson;#7397;#Michelle Althuis;#9070;#Rachael Parsons;#128;#Soknorntha Prum;#17479;#Kisha Coa</vt:lpwstr>
  </property>
  <property fmtid="{D5CDD505-2E9C-101B-9397-08002B2CF9AE}" pid="6" name="_DocHome">
    <vt:i4>-1513750541</vt:i4>
  </property>
</Properties>
</file>